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935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2"/>
        <w:gridCol w:w="2787"/>
      </w:tblGrid>
      <w:tr w:rsidR="009A5920" w:rsidRPr="009A5920" w14:paraId="305350FE" w14:textId="77777777" w:rsidTr="009A5920">
        <w:trPr>
          <w:trHeight w:val="530"/>
        </w:trPr>
        <w:tc>
          <w:tcPr>
            <w:tcW w:w="6572" w:type="dxa"/>
            <w:tcBorders>
              <w:top w:val="nil"/>
              <w:left w:val="nil"/>
              <w:bottom w:val="nil"/>
              <w:right w:val="nil"/>
            </w:tcBorders>
            <w:vAlign w:val="center"/>
            <w:hideMark/>
          </w:tcPr>
          <w:p w14:paraId="6BB5792D" w14:textId="527CC3DC" w:rsidR="009A5920" w:rsidRPr="009A5920" w:rsidRDefault="009A5920" w:rsidP="009A5920">
            <w:pPr>
              <w:spacing w:after="160" w:line="278" w:lineRule="auto"/>
              <w:rPr>
                <w:b/>
                <w:bCs/>
              </w:rPr>
            </w:pPr>
            <w:r>
              <w:rPr>
                <w:b/>
                <w:bCs/>
              </w:rPr>
              <w:t>Class Project</w:t>
            </w:r>
          </w:p>
        </w:tc>
        <w:tc>
          <w:tcPr>
            <w:tcW w:w="2787" w:type="dxa"/>
            <w:tcBorders>
              <w:top w:val="nil"/>
              <w:left w:val="nil"/>
              <w:bottom w:val="nil"/>
              <w:right w:val="nil"/>
            </w:tcBorders>
            <w:vAlign w:val="center"/>
            <w:hideMark/>
          </w:tcPr>
          <w:p w14:paraId="2BF6A637" w14:textId="77777777" w:rsidR="009A5920" w:rsidRPr="009A5920" w:rsidRDefault="009A5920" w:rsidP="009A5920">
            <w:pPr>
              <w:spacing w:after="160" w:line="278" w:lineRule="auto"/>
              <w:rPr>
                <w:b/>
                <w:bCs/>
              </w:rPr>
            </w:pPr>
            <w:r w:rsidRPr="009A5920">
              <w:rPr>
                <w:b/>
                <w:bCs/>
              </w:rPr>
              <w:t>Mohammad Movahhed</w:t>
            </w:r>
          </w:p>
        </w:tc>
      </w:tr>
      <w:tr w:rsidR="009A5920" w:rsidRPr="009A5920" w14:paraId="1E913056" w14:textId="77777777" w:rsidTr="009A5920">
        <w:trPr>
          <w:trHeight w:val="476"/>
        </w:trPr>
        <w:tc>
          <w:tcPr>
            <w:tcW w:w="6572" w:type="dxa"/>
            <w:tcBorders>
              <w:top w:val="nil"/>
              <w:left w:val="nil"/>
              <w:bottom w:val="single" w:sz="4" w:space="0" w:color="auto"/>
              <w:right w:val="nil"/>
            </w:tcBorders>
            <w:vAlign w:val="center"/>
            <w:hideMark/>
          </w:tcPr>
          <w:p w14:paraId="0756DEEB" w14:textId="3812160D" w:rsidR="009A5920" w:rsidRPr="009A5920" w:rsidRDefault="009A5920" w:rsidP="009A5920">
            <w:pPr>
              <w:spacing w:after="160" w:line="278" w:lineRule="auto"/>
              <w:rPr>
                <w:b/>
                <w:bCs/>
              </w:rPr>
            </w:pPr>
            <w:r>
              <w:rPr>
                <w:b/>
                <w:bCs/>
              </w:rPr>
              <w:t>AI for Urban Water Networks</w:t>
            </w:r>
          </w:p>
        </w:tc>
        <w:tc>
          <w:tcPr>
            <w:tcW w:w="2787" w:type="dxa"/>
            <w:tcBorders>
              <w:top w:val="nil"/>
              <w:left w:val="nil"/>
              <w:bottom w:val="single" w:sz="4" w:space="0" w:color="auto"/>
              <w:right w:val="nil"/>
            </w:tcBorders>
            <w:vAlign w:val="center"/>
            <w:hideMark/>
          </w:tcPr>
          <w:p w14:paraId="2AB28B27" w14:textId="77777777" w:rsidR="009A5920" w:rsidRPr="009A5920" w:rsidRDefault="009A5920" w:rsidP="009A5920">
            <w:pPr>
              <w:spacing w:after="160" w:line="278" w:lineRule="auto"/>
              <w:rPr>
                <w:b/>
                <w:bCs/>
              </w:rPr>
            </w:pPr>
            <w:r w:rsidRPr="009A5920">
              <w:rPr>
                <w:b/>
                <w:bCs/>
              </w:rPr>
              <w:t>UB #50532691</w:t>
            </w:r>
          </w:p>
        </w:tc>
      </w:tr>
    </w:tbl>
    <w:p w14:paraId="12206B14" w14:textId="01647A2B" w:rsidR="0070324E" w:rsidRPr="00BB36B7" w:rsidRDefault="008B2724" w:rsidP="00E360D5">
      <w:pPr>
        <w:spacing w:before="240"/>
        <w:jc w:val="center"/>
        <w:rPr>
          <w:b/>
          <w:bCs/>
          <w:sz w:val="32"/>
          <w:szCs w:val="32"/>
        </w:rPr>
      </w:pPr>
      <w:r w:rsidRPr="00BB36B7">
        <w:rPr>
          <w:b/>
          <w:bCs/>
          <w:sz w:val="32"/>
          <w:szCs w:val="32"/>
        </w:rPr>
        <w:t>S</w:t>
      </w:r>
      <w:r w:rsidR="009A5920" w:rsidRPr="00BB36B7">
        <w:rPr>
          <w:b/>
          <w:bCs/>
          <w:sz w:val="32"/>
          <w:szCs w:val="32"/>
        </w:rPr>
        <w:t xml:space="preserve">urrogate </w:t>
      </w:r>
      <w:r w:rsidRPr="00BB36B7">
        <w:rPr>
          <w:b/>
          <w:bCs/>
          <w:sz w:val="32"/>
          <w:szCs w:val="32"/>
        </w:rPr>
        <w:t>M</w:t>
      </w:r>
      <w:r w:rsidR="009A5920" w:rsidRPr="00BB36B7">
        <w:rPr>
          <w:b/>
          <w:bCs/>
          <w:sz w:val="32"/>
          <w:szCs w:val="32"/>
        </w:rPr>
        <w:t xml:space="preserve">odeling of </w:t>
      </w:r>
      <w:r w:rsidRPr="00BB36B7">
        <w:rPr>
          <w:b/>
          <w:bCs/>
          <w:sz w:val="32"/>
          <w:szCs w:val="32"/>
        </w:rPr>
        <w:t>D</w:t>
      </w:r>
      <w:r w:rsidR="009A5920" w:rsidRPr="00BB36B7">
        <w:rPr>
          <w:b/>
          <w:bCs/>
          <w:sz w:val="32"/>
          <w:szCs w:val="32"/>
        </w:rPr>
        <w:t xml:space="preserve">rainage </w:t>
      </w:r>
      <w:r w:rsidRPr="00BB36B7">
        <w:rPr>
          <w:b/>
          <w:bCs/>
          <w:sz w:val="32"/>
          <w:szCs w:val="32"/>
        </w:rPr>
        <w:t>N</w:t>
      </w:r>
      <w:r w:rsidR="009A5920" w:rsidRPr="00BB36B7">
        <w:rPr>
          <w:b/>
          <w:bCs/>
          <w:sz w:val="32"/>
          <w:szCs w:val="32"/>
        </w:rPr>
        <w:t xml:space="preserve">etworks </w:t>
      </w:r>
      <w:r w:rsidRPr="00BB36B7">
        <w:rPr>
          <w:b/>
          <w:bCs/>
          <w:sz w:val="32"/>
          <w:szCs w:val="32"/>
        </w:rPr>
        <w:t>U</w:t>
      </w:r>
      <w:r w:rsidR="009A5920" w:rsidRPr="00BB36B7">
        <w:rPr>
          <w:b/>
          <w:bCs/>
          <w:sz w:val="32"/>
          <w:szCs w:val="32"/>
        </w:rPr>
        <w:t xml:space="preserve">nder </w:t>
      </w:r>
      <w:r w:rsidRPr="00BB36B7">
        <w:rPr>
          <w:b/>
          <w:bCs/>
          <w:sz w:val="32"/>
          <w:szCs w:val="32"/>
        </w:rPr>
        <w:t>C</w:t>
      </w:r>
      <w:r w:rsidR="009A5920" w:rsidRPr="00BB36B7">
        <w:rPr>
          <w:b/>
          <w:bCs/>
          <w:sz w:val="32"/>
          <w:szCs w:val="32"/>
        </w:rPr>
        <w:t xml:space="preserve">oastal </w:t>
      </w:r>
      <w:r w:rsidRPr="00BB36B7">
        <w:rPr>
          <w:b/>
          <w:bCs/>
          <w:sz w:val="32"/>
          <w:szCs w:val="32"/>
        </w:rPr>
        <w:t>F</w:t>
      </w:r>
      <w:r w:rsidR="009A5920" w:rsidRPr="00BB36B7">
        <w:rPr>
          <w:b/>
          <w:bCs/>
          <w:sz w:val="32"/>
          <w:szCs w:val="32"/>
        </w:rPr>
        <w:t>looding</w:t>
      </w:r>
    </w:p>
    <w:p w14:paraId="60B5643B" w14:textId="77777777" w:rsidR="000F0B34" w:rsidRPr="000F0B34" w:rsidRDefault="000F0B34" w:rsidP="0090457C">
      <w:pPr>
        <w:pBdr>
          <w:top w:val="single" w:sz="4" w:space="1" w:color="auto"/>
        </w:pBdr>
        <w:spacing w:before="240"/>
        <w:rPr>
          <w:b/>
          <w:bCs/>
          <w:sz w:val="4"/>
          <w:szCs w:val="4"/>
        </w:rPr>
      </w:pPr>
    </w:p>
    <w:p w14:paraId="20FE879E" w14:textId="032294DC" w:rsidR="009A5920" w:rsidRPr="00BB36B7" w:rsidRDefault="009A5920" w:rsidP="0090457C">
      <w:pPr>
        <w:pBdr>
          <w:top w:val="single" w:sz="4" w:space="1" w:color="auto"/>
        </w:pBdr>
        <w:spacing w:before="240"/>
        <w:rPr>
          <w:b/>
          <w:bCs/>
        </w:rPr>
      </w:pPr>
      <w:r w:rsidRPr="00BB36B7">
        <w:rPr>
          <w:b/>
          <w:bCs/>
        </w:rPr>
        <w:t>I</w:t>
      </w:r>
      <w:r w:rsidR="0090457C">
        <w:rPr>
          <w:b/>
          <w:bCs/>
        </w:rPr>
        <w:t>ntroduction</w:t>
      </w:r>
    </w:p>
    <w:p w14:paraId="0766DD7F" w14:textId="2CDD5D3C" w:rsidR="005E5DE5" w:rsidRDefault="009135B7" w:rsidP="00F8020E">
      <w:pPr>
        <w:pStyle w:val="Paragraph"/>
        <w:spacing w:before="120" w:line="276" w:lineRule="auto"/>
        <w:jc w:val="both"/>
        <w:rPr>
          <w:lang w:bidi="fa-IR"/>
        </w:rPr>
      </w:pPr>
      <w:r w:rsidRPr="00167F2B">
        <w:t>Hurricanes elevate water levels in large bodies of water due to low air pressure and strong winds, leading to storm surges that can result in severe flood</w:t>
      </w:r>
      <w:r>
        <w:t xml:space="preserve"> inundation</w:t>
      </w:r>
      <w:r w:rsidRPr="00167F2B">
        <w:t xml:space="preserve"> of coastal regions </w:t>
      </w:r>
      <w:r>
        <w:fldChar w:fldCharType="begin"/>
      </w:r>
      <w:r>
        <w:instrText xml:space="preserve"> ADDIN ZOTERO_ITEM CSL_CITATION {"citationID":"6u96gkkm","properties":{"formattedCitation":"(Bentivoglio et al. 2022)","plainCitation":"(Bentivoglio et al. 2022)","noteIndex":0},"citationItems":[{"id":429,"uris":["http://zotero.org/users/local/AbXz8jYB/items/UFABYDXC"],"itemData":{"id":429,"type":"article-journal","abstract":"Abstract. Deep learning techniques have been increasingly used in flood management to overcome the limitations of accurate, yet slow, numerical models and to improve the results of traditional methods for flood mapping. In this paper, we review 58 recent publications to outline the state of the art of the field, identify knowledge gaps, and propose future research directions. The review focuses on the type of deep learning models used for various flood mapping applications, the flood types considered, the spatial scale of the studied events, and the data used for model development. The results show that models based on convolutional layers are usually more accurate, as they leverage inductive biases to better process the spatial characteristics of the flooding events. Models based on fully connected layers, instead, provide accurate results when coupled with other statistical models. Deep learning models showed increased accuracy when compared to traditional approaches and increased speed when compared to numerical methods. While there exist several applications in flood susceptibility, inundation, and hazard mapping, more work is needed to understand how deep learning can assist in real-time flood warning during an emergency and how it can be employed to estimate flood risk. A major challenge lies in developing deep learning models that can generalize to unseen case studies. Furthermore, all reviewed models and their outputs are deterministic, with limited considerations for uncertainties in outcomes and probabilistic predictions. The authors argue that these identified gaps can be addressed by exploiting recent fundamental advancements in deep learning or by taking inspiration from developments in other applied areas. Models based on graph neural networks and neural operators can work with arbitrarily structured data and thus should be capable of generalizing across different case studies and could account for complex interactions with the natural and built environment. Physics-based deep learning can be used to preserve the underlying physical equations resulting in more reliable speed-up alternatives for numerical models. Similarly, probabilistic models can be built by resorting to deep Gaussian processes or Bayesian neural networks.","container-title":"Hydrology and Earth System Sciences","DOI":"10.5194/hess-26-4345-2022","ISSN":"1607-7938","issue":"16","journalAbbreviation":"Hydrol. Earth Syst. Sci.","language":"en","license":"https://creativecommons.org/licenses/by/4.0/","page":"4345-4378","source":"DOI.org (Crossref)","title":"Deep learning methods for flood mapping: a review of existing applications and future research directions","title-short":"Deep learning methods for flood mapping","volume":"26","author":[{"family":"Bentivoglio","given":"Roberto"},{"family":"Isufi","given":"Elvin"},{"family":"Jonkman","given":"Sebastian Nicolaas"},{"family":"Taormina","given":"Riccardo"}],"issued":{"date-parts":[["2022",8,25]]}}}],"schema":"https://github.com/citation-style-language/schema/raw/master/csl-citation.json"} </w:instrText>
      </w:r>
      <w:r>
        <w:fldChar w:fldCharType="separate"/>
      </w:r>
      <w:r w:rsidRPr="002B7BEE">
        <w:t>(Bentivoglio et al. 2022)</w:t>
      </w:r>
      <w:r>
        <w:fldChar w:fldCharType="end"/>
      </w:r>
      <w:r>
        <w:t>.</w:t>
      </w:r>
      <w:r w:rsidRPr="009135B7">
        <w:t xml:space="preserve"> </w:t>
      </w:r>
      <w:r w:rsidRPr="002B7BEE">
        <w:t xml:space="preserve">Recent severe hurricanes in the United States, such as Katrina (2005), Sandy (2012), Ida (2021), and most recently Milton (2024), have caused significant economic and human losses. </w:t>
      </w:r>
      <w:r w:rsidRPr="00407012">
        <w:rPr>
          <w:lang w:bidi="fa-IR"/>
        </w:rPr>
        <w:t xml:space="preserve">Coastal </w:t>
      </w:r>
      <w:r>
        <w:rPr>
          <w:lang w:bidi="fa-IR"/>
        </w:rPr>
        <w:t>cities</w:t>
      </w:r>
      <w:r w:rsidRPr="00407012">
        <w:rPr>
          <w:lang w:bidi="fa-IR"/>
        </w:rPr>
        <w:t xml:space="preserve"> are especially susceptible to </w:t>
      </w:r>
      <w:r>
        <w:rPr>
          <w:lang w:bidi="fa-IR"/>
        </w:rPr>
        <w:t>surge-driven coastal flooding</w:t>
      </w:r>
      <w:r w:rsidRPr="00407012">
        <w:rPr>
          <w:lang w:bidi="fa-IR"/>
        </w:rPr>
        <w:t xml:space="preserve"> caused by </w:t>
      </w:r>
      <w:r>
        <w:rPr>
          <w:lang w:bidi="fa-IR"/>
        </w:rPr>
        <w:t xml:space="preserve">hurricanes </w:t>
      </w:r>
      <w:r w:rsidRPr="00407012">
        <w:rPr>
          <w:lang w:bidi="fa-IR"/>
        </w:rPr>
        <w:t xml:space="preserve">due to their </w:t>
      </w:r>
      <w:r>
        <w:rPr>
          <w:lang w:bidi="fa-IR"/>
        </w:rPr>
        <w:t xml:space="preserve">locations, rapid urbanization, and </w:t>
      </w:r>
      <w:r w:rsidRPr="00407012">
        <w:rPr>
          <w:lang w:bidi="fa-IR"/>
        </w:rPr>
        <w:t>dense populatio</w:t>
      </w:r>
      <w:r>
        <w:rPr>
          <w:lang w:bidi="fa-IR"/>
        </w:rPr>
        <w:t>n.</w:t>
      </w:r>
      <w:r w:rsidR="008B2724">
        <w:rPr>
          <w:lang w:bidi="fa-IR"/>
        </w:rPr>
        <w:t xml:space="preserve"> </w:t>
      </w:r>
      <w:proofErr w:type="gramStart"/>
      <w:r w:rsidR="008B2724">
        <w:rPr>
          <w:lang w:bidi="fa-IR"/>
        </w:rPr>
        <w:t>Surge-driven c</w:t>
      </w:r>
      <w:r w:rsidR="008B2724" w:rsidRPr="00CA7BDD">
        <w:rPr>
          <w:lang w:bidi="fa-IR"/>
        </w:rPr>
        <w:t>oastal flood</w:t>
      </w:r>
      <w:r w:rsidR="008B2724">
        <w:rPr>
          <w:lang w:bidi="fa-IR"/>
        </w:rPr>
        <w:t xml:space="preserve">s can be simulated by </w:t>
      </w:r>
      <w:r w:rsidR="008B2724" w:rsidRPr="00CA7BDD">
        <w:rPr>
          <w:lang w:bidi="fa-IR"/>
        </w:rPr>
        <w:t>hydrodynamic models (HMs)</w:t>
      </w:r>
      <w:proofErr w:type="gramEnd"/>
      <w:r w:rsidR="008B2724" w:rsidRPr="00CA7BDD">
        <w:rPr>
          <w:lang w:bidi="fa-IR"/>
        </w:rPr>
        <w:t xml:space="preserve">. </w:t>
      </w:r>
      <w:r w:rsidR="008B2724" w:rsidRPr="00FF1746">
        <w:rPr>
          <w:lang w:bidi="fa-IR"/>
        </w:rPr>
        <w:t>HMs are mathematical models that try to replicate the flow by numerically solving the shallow water equations (SWEs), a system of partial differential equations (PDEs) that govern fluid motion in shallow regions</w:t>
      </w:r>
      <w:r w:rsidR="008B2724">
        <w:rPr>
          <w:lang w:bidi="fa-IR"/>
        </w:rPr>
        <w:t xml:space="preserve">. While there </w:t>
      </w:r>
      <w:r w:rsidR="005F75DD">
        <w:rPr>
          <w:lang w:bidi="fa-IR"/>
        </w:rPr>
        <w:t>has</w:t>
      </w:r>
      <w:r w:rsidR="008B2724">
        <w:rPr>
          <w:lang w:bidi="fa-IR"/>
        </w:rPr>
        <w:t xml:space="preserve"> </w:t>
      </w:r>
      <w:proofErr w:type="gramStart"/>
      <w:r w:rsidR="008B2724">
        <w:rPr>
          <w:lang w:bidi="fa-IR"/>
        </w:rPr>
        <w:t>been extended</w:t>
      </w:r>
      <w:proofErr w:type="gramEnd"/>
      <w:r w:rsidR="008B2724">
        <w:rPr>
          <w:lang w:bidi="fa-IR"/>
        </w:rPr>
        <w:t xml:space="preserve"> research on developing </w:t>
      </w:r>
      <w:r w:rsidR="00CE54B2">
        <w:rPr>
          <w:lang w:bidi="fa-IR"/>
        </w:rPr>
        <w:t>effective HMs to accurately estimate the extent of flood</w:t>
      </w:r>
      <w:r w:rsidR="005F75DD">
        <w:rPr>
          <w:lang w:bidi="fa-IR"/>
        </w:rPr>
        <w:t>ing</w:t>
      </w:r>
      <w:r w:rsidR="00CE54B2">
        <w:rPr>
          <w:lang w:bidi="fa-IR"/>
        </w:rPr>
        <w:t xml:space="preserve"> in </w:t>
      </w:r>
      <w:r w:rsidR="005F75DD">
        <w:rPr>
          <w:lang w:bidi="fa-IR"/>
        </w:rPr>
        <w:t>coastal cities</w:t>
      </w:r>
      <w:r w:rsidR="00CE54B2">
        <w:rPr>
          <w:lang w:bidi="fa-IR"/>
        </w:rPr>
        <w:t xml:space="preserve">, the role of the </w:t>
      </w:r>
      <w:r w:rsidR="005F75DD">
        <w:rPr>
          <w:lang w:bidi="fa-IR"/>
        </w:rPr>
        <w:t xml:space="preserve">urban </w:t>
      </w:r>
      <w:r w:rsidR="00CE54B2">
        <w:rPr>
          <w:lang w:bidi="fa-IR"/>
        </w:rPr>
        <w:t xml:space="preserve">drainage system, especially the stormwater network, </w:t>
      </w:r>
      <w:proofErr w:type="gramStart"/>
      <w:r w:rsidR="00CE54B2">
        <w:rPr>
          <w:lang w:bidi="fa-IR"/>
        </w:rPr>
        <w:t>is often neglected</w:t>
      </w:r>
      <w:proofErr w:type="gramEnd"/>
      <w:r w:rsidR="00CE54B2">
        <w:rPr>
          <w:lang w:bidi="fa-IR"/>
        </w:rPr>
        <w:t xml:space="preserve"> in these studies. </w:t>
      </w:r>
      <w:r w:rsidR="00B71415">
        <w:rPr>
          <w:lang w:bidi="fa-IR"/>
        </w:rPr>
        <w:t>U</w:t>
      </w:r>
      <w:r w:rsidR="004427D5">
        <w:rPr>
          <w:lang w:bidi="fa-IR"/>
        </w:rPr>
        <w:t>rban drainage systems</w:t>
      </w:r>
      <w:r w:rsidR="00B71415">
        <w:rPr>
          <w:lang w:bidi="fa-IR"/>
        </w:rPr>
        <w:t xml:space="preserve"> are vital</w:t>
      </w:r>
      <w:r w:rsidR="00B71415" w:rsidRPr="00B71415">
        <w:t xml:space="preserve"> </w:t>
      </w:r>
      <w:r w:rsidR="00B71415">
        <w:rPr>
          <w:lang w:bidi="fa-IR"/>
        </w:rPr>
        <w:t xml:space="preserve">infrastructures that provide environmental protection and flood prevention by transporting sewer and runoff (caused by heavy rainfall events or storm surge) to designated wastewater treatment plants </w:t>
      </w:r>
      <w:r w:rsidR="00B71415" w:rsidRPr="00B71415">
        <w:rPr>
          <w:lang w:bidi="fa-IR"/>
        </w:rPr>
        <w:t xml:space="preserve">so they can </w:t>
      </w:r>
      <w:proofErr w:type="gramStart"/>
      <w:r w:rsidR="00B71415" w:rsidRPr="00B71415">
        <w:rPr>
          <w:lang w:bidi="fa-IR"/>
        </w:rPr>
        <w:t>be safely diverted</w:t>
      </w:r>
      <w:proofErr w:type="gramEnd"/>
      <w:r w:rsidR="00B71415" w:rsidRPr="00B71415">
        <w:rPr>
          <w:lang w:bidi="fa-IR"/>
        </w:rPr>
        <w:t xml:space="preserve"> out of the urban water cycle</w:t>
      </w:r>
      <w:r w:rsidR="00B71415">
        <w:rPr>
          <w:lang w:bidi="fa-IR"/>
        </w:rPr>
        <w:t>.</w:t>
      </w:r>
      <w:r w:rsidR="00F8020E">
        <w:rPr>
          <w:lang w:bidi="fa-IR"/>
        </w:rPr>
        <w:t xml:space="preserve"> The performance of </w:t>
      </w:r>
      <w:r w:rsidR="004427D5">
        <w:rPr>
          <w:lang w:bidi="fa-IR"/>
        </w:rPr>
        <w:t>drainage systems</w:t>
      </w:r>
      <w:r w:rsidR="00F8020E">
        <w:rPr>
          <w:lang w:bidi="fa-IR"/>
        </w:rPr>
        <w:t xml:space="preserve"> during extreme weather events is often assessed by relying on physics-based models </w:t>
      </w:r>
      <w:r w:rsidR="004427D5">
        <w:rPr>
          <w:lang w:bidi="fa-IR"/>
        </w:rPr>
        <w:t xml:space="preserve">(PMs) </w:t>
      </w:r>
      <w:r w:rsidR="00F8020E">
        <w:rPr>
          <w:lang w:bidi="fa-IR"/>
        </w:rPr>
        <w:t>that abstract the physical functioning of the system</w:t>
      </w:r>
      <w:r w:rsidR="00993A7C">
        <w:rPr>
          <w:lang w:bidi="fa-IR"/>
        </w:rPr>
        <w:t xml:space="preserve"> </w:t>
      </w:r>
      <w:r w:rsidR="00993A7C">
        <w:rPr>
          <w:lang w:bidi="fa-IR"/>
        </w:rPr>
        <w:fldChar w:fldCharType="begin"/>
      </w:r>
      <w:r w:rsidR="00993A7C">
        <w:rPr>
          <w:lang w:bidi="fa-IR"/>
        </w:rPr>
        <w:instrText xml:space="preserve"> ADDIN ZOTERO_ITEM CSL_CITATION {"citationID":"ZNCCR2Ko","properties":{"formattedCitation":"(Garz\\uc0\\u243{}n et al. 2024a)","plainCitation":"(Garzón et al. 2024a)","noteIndex":0},"citationItems":[{"id":780,"uris":["http://zotero.org/users/local/AbXz8jYB/items/PD9LYHGX"],"itemData":{"id":780,"type":"paper-conference","abstract":"Computational models for water resources often experience slow execution times, limiting their application. Metamodels, especially those based on machine learning, offer a promising alternative. Our research extends a prior Graph Neural Network (GNN) metamodel for the Storm Water Management Model (SWMM), which efficiently learns with less data and generalizes to new UDS sections via transfer learning. We extend the metamodel’s functioning by adding flowrate prediction, crucial for assessing water quality and flooding risks. Using an Encoder–Processor–Decoder architecture, the metamodel displays high accuracy on the simulated time series. Future work is aimed at incorporating more physical principles and testing further transferability.","container-title":"The 3rd International Joint Conference on Water Distribution Systems Analysis &amp;amp; Computing and Control for the Water Industry (WDSA/CCWI 2024)","DOI":"10.3390/engproc2024069137","event-title":"International Joint Conference on Water Distribution Systems Analysis &amp; Computing and Control for the Water Industry","language":"en","license":"https://creativecommons.org/licenses/by/4.0/","page":"137","publisher":"MDPI","source":"DOI.org (Crossref)","title":"Accelerating Urban Drainage Simulations: A Data-Efficient GNN Metamodel for SWMM Flowrates","title-short":"Accelerating Urban Drainage Simulations","URL":"https://www.mdpi.com/2673-4591/69/1/137","author":[{"family":"Garzón","given":"Alexander"},{"family":"Kapelan","given":"Zoran"},{"family":"Langeveld","given":"Jeroen"},{"family":"Taormina","given":"Riccardo"}],"accessed":{"date-parts":[["2025",5,12]]},"issued":{"date-parts":[["2024",9,13]]}}}],"schema":"https://github.com/citation-style-language/schema/raw/master/csl-citation.json"} </w:instrText>
      </w:r>
      <w:r w:rsidR="00993A7C">
        <w:rPr>
          <w:lang w:bidi="fa-IR"/>
        </w:rPr>
        <w:fldChar w:fldCharType="separate"/>
      </w:r>
      <w:r w:rsidR="00993A7C" w:rsidRPr="00993A7C">
        <w:t>(Garzón et al. 2024a)</w:t>
      </w:r>
      <w:r w:rsidR="00993A7C">
        <w:rPr>
          <w:lang w:bidi="fa-IR"/>
        </w:rPr>
        <w:fldChar w:fldCharType="end"/>
      </w:r>
      <w:r w:rsidR="00F8020E">
        <w:rPr>
          <w:lang w:bidi="fa-IR"/>
        </w:rPr>
        <w:t xml:space="preserve">. </w:t>
      </w:r>
      <w:proofErr w:type="gramStart"/>
      <w:r w:rsidR="00F8020E">
        <w:rPr>
          <w:lang w:bidi="fa-IR"/>
        </w:rPr>
        <w:t>Similar to</w:t>
      </w:r>
      <w:proofErr w:type="gramEnd"/>
      <w:r w:rsidR="00F8020E">
        <w:rPr>
          <w:lang w:bidi="fa-IR"/>
        </w:rPr>
        <w:t xml:space="preserve"> HMs, </w:t>
      </w:r>
      <w:r w:rsidR="004427D5">
        <w:rPr>
          <w:lang w:bidi="fa-IR"/>
        </w:rPr>
        <w:t>stormwater</w:t>
      </w:r>
      <w:r w:rsidR="00F8020E">
        <w:rPr>
          <w:lang w:bidi="fa-IR"/>
        </w:rPr>
        <w:t xml:space="preserve"> </w:t>
      </w:r>
      <w:r w:rsidR="004427D5">
        <w:rPr>
          <w:lang w:bidi="fa-IR"/>
        </w:rPr>
        <w:t>PMs</w:t>
      </w:r>
      <w:r w:rsidR="00F8020E">
        <w:rPr>
          <w:lang w:bidi="fa-IR"/>
        </w:rPr>
        <w:t xml:space="preserve"> numerically solve a set of governing equations, called the Saint-</w:t>
      </w:r>
      <w:r w:rsidR="002B4810">
        <w:rPr>
          <w:lang w:bidi="fa-IR"/>
        </w:rPr>
        <w:t>V</w:t>
      </w:r>
      <w:r w:rsidR="00F8020E">
        <w:rPr>
          <w:lang w:bidi="fa-IR"/>
        </w:rPr>
        <w:t>enant equations</w:t>
      </w:r>
      <w:r w:rsidR="003717B6">
        <w:rPr>
          <w:lang w:bidi="fa-IR"/>
        </w:rPr>
        <w:t xml:space="preserve">, which is </w:t>
      </w:r>
      <w:r w:rsidR="005E5DE5">
        <w:rPr>
          <w:lang w:bidi="fa-IR"/>
        </w:rPr>
        <w:t>a one-dimensional version of the</w:t>
      </w:r>
      <w:r w:rsidR="003717B6">
        <w:rPr>
          <w:lang w:bidi="fa-IR"/>
        </w:rPr>
        <w:t xml:space="preserve"> SWEs</w:t>
      </w:r>
      <w:r w:rsidR="00F06F62">
        <w:rPr>
          <w:lang w:bidi="fa-IR"/>
        </w:rPr>
        <w:t xml:space="preserve">. The continuity and momentum equations of Saint-Venant can </w:t>
      </w:r>
      <w:proofErr w:type="gramStart"/>
      <w:r w:rsidR="00F06F62">
        <w:rPr>
          <w:lang w:bidi="fa-IR"/>
        </w:rPr>
        <w:t>be expressed</w:t>
      </w:r>
      <w:proofErr w:type="gramEnd"/>
      <w:r w:rsidR="00F06F62">
        <w:rPr>
          <w:lang w:bidi="fa-IR"/>
        </w:rPr>
        <w:t xml:space="preserve"> as</w:t>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7"/>
        <w:gridCol w:w="1243"/>
      </w:tblGrid>
      <w:tr w:rsidR="00F06F62" w14:paraId="3F06F90F" w14:textId="77777777" w:rsidTr="008C54C5">
        <w:tc>
          <w:tcPr>
            <w:tcW w:w="8207" w:type="dxa"/>
            <w:vAlign w:val="center"/>
          </w:tcPr>
          <w:p w14:paraId="7502348A" w14:textId="5E6C69DF" w:rsidR="00F06F62" w:rsidRPr="0095747D" w:rsidRDefault="00000000" w:rsidP="006A7BA4">
            <w:pPr>
              <w:spacing w:line="276" w:lineRule="auto"/>
              <w:jc w:val="both"/>
              <w:rPr>
                <w:rFonts w:ascii="Times New Roman" w:eastAsia="Calibri" w:hAnsi="Times New Roman" w:cs="Arial"/>
                <w:lang w:bidi="fa-IR"/>
              </w:rPr>
            </w:pPr>
            <m:oMathPara>
              <m:oMathParaPr>
                <m:jc m:val="left"/>
              </m:oMathParaPr>
              <m:oMath>
                <m:f>
                  <m:fPr>
                    <m:ctrlPr>
                      <w:rPr>
                        <w:rFonts w:ascii="Cambria Math" w:hAnsi="Cambria Math"/>
                        <w:i/>
                        <w:lang w:bidi="fa-IR"/>
                      </w:rPr>
                    </m:ctrlPr>
                  </m:fPr>
                  <m:num>
                    <m:r>
                      <w:rPr>
                        <w:rFonts w:ascii="Cambria Math" w:hAnsi="Cambria Math"/>
                        <w:lang w:bidi="fa-IR"/>
                      </w:rPr>
                      <m:t>∂A</m:t>
                    </m:r>
                  </m:num>
                  <m:den>
                    <m:r>
                      <m:rPr>
                        <m:sty m:val="p"/>
                      </m:rPr>
                      <w:rPr>
                        <w:rFonts w:ascii="Cambria Math" w:hAnsi="Cambria Math"/>
                        <w:lang w:bidi="fa-IR"/>
                      </w:rPr>
                      <m:t>∂t</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Q</m:t>
                    </m:r>
                  </m:num>
                  <m:den>
                    <m:r>
                      <m:rPr>
                        <m:sty m:val="p"/>
                      </m:rPr>
                      <w:rPr>
                        <w:rFonts w:ascii="Cambria Math" w:hAnsi="Cambria Math"/>
                        <w:lang w:bidi="fa-IR"/>
                      </w:rPr>
                      <m:t>∂x</m:t>
                    </m:r>
                  </m:den>
                </m:f>
                <m:r>
                  <w:rPr>
                    <w:rFonts w:ascii="Cambria Math" w:hAnsi="Cambria Math"/>
                    <w:lang w:bidi="fa-IR"/>
                  </w:rPr>
                  <m:t>=q≈0,</m:t>
                </m:r>
              </m:oMath>
            </m:oMathPara>
          </w:p>
        </w:tc>
        <w:tc>
          <w:tcPr>
            <w:tcW w:w="1243" w:type="dxa"/>
            <w:vAlign w:val="center"/>
          </w:tcPr>
          <w:p w14:paraId="70A68346" w14:textId="77777777" w:rsidR="00F06F62" w:rsidRDefault="00F06F62" w:rsidP="006A7BA4">
            <w:pPr>
              <w:spacing w:line="276" w:lineRule="auto"/>
              <w:jc w:val="right"/>
              <w:rPr>
                <w:lang w:bidi="fa-IR"/>
              </w:rPr>
            </w:pPr>
            <w:r>
              <w:rPr>
                <w:lang w:bidi="fa-IR"/>
              </w:rPr>
              <w:t>(1)</w:t>
            </w:r>
          </w:p>
        </w:tc>
      </w:tr>
      <w:tr w:rsidR="00F06F62" w14:paraId="63885209" w14:textId="77777777" w:rsidTr="008C54C5">
        <w:tc>
          <w:tcPr>
            <w:tcW w:w="8207" w:type="dxa"/>
            <w:vAlign w:val="center"/>
          </w:tcPr>
          <w:p w14:paraId="098D8C32" w14:textId="4E393AB1" w:rsidR="00F06F62" w:rsidRPr="008266CB" w:rsidRDefault="00000000" w:rsidP="006A7BA4">
            <w:pPr>
              <w:spacing w:line="276" w:lineRule="auto"/>
              <w:jc w:val="both"/>
              <w:rPr>
                <w:lang w:bidi="fa-IR"/>
              </w:rPr>
            </w:pPr>
            <m:oMathPara>
              <m:oMathParaPr>
                <m:jc m:val="left"/>
              </m:oMathParaPr>
              <m:oMath>
                <m:f>
                  <m:fPr>
                    <m:ctrlPr>
                      <w:rPr>
                        <w:rFonts w:ascii="Cambria Math" w:hAnsi="Cambria Math"/>
                        <w:i/>
                        <w:lang w:bidi="fa-IR"/>
                      </w:rPr>
                    </m:ctrlPr>
                  </m:fPr>
                  <m:num>
                    <m:r>
                      <w:rPr>
                        <w:rFonts w:ascii="Cambria Math" w:hAnsi="Cambria Math"/>
                        <w:lang w:bidi="fa-IR"/>
                      </w:rPr>
                      <m:t>∂Q</m:t>
                    </m:r>
                  </m:num>
                  <m:den>
                    <m:r>
                      <w:rPr>
                        <w:rFonts w:ascii="Cambria Math" w:hAnsi="Cambria Math"/>
                        <w:lang w:bidi="fa-IR"/>
                      </w:rPr>
                      <m:t>∂t</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m:t>
                    </m:r>
                    <m:sSup>
                      <m:sSupPr>
                        <m:ctrlPr>
                          <w:rPr>
                            <w:rFonts w:ascii="Cambria Math" w:hAnsi="Cambria Math"/>
                            <w:i/>
                            <w:lang w:bidi="fa-IR"/>
                          </w:rPr>
                        </m:ctrlPr>
                      </m:sSupPr>
                      <m:e>
                        <m:r>
                          <w:rPr>
                            <w:rFonts w:ascii="Cambria Math" w:hAnsi="Cambria Math"/>
                            <w:lang w:bidi="fa-IR"/>
                          </w:rPr>
                          <m:t>Q</m:t>
                        </m:r>
                      </m:e>
                      <m:sup>
                        <m:r>
                          <w:rPr>
                            <w:rFonts w:ascii="Cambria Math" w:hAnsi="Cambria Math"/>
                            <w:lang w:bidi="fa-IR"/>
                          </w:rPr>
                          <m:t>2</m:t>
                        </m:r>
                      </m:sup>
                    </m:sSup>
                  </m:num>
                  <m:den>
                    <m:r>
                      <w:rPr>
                        <w:rFonts w:ascii="Cambria Math" w:hAnsi="Cambria Math"/>
                        <w:lang w:bidi="fa-IR"/>
                      </w:rPr>
                      <m:t>∂x</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h</m:t>
                    </m:r>
                  </m:num>
                  <m:den>
                    <m:r>
                      <w:rPr>
                        <w:rFonts w:ascii="Cambria Math" w:hAnsi="Cambria Math"/>
                        <w:lang w:bidi="fa-IR"/>
                      </w:rPr>
                      <m:t>∂x</m:t>
                    </m:r>
                  </m:den>
                </m:f>
                <m:r>
                  <w:rPr>
                    <w:rFonts w:ascii="Cambria Math" w:hAnsi="Cambria Math"/>
                    <w:lang w:bidi="fa-IR"/>
                  </w:rPr>
                  <m:t>gA=gA</m:t>
                </m:r>
                <m:d>
                  <m:dPr>
                    <m:ctrlPr>
                      <w:rPr>
                        <w:rFonts w:ascii="Cambria Math" w:hAnsi="Cambria Math"/>
                        <w:i/>
                        <w:lang w:bidi="fa-IR"/>
                      </w:rPr>
                    </m:ctrlPr>
                  </m:dPr>
                  <m:e>
                    <m:r>
                      <w:rPr>
                        <w:rFonts w:ascii="Cambria Math" w:hAnsi="Cambria Math"/>
                        <w:lang w:bidi="fa-IR"/>
                      </w:rPr>
                      <m:t>S-</m:t>
                    </m:r>
                    <m:sSub>
                      <m:sSubPr>
                        <m:ctrlPr>
                          <w:rPr>
                            <w:rFonts w:ascii="Cambria Math" w:hAnsi="Cambria Math"/>
                            <w:i/>
                            <w:lang w:bidi="fa-IR"/>
                          </w:rPr>
                        </m:ctrlPr>
                      </m:sSubPr>
                      <m:e>
                        <m:r>
                          <w:rPr>
                            <w:rFonts w:ascii="Cambria Math" w:hAnsi="Cambria Math"/>
                            <w:lang w:bidi="fa-IR"/>
                          </w:rPr>
                          <m:t>S</m:t>
                        </m:r>
                      </m:e>
                      <m:sub>
                        <m:r>
                          <w:rPr>
                            <w:rFonts w:ascii="Cambria Math" w:hAnsi="Cambria Math"/>
                            <w:lang w:bidi="fa-IR"/>
                          </w:rPr>
                          <m:t>f</m:t>
                        </m:r>
                      </m:sub>
                    </m:sSub>
                  </m:e>
                </m:d>
                <m:r>
                  <w:rPr>
                    <w:rFonts w:ascii="Cambria Math" w:hAnsi="Cambria Math"/>
                    <w:lang w:bidi="fa-IR"/>
                  </w:rPr>
                  <m:t>,</m:t>
                </m:r>
              </m:oMath>
            </m:oMathPara>
          </w:p>
        </w:tc>
        <w:tc>
          <w:tcPr>
            <w:tcW w:w="1243" w:type="dxa"/>
            <w:vAlign w:val="center"/>
          </w:tcPr>
          <w:p w14:paraId="1648022E" w14:textId="77777777" w:rsidR="00F06F62" w:rsidRDefault="00F06F62" w:rsidP="006A7BA4">
            <w:pPr>
              <w:spacing w:line="276" w:lineRule="auto"/>
              <w:jc w:val="right"/>
              <w:rPr>
                <w:lang w:bidi="fa-IR"/>
              </w:rPr>
            </w:pPr>
            <w:r>
              <w:rPr>
                <w:lang w:bidi="fa-IR"/>
              </w:rPr>
              <w:t>(2)</w:t>
            </w:r>
          </w:p>
        </w:tc>
      </w:tr>
    </w:tbl>
    <w:p w14:paraId="2CDCA45E" w14:textId="5482121B" w:rsidR="003376A1" w:rsidRDefault="003376A1" w:rsidP="00E22BC4">
      <w:pPr>
        <w:jc w:val="both"/>
        <w:rPr>
          <w:lang w:bidi="fa-IR"/>
        </w:rPr>
      </w:pPr>
      <w:r>
        <w:rPr>
          <w:lang w:eastAsia="en-GB" w:bidi="fa-IR"/>
        </w:rPr>
        <w:t xml:space="preserve">where </w:t>
      </w:r>
      <m:oMath>
        <m:r>
          <w:rPr>
            <w:rFonts w:ascii="Cambria Math" w:hAnsi="Cambria Math"/>
            <w:lang w:eastAsia="en-GB" w:bidi="fa-IR"/>
          </w:rPr>
          <m:t>Q</m:t>
        </m:r>
      </m:oMath>
      <w:r>
        <w:rPr>
          <w:lang w:eastAsia="en-GB" w:bidi="fa-IR"/>
        </w:rPr>
        <w:t xml:space="preserve"> is the flow rate, </w:t>
      </w:r>
      <m:oMath>
        <m:r>
          <w:rPr>
            <w:rFonts w:ascii="Cambria Math" w:hAnsi="Cambria Math"/>
            <w:lang w:eastAsia="en-GB" w:bidi="fa-IR"/>
          </w:rPr>
          <m:t>h</m:t>
        </m:r>
      </m:oMath>
      <w:r>
        <w:rPr>
          <w:lang w:eastAsia="en-GB" w:bidi="fa-IR"/>
        </w:rPr>
        <w:t xml:space="preserve"> is </w:t>
      </w:r>
      <w:r w:rsidR="00D37E03">
        <w:rPr>
          <w:lang w:eastAsia="en-GB" w:bidi="fa-IR"/>
        </w:rPr>
        <w:t xml:space="preserve">water depth in channel, </w:t>
      </w:r>
      <m:oMath>
        <m:r>
          <w:rPr>
            <w:rFonts w:ascii="Cambria Math" w:hAnsi="Cambria Math"/>
            <w:lang w:eastAsia="en-GB" w:bidi="fa-IR"/>
          </w:rPr>
          <m:t>A</m:t>
        </m:r>
      </m:oMath>
      <w:r w:rsidR="00D37E03">
        <w:rPr>
          <w:lang w:eastAsia="en-GB" w:bidi="fa-IR"/>
        </w:rPr>
        <w:t xml:space="preserve"> is the cross-section area,</w:t>
      </w:r>
      <w:r w:rsidR="00F06F62">
        <w:rPr>
          <w:lang w:eastAsia="en-GB" w:bidi="fa-IR"/>
        </w:rPr>
        <w:t xml:space="preserve"> </w:t>
      </w:r>
      <m:oMath>
        <m:r>
          <w:rPr>
            <w:rFonts w:ascii="Cambria Math" w:hAnsi="Cambria Math"/>
            <w:lang w:eastAsia="en-GB" w:bidi="fa-IR"/>
          </w:rPr>
          <m:t>q</m:t>
        </m:r>
      </m:oMath>
      <w:r w:rsidR="00F06F62">
        <w:rPr>
          <w:rFonts w:eastAsiaTheme="minorEastAsia"/>
          <w:lang w:eastAsia="en-GB" w:bidi="fa-IR"/>
        </w:rPr>
        <w:t xml:space="preserve"> is the </w:t>
      </w:r>
      <w:r w:rsidR="00F06F62" w:rsidRPr="00F06F62">
        <w:rPr>
          <w:rFonts w:eastAsiaTheme="minorEastAsia"/>
          <w:lang w:eastAsia="en-GB" w:bidi="fa-IR"/>
        </w:rPr>
        <w:t>rate of lateral inflow</w:t>
      </w:r>
      <w:r w:rsidR="00F06F62">
        <w:rPr>
          <w:rFonts w:eastAsiaTheme="minorEastAsia"/>
          <w:lang w:eastAsia="en-GB" w:bidi="fa-IR"/>
        </w:rPr>
        <w:t xml:space="preserve"> (zero in 1D flow),</w:t>
      </w:r>
      <w:r w:rsidR="00D37E03">
        <w:rPr>
          <w:lang w:eastAsia="en-GB" w:bidi="fa-IR"/>
        </w:rPr>
        <w:t xml:space="preserve"> </w:t>
      </w:r>
      <m:oMath>
        <m:r>
          <w:rPr>
            <w:rFonts w:ascii="Cambria Math" w:hAnsi="Cambria Math"/>
            <w:lang w:eastAsia="en-GB" w:bidi="fa-IR"/>
          </w:rPr>
          <m:t>S</m:t>
        </m:r>
      </m:oMath>
      <w:r w:rsidR="00D37E03">
        <w:rPr>
          <w:lang w:eastAsia="en-GB" w:bidi="fa-IR"/>
        </w:rPr>
        <w:t xml:space="preserve"> is the c</w:t>
      </w:r>
      <w:r w:rsidR="00D37E03" w:rsidRPr="00D37E03">
        <w:rPr>
          <w:lang w:eastAsia="en-GB" w:bidi="fa-IR"/>
        </w:rPr>
        <w:t>hannel bed slope</w:t>
      </w:r>
      <w:r w:rsidR="00D37E03">
        <w:rPr>
          <w:lang w:eastAsia="en-GB" w:bidi="fa-IR"/>
        </w:rPr>
        <w:t xml:space="preserve"> </w:t>
      </w:r>
      <w:r w:rsidR="00D37E03" w:rsidRPr="00D37E03">
        <w:rPr>
          <w:lang w:eastAsia="en-GB" w:bidi="fa-IR"/>
        </w:rPr>
        <w:t>also called the bottom slope,</w:t>
      </w:r>
      <w:r w:rsidR="00D37E03">
        <w:rPr>
          <w:lang w:eastAsia="en-GB" w:bidi="fa-IR"/>
        </w:rPr>
        <w:t xml:space="preserve"> and </w:t>
      </w:r>
      <m:oMath>
        <m:sSub>
          <m:sSubPr>
            <m:ctrlPr>
              <w:rPr>
                <w:rFonts w:ascii="Cambria Math" w:hAnsi="Cambria Math"/>
                <w:i/>
                <w:lang w:eastAsia="en-GB" w:bidi="fa-IR"/>
              </w:rPr>
            </m:ctrlPr>
          </m:sSubPr>
          <m:e>
            <m:r>
              <w:rPr>
                <w:rFonts w:ascii="Cambria Math" w:hAnsi="Cambria Math"/>
                <w:lang w:eastAsia="en-GB" w:bidi="fa-IR"/>
              </w:rPr>
              <m:t>S</m:t>
            </m:r>
          </m:e>
          <m:sub>
            <m:r>
              <w:rPr>
                <w:rFonts w:ascii="Cambria Math" w:hAnsi="Cambria Math"/>
                <w:lang w:eastAsia="en-GB" w:bidi="fa-IR"/>
              </w:rPr>
              <m:t>f</m:t>
            </m:r>
          </m:sub>
        </m:sSub>
      </m:oMath>
      <w:r w:rsidR="00D37E03">
        <w:rPr>
          <w:lang w:eastAsia="en-GB" w:bidi="fa-IR"/>
        </w:rPr>
        <w:t xml:space="preserve"> is the f</w:t>
      </w:r>
      <w:r w:rsidR="00D37E03" w:rsidRPr="00D37E03">
        <w:rPr>
          <w:lang w:eastAsia="en-GB" w:bidi="fa-IR"/>
        </w:rPr>
        <w:t>riction slope</w:t>
      </w:r>
      <w:r w:rsidR="00D37E03">
        <w:rPr>
          <w:lang w:eastAsia="en-GB" w:bidi="fa-IR"/>
        </w:rPr>
        <w:t xml:space="preserve"> and it </w:t>
      </w:r>
      <w:r w:rsidR="00D37E03" w:rsidRPr="00D37E03">
        <w:rPr>
          <w:lang w:eastAsia="en-GB" w:bidi="fa-IR"/>
        </w:rPr>
        <w:t>represent</w:t>
      </w:r>
      <w:r w:rsidR="00D37E03">
        <w:rPr>
          <w:lang w:eastAsia="en-GB" w:bidi="fa-IR"/>
        </w:rPr>
        <w:t>s</w:t>
      </w:r>
      <w:r w:rsidR="00D37E03" w:rsidRPr="00D37E03">
        <w:rPr>
          <w:lang w:eastAsia="en-GB" w:bidi="fa-IR"/>
        </w:rPr>
        <w:t xml:space="preserve"> energy loss due to friction, often calculated using the Manning or Darcy-Weisbach equations.</w:t>
      </w:r>
      <w:r w:rsidR="004427D5" w:rsidRPr="004427D5">
        <w:t xml:space="preserve"> </w:t>
      </w:r>
      <w:r w:rsidR="004427D5" w:rsidRPr="004427D5">
        <w:rPr>
          <w:lang w:eastAsia="en-GB" w:bidi="fa-IR"/>
        </w:rPr>
        <w:t xml:space="preserve">As with all numerical models, </w:t>
      </w:r>
      <w:r w:rsidR="004427D5">
        <w:rPr>
          <w:lang w:eastAsia="en-GB" w:bidi="fa-IR"/>
        </w:rPr>
        <w:t>stormwater PMs</w:t>
      </w:r>
      <w:r w:rsidR="004427D5" w:rsidRPr="004427D5">
        <w:rPr>
          <w:lang w:eastAsia="en-GB" w:bidi="fa-IR"/>
        </w:rPr>
        <w:t xml:space="preserve"> involve a trade-off between computational efficiency and simulation accuracy</w:t>
      </w:r>
      <w:r w:rsidR="004427D5">
        <w:rPr>
          <w:lang w:eastAsia="en-GB" w:bidi="fa-IR"/>
        </w:rPr>
        <w:t xml:space="preserve">. </w:t>
      </w:r>
      <w:r w:rsidR="00983068" w:rsidRPr="00983068">
        <w:rPr>
          <w:lang w:eastAsia="en-GB" w:bidi="fa-IR"/>
        </w:rPr>
        <w:t>This trade-off</w:t>
      </w:r>
      <w:r w:rsidR="002C03AD">
        <w:rPr>
          <w:lang w:eastAsia="en-GB" w:bidi="fa-IR"/>
        </w:rPr>
        <w:t xml:space="preserve">, which </w:t>
      </w:r>
      <w:r w:rsidR="00983068">
        <w:rPr>
          <w:lang w:eastAsia="en-GB" w:bidi="fa-IR"/>
        </w:rPr>
        <w:t>can</w:t>
      </w:r>
      <w:r w:rsidR="00983068" w:rsidRPr="00983068">
        <w:rPr>
          <w:lang w:eastAsia="en-GB" w:bidi="fa-IR"/>
        </w:rPr>
        <w:t xml:space="preserve"> </w:t>
      </w:r>
      <w:r w:rsidR="00983068">
        <w:rPr>
          <w:lang w:eastAsia="en-GB" w:bidi="fa-IR"/>
        </w:rPr>
        <w:t xml:space="preserve">be </w:t>
      </w:r>
      <w:r w:rsidR="00983068" w:rsidRPr="00983068">
        <w:rPr>
          <w:lang w:eastAsia="en-GB" w:bidi="fa-IR"/>
        </w:rPr>
        <w:t>a result of utilizing different numerical approaches</w:t>
      </w:r>
      <w:r w:rsidR="00983068">
        <w:rPr>
          <w:lang w:eastAsia="en-GB" w:bidi="fa-IR"/>
        </w:rPr>
        <w:t xml:space="preserve"> or different spatial and temporal resolutions</w:t>
      </w:r>
      <w:r w:rsidR="002C03AD">
        <w:rPr>
          <w:lang w:eastAsia="en-GB" w:bidi="fa-IR"/>
        </w:rPr>
        <w:t xml:space="preserve">, </w:t>
      </w:r>
      <w:r w:rsidR="00A14757">
        <w:rPr>
          <w:lang w:eastAsia="en-GB" w:bidi="fa-IR"/>
        </w:rPr>
        <w:t>limits the application of PMs to simulate the performance of the stormwater networks during severe weather events</w:t>
      </w:r>
      <w:r w:rsidR="003B7ED3">
        <w:rPr>
          <w:lang w:eastAsia="en-GB" w:bidi="fa-IR"/>
        </w:rPr>
        <w:t xml:space="preserve"> (e.g., </w:t>
      </w:r>
      <w:r w:rsidR="00A14757">
        <w:rPr>
          <w:lang w:eastAsia="en-GB" w:bidi="fa-IR"/>
        </w:rPr>
        <w:t>hurricanes</w:t>
      </w:r>
      <w:r w:rsidR="003B7ED3">
        <w:rPr>
          <w:lang w:eastAsia="en-GB" w:bidi="fa-IR"/>
        </w:rPr>
        <w:t>), where repetitive simulation-optimizations or an instant response such as real-time control are required</w:t>
      </w:r>
      <w:r w:rsidR="00E22BC4">
        <w:rPr>
          <w:lang w:eastAsia="en-GB" w:bidi="fa-IR"/>
        </w:rPr>
        <w:t xml:space="preserve"> </w:t>
      </w:r>
      <w:r w:rsidR="00E22BC4">
        <w:rPr>
          <w:lang w:eastAsia="en-GB" w:bidi="fa-IR"/>
        </w:rPr>
        <w:fldChar w:fldCharType="begin"/>
      </w:r>
      <w:r w:rsidR="00E22BC4">
        <w:rPr>
          <w:lang w:eastAsia="en-GB" w:bidi="fa-IR"/>
        </w:rPr>
        <w:instrText xml:space="preserve"> ADDIN ZOTERO_ITEM CSL_CITATION {"citationID":"KJ5cYdrC","properties":{"formattedCitation":"(Zhang et al. 2024)","plainCitation":"(Zhang et al. 2024)","noteIndex":0},"citationItems":[{"id":787,"uris":["http://zotero.org/users/local/AbXz8jYB/items/3FUAM7G9"],"itemData":{"id":787,"type":"article-journal","abstract":"Physics-based models are computationally time-consuming and infeasible for real-time scenarios of urban drainage networks, and a surrogate model is needed to accelerate the online predictive modelling. Fullyconnected neural networks (NNs) are potential surrogate models, but may suffer from low interpretability and efficiency in fitting complex targets. Owing to the state-of-the-art modelling power of graph neural networks (GNNs) and their match with urban drainage networks in the graph structure, this work proposes a GNN-based surrogate of the flow routing model for the hydraulic prediction problem of drainage networks, which regards recent hydraulic states as initial conditions, and future runoff and control policy as boundary conditions. To incorporate hydraulic constraints and physical relationships into drainage modelling, physics-guided mechanisms are designed on top of the surrogate model to restrict the prediction variables with flow balance and flooding occurrence constraints. According to case results in a stormwater network, the GNN-based model is more cost-effective with better hydraulic prediction accuracy than the NN-based model after equal training epochs, and the designed mechanisms further limit prediction errors with interpretable domain knowledge. As the model structure adheres to the flow routing mechanisms and hydraulic constraints in urban drainage networks, it provides an interpretable and effective solution for data-driven surrogate modelling. Simultaneously, the surrogate model accelerates the predictive modelling of urban drainage networks for real-time use compared with the physics-based model.","container-title":"Water Research","DOI":"10.1016/j.watres.2024.122142","ISSN":"00431354","journalAbbreviation":"Water Research","language":"en","page":"122142","source":"DOI.org (Crossref)","title":"Graph neural network-based surrogate modelling for real-time hydraulic prediction of urban drainage networks","volume":"263","author":[{"family":"Zhang","given":"Zhiyu"},{"family":"Tian","given":"Wenchong"},{"family":"Lu","given":"Chenkaixiang"},{"family":"Liao","given":"Zhenliang"},{"family":"Yuan","given":"Zhiguo"}],"issued":{"date-parts":[["2024",10]]}}}],"schema":"https://github.com/citation-style-language/schema/raw/master/csl-citation.json"} </w:instrText>
      </w:r>
      <w:r w:rsidR="00E22BC4">
        <w:rPr>
          <w:lang w:eastAsia="en-GB" w:bidi="fa-IR"/>
        </w:rPr>
        <w:fldChar w:fldCharType="separate"/>
      </w:r>
      <w:r w:rsidR="00E22BC4" w:rsidRPr="00E22BC4">
        <w:rPr>
          <w:rFonts w:ascii="Times New Roman" w:hAnsi="Times New Roman" w:cs="Times New Roman"/>
        </w:rPr>
        <w:t>(Zhang et al. 2024)</w:t>
      </w:r>
      <w:r w:rsidR="00E22BC4">
        <w:rPr>
          <w:lang w:eastAsia="en-GB" w:bidi="fa-IR"/>
        </w:rPr>
        <w:fldChar w:fldCharType="end"/>
      </w:r>
      <w:r w:rsidR="003B7ED3">
        <w:rPr>
          <w:lang w:eastAsia="en-GB" w:bidi="fa-IR"/>
        </w:rPr>
        <w:t>.</w:t>
      </w:r>
      <w:r w:rsidR="00EA182E">
        <w:rPr>
          <w:lang w:eastAsia="en-GB" w:bidi="fa-IR"/>
        </w:rPr>
        <w:t xml:space="preserve"> </w:t>
      </w:r>
      <w:r w:rsidR="00A14757">
        <w:rPr>
          <w:lang w:eastAsia="en-GB" w:bidi="fa-IR"/>
        </w:rPr>
        <w:t>T</w:t>
      </w:r>
      <w:r w:rsidR="00A14757">
        <w:rPr>
          <w:lang w:bidi="fa-IR"/>
        </w:rPr>
        <w:t xml:space="preserve">he computational cost of developing and </w:t>
      </w:r>
      <w:r w:rsidR="00A14757">
        <w:rPr>
          <w:lang w:bidi="fa-IR"/>
        </w:rPr>
        <w:lastRenderedPageBreak/>
        <w:t>utilizing a</w:t>
      </w:r>
      <w:r w:rsidR="00A14757" w:rsidRPr="00A14757">
        <w:rPr>
          <w:lang w:bidi="fa-IR"/>
        </w:rPr>
        <w:t xml:space="preserve">ccurate PMs </w:t>
      </w:r>
      <w:r w:rsidR="00A14757">
        <w:rPr>
          <w:lang w:bidi="fa-IR"/>
        </w:rPr>
        <w:t xml:space="preserve">is prohibitively high, which limits their practicality, while efficient PMs </w:t>
      </w:r>
      <w:r w:rsidR="00A14757" w:rsidRPr="00A14757">
        <w:rPr>
          <w:lang w:bidi="fa-IR"/>
        </w:rPr>
        <w:t>are less accurate due to simplifications</w:t>
      </w:r>
      <w:r w:rsidR="0006506D">
        <w:rPr>
          <w:lang w:bidi="fa-IR"/>
        </w:rPr>
        <w:t>, and their results may differ from reality</w:t>
      </w:r>
      <w:r w:rsidR="00A14757">
        <w:rPr>
          <w:lang w:bidi="fa-IR"/>
        </w:rPr>
        <w:t>.</w:t>
      </w:r>
    </w:p>
    <w:p w14:paraId="14EEEBF1" w14:textId="44E7A265" w:rsidR="00654215" w:rsidRDefault="00BD182C" w:rsidP="009F0C03">
      <w:pPr>
        <w:jc w:val="both"/>
        <w:rPr>
          <w:lang w:eastAsia="en-GB"/>
        </w:rPr>
      </w:pPr>
      <w:r>
        <w:rPr>
          <w:lang w:eastAsia="en-GB"/>
        </w:rPr>
        <w:t xml:space="preserve">An emerging alternative is to develop data-driven surrogate models (SMs) in place of </w:t>
      </w:r>
      <w:r w:rsidR="000D1583">
        <w:rPr>
          <w:lang w:eastAsia="en-GB"/>
        </w:rPr>
        <w:t>PM</w:t>
      </w:r>
      <w:r>
        <w:rPr>
          <w:lang w:eastAsia="en-GB"/>
        </w:rPr>
        <w:t xml:space="preserve">s. </w:t>
      </w:r>
      <w:r w:rsidRPr="00C01C32">
        <w:rPr>
          <w:lang w:eastAsia="en-GB"/>
        </w:rPr>
        <w:t xml:space="preserve">SMs are mathematical approximations employed to </w:t>
      </w:r>
      <w:r w:rsidRPr="00BB1958">
        <w:rPr>
          <w:lang w:eastAsia="en-GB"/>
        </w:rPr>
        <w:t xml:space="preserve">emulate </w:t>
      </w:r>
      <w:r w:rsidRPr="00C01C32">
        <w:rPr>
          <w:lang w:eastAsia="en-GB"/>
        </w:rPr>
        <w:t xml:space="preserve">a system’s behavior, primarily to </w:t>
      </w:r>
      <w:r>
        <w:rPr>
          <w:lang w:eastAsia="en-GB"/>
        </w:rPr>
        <w:t>reduce the</w:t>
      </w:r>
      <w:r w:rsidRPr="00C01C32">
        <w:rPr>
          <w:lang w:eastAsia="en-GB"/>
        </w:rPr>
        <w:t xml:space="preserve"> </w:t>
      </w:r>
      <w:r>
        <w:rPr>
          <w:lang w:eastAsia="en-GB"/>
        </w:rPr>
        <w:t>simulation</w:t>
      </w:r>
      <w:r w:rsidRPr="00C01C32">
        <w:rPr>
          <w:lang w:eastAsia="en-GB"/>
        </w:rPr>
        <w:t xml:space="preserve"> time and costs</w:t>
      </w:r>
      <w:r>
        <w:rPr>
          <w:lang w:eastAsia="en-GB"/>
        </w:rPr>
        <w:t xml:space="preserve"> </w:t>
      </w:r>
      <w:r>
        <w:rPr>
          <w:lang w:eastAsia="en-GB"/>
        </w:rPr>
        <w:fldChar w:fldCharType="begin"/>
      </w:r>
      <w:r>
        <w:rPr>
          <w:lang w:eastAsia="en-GB"/>
        </w:rPr>
        <w:instrText xml:space="preserve"> ADDIN ZOTERO_ITEM CSL_CITATION {"citationID":"9uKP9qKP","properties":{"formattedCitation":"(Peherstorfer et al. 2018)","plainCitation":"(Peherstorfer et al. 2018)","noteIndex":0},"citationItems":[{"id":106,"uris":["http://zotero.org/users/local/AbXz8jYB/items/XAU4SNVQ"],"itemData":{"id":106,"type":"article-journal","abstract":"In many situations across computational science and engineering, multiple computational models are available that describe a system of interest. These different models have varying evaluation costs and varying fidelities. Typically, a computationally expensive highfidelity model describes the system with the accuracy required by the current application at hand, while lower-fidelity models are less accurate but computationally cheaper than the high-fidelity model. Outer-loop applications, such as optimization, inference, and uncertainty quantification, require multiple model evaluations at many different inputs, which often leads to computational demands that exceed available resources if only the high-fidelity model is used. This work surveys multifidelity methods that accelerate the solution of outer-loop applications by combining high-fidelity and low-fidelity model evaluations, where the low-fidelity evaluations arise from an explicit low-fidelity model (e.g., a simplified physics approximation, a reduced model, a data-fit surrogate) that approximates the same output quantity as the high-fidelity model. The overall premise of these multifidelity methods is that low-fidelity models are leveraged for speedup while the highfidelity model is kept in the loop to establish accuracy and/or convergence guarantees. We categorize multifidelity methods according to three classes of strategies: adaptation, fusion, and filtering. The paper reviews multifidelity methods in the outer-loop contexts of uncertainty propagation, inference, and optimization.","container-title":"SIAM Review","DOI":"10.1137/16M1082469","ISSN":"0036-1445, 1095-7200","issue":"3","journalAbbreviation":"SIAM Rev.","language":"en","page":"550-591","source":"DOI.org (Crossref)","title":"Survey of Multifidelity Methods in Uncertainty Propagation, Inference, and Optimization","volume":"60","author":[{"family":"Peherstorfer","given":"Benjamin"},{"family":"Willcox","given":"Karen"},{"family":"Gunzburger","given":"Max"}],"issued":{"date-parts":[["2018",1]]}}}],"schema":"https://github.com/citation-style-language/schema/raw/master/csl-citation.json"} </w:instrText>
      </w:r>
      <w:r>
        <w:rPr>
          <w:lang w:eastAsia="en-GB"/>
        </w:rPr>
        <w:fldChar w:fldCharType="separate"/>
      </w:r>
      <w:r w:rsidRPr="00A91FEC">
        <w:rPr>
          <w:rFonts w:ascii="Times New Roman" w:hAnsi="Times New Roman" w:cs="Times New Roman"/>
        </w:rPr>
        <w:t>(Peherstorfer et al. 2018)</w:t>
      </w:r>
      <w:r>
        <w:rPr>
          <w:lang w:eastAsia="en-GB"/>
        </w:rPr>
        <w:fldChar w:fldCharType="end"/>
      </w:r>
      <w:r w:rsidRPr="00C01C32">
        <w:rPr>
          <w:lang w:eastAsia="en-GB"/>
        </w:rPr>
        <w:t>.</w:t>
      </w:r>
      <w:r w:rsidRPr="00475BDB">
        <w:rPr>
          <w:lang w:eastAsia="en-GB"/>
        </w:rPr>
        <w:t xml:space="preserve"> These models bypass the computational intensity of </w:t>
      </w:r>
      <w:r w:rsidR="000D1583">
        <w:rPr>
          <w:lang w:eastAsia="en-GB"/>
        </w:rPr>
        <w:t>P</w:t>
      </w:r>
      <w:r w:rsidRPr="00475BDB">
        <w:rPr>
          <w:lang w:eastAsia="en-GB"/>
        </w:rPr>
        <w:t>Ms by learning the relationships between input parameters</w:t>
      </w:r>
      <w:r>
        <w:rPr>
          <w:lang w:eastAsia="en-GB"/>
        </w:rPr>
        <w:t xml:space="preserve"> (e.g., storm surge)</w:t>
      </w:r>
      <w:r w:rsidRPr="00475BDB">
        <w:rPr>
          <w:lang w:eastAsia="en-GB"/>
        </w:rPr>
        <w:t xml:space="preserve"> and output responses </w:t>
      </w:r>
      <w:r>
        <w:rPr>
          <w:lang w:eastAsia="en-GB"/>
        </w:rPr>
        <w:t xml:space="preserve">(e.g., inundation) </w:t>
      </w:r>
      <w:r w:rsidRPr="00475BDB">
        <w:rPr>
          <w:lang w:eastAsia="en-GB"/>
        </w:rPr>
        <w:t>directly from pre</w:t>
      </w:r>
      <w:r>
        <w:rPr>
          <w:lang w:eastAsia="en-GB"/>
        </w:rPr>
        <w:t>-</w:t>
      </w:r>
      <w:r w:rsidRPr="00475BDB">
        <w:rPr>
          <w:lang w:eastAsia="en-GB"/>
        </w:rPr>
        <w:t>computed simulations</w:t>
      </w:r>
      <w:r>
        <w:rPr>
          <w:lang w:eastAsia="en-GB"/>
        </w:rPr>
        <w:fldChar w:fldCharType="begin"/>
      </w:r>
      <w:r w:rsidR="000D1583">
        <w:rPr>
          <w:lang w:eastAsia="en-GB"/>
        </w:rPr>
        <w:instrText xml:space="preserve"> ADDIN ZOTERO_ITEM CSL_CITATION {"citationID":"R6krjYZM","properties":{"formattedCitation":"(Mosavi et al. 2018)","plainCitation":"(Mosavi et al. 2018)","dontUpdate":true,"noteIndex":0},"citationItems":[{"id":376,"uris":["http://zotero.org/users/local/AbXz8jYB/items/KHYK2HVV"],"itemData":{"id":376,"type":"article-journal","abstract":"Floods are among the most destructive natural disasters, which are highly complex to model. The research on the advancement of ﬂood prediction models contributed to risk reduction, policy suggestion, minimization of the loss of human life, and reduction of the property damage associated with ﬂoods. To mimic the complex mathematical expressions of physical processes of ﬂoods, during the past two decades, machine learning (ML) methods contributed highly in the advancement of prediction systems providing better performance and cost-effective solutions. Due to the vast beneﬁts and potential of ML, its popularity dramatically increased among hydrologists. Researchers through introducing novel ML methods and hybridizing of the existing ones aim at discovering more accurate and efﬁcient prediction models. The main contribution of this paper is to demonstrate the state of the art of ML models in ﬂood prediction and to give insight into the most suitable models. In this paper, the literature where ML models were benchmarked through a qualitative analysis of robustness, accuracy, effectiveness, and speed are particularly investigated to provide an extensive overview on the various ML algorithms used in the ﬁeld. The performance comparison of ML models presents an in-depth understanding of the different techniques within the framework of a comprehensive evaluation and discussion. As a result, this paper introduces the most promising prediction methods for both long-term and short-term ﬂoods. Furthermore, the major trends in improving the quality of the ﬂood prediction models are investigated. Among them, hybridization, data decomposition, algorithm ensemble, and model optimization are reported as the most effective strategies for the improvement of ML methods. This survey can be used as a guideline for hydrologists as well as climate scientists in choosing the proper ML method according to the prediction task.","container-title":"Water","DOI":"10.3390/w10111536","ISSN":"2073-4441","issue":"11","journalAbbreviation":"Water","language":"en","license":"https://creativecommons.org/licenses/by/4.0/","page":"1536","source":"DOI.org (Crossref)","title":"Flood Prediction Using Machine Learning Models: Literature Review","title-short":"Flood Prediction Using Machine Learning Models","volume":"10","author":[{"family":"Mosavi","given":"Amir"},{"family":"Ozturk","given":"Pinar"},{"family":"Chau","given":"Kwok-wing"}],"issued":{"date-parts":[["2018",10,27]]}}}],"schema":"https://github.com/citation-style-language/schema/raw/master/csl-citation.json"} </w:instrText>
      </w:r>
      <w:r>
        <w:rPr>
          <w:lang w:eastAsia="en-GB"/>
        </w:rPr>
        <w:fldChar w:fldCharType="separate"/>
      </w:r>
      <w:r>
        <w:rPr>
          <w:lang w:eastAsia="en-GB"/>
        </w:rPr>
        <w:fldChar w:fldCharType="end"/>
      </w:r>
      <w:r w:rsidRPr="00475BDB">
        <w:rPr>
          <w:lang w:eastAsia="en-GB"/>
        </w:rPr>
        <w:t xml:space="preserve">. As a result, SMs enable rapid </w:t>
      </w:r>
      <w:r>
        <w:rPr>
          <w:lang w:eastAsia="en-GB"/>
        </w:rPr>
        <w:t>estimation</w:t>
      </w:r>
      <w:r w:rsidRPr="00475BDB">
        <w:rPr>
          <w:lang w:eastAsia="en-GB"/>
        </w:rPr>
        <w:t>s, making them particularly well-suited for scenarios requiring near-real-time decision-making</w:t>
      </w:r>
      <w:r>
        <w:rPr>
          <w:lang w:eastAsia="en-GB"/>
        </w:rPr>
        <w:t xml:space="preserve"> </w:t>
      </w:r>
      <w:r>
        <w:rPr>
          <w:lang w:eastAsia="en-GB"/>
        </w:rPr>
        <w:fldChar w:fldCharType="begin"/>
      </w:r>
      <w:r>
        <w:rPr>
          <w:lang w:eastAsia="en-GB"/>
        </w:rPr>
        <w:instrText xml:space="preserve"> ADDIN ZOTERO_ITEM CSL_CITATION {"citationID":"mmLXG7g4","properties":{"formattedCitation":"(Fraehr et al. 2024)","plainCitation":"(Fraehr et al. 2024)","noteIndex":0},"citationItems":[{"id":682,"uris":["http://zotero.org/users/local/AbXz8jYB/items/H5MAE3GK"],"itemData":{"id":682,"type":"article-journal","abstract":"Hydrodynamic models can accurately simulate flood inundation but are limited by their high computational demand that scales non-linearly with model complexity, resolution, and domain size. Therefore, it is often not feasible to use high-resolution hydrodynamic models for real-time flood predictions or when a large number of predictions are needed for probabilistic flood design. Computationally efficient surrogate models have been developed to address this issue. The recently developed Low-fidelity, Spatial analysis, and Gaussian Process Learning (LSG) model has shown strong performance in both computational efficiency and simulation accuracy. The LSG model is a physics-guided surrogate model that simulates flood inundation by first using an extremely coarse and simplified (i.e. low-fidelity) hydrodynamic model to provide an initial estimate of flood inundation. Then, the low-fidelity estimate is upskilled via Empirical Orthogonal Functions (EOF) analysis and Sparse Gaussian Process models to provide accurate high-resolution predictions. Despite the promising results achieved thus far, the LSG model has not been benchmarked against other surrogate models. Such a comparison is needed to fully understand the value of the LSG model and to provide guidance for future research efforts in flood inundation simulation. This study compares the LSG model to four state-of-the-art surrogate flood inundation models. The surrogate models are assessed for their ability to simulate the temporal and spatial evolution of flood inundation for events both within and beyond the range used for model training. The models are evaluated for three distinct case studies in Australia and the United Kingdom. The LSG model is found to be superior in accuracy for both flood extent and water depth, including when applied to flood events outside the range of training data used, while achieving high computational efficiency. In addition, the low-fidelity model is found to play a crucial role in achieving the overall superior performance of the LSG model.","container-title":"Water Research","DOI":"10.1016/j.watres.2024.121202","ISSN":"00431354","journalAbbreviation":"Water Research","language":"en","page":"121202","source":"DOI.org (Crossref)","title":"Assessment of surrogate models for flood inundation: The physics-guided LSG model vs. state-of-the-art machine learning models","title-short":"Assessment of surrogate models for flood inundation","volume":"252","author":[{"family":"Fraehr","given":"Niels"},{"family":"Wang","given":"Quan J."},{"family":"Wu","given":"Wenyan"},{"family":"Nathan","given":"Rory"}],"issued":{"date-parts":[["2024",3]]}}}],"schema":"https://github.com/citation-style-language/schema/raw/master/csl-citation.json"} </w:instrText>
      </w:r>
      <w:r>
        <w:rPr>
          <w:lang w:eastAsia="en-GB"/>
        </w:rPr>
        <w:fldChar w:fldCharType="separate"/>
      </w:r>
      <w:r w:rsidRPr="00772F6D">
        <w:rPr>
          <w:rFonts w:ascii="Times New Roman" w:hAnsi="Times New Roman" w:cs="Times New Roman"/>
        </w:rPr>
        <w:t>(Fraehr et al. 2024)</w:t>
      </w:r>
      <w:r>
        <w:rPr>
          <w:lang w:eastAsia="en-GB"/>
        </w:rPr>
        <w:fldChar w:fldCharType="end"/>
      </w:r>
      <w:r w:rsidRPr="00475BDB">
        <w:rPr>
          <w:lang w:eastAsia="en-GB"/>
        </w:rPr>
        <w:t xml:space="preserve">. </w:t>
      </w:r>
      <w:r>
        <w:rPr>
          <w:lang w:eastAsia="en-GB"/>
        </w:rPr>
        <w:t xml:space="preserve">In recent years, </w:t>
      </w:r>
      <w:r w:rsidR="005B4399">
        <w:rPr>
          <w:lang w:eastAsia="en-GB"/>
        </w:rPr>
        <w:t>deep</w:t>
      </w:r>
      <w:r>
        <w:rPr>
          <w:lang w:eastAsia="en-GB"/>
        </w:rPr>
        <w:t xml:space="preserve"> learning (</w:t>
      </w:r>
      <w:r w:rsidR="005B4399">
        <w:rPr>
          <w:lang w:eastAsia="en-GB"/>
        </w:rPr>
        <w:t>D</w:t>
      </w:r>
      <w:r>
        <w:rPr>
          <w:lang w:eastAsia="en-GB"/>
        </w:rPr>
        <w:t>L) techniques and the availability of data have shown the capability of data-driven SMs in e</w:t>
      </w:r>
      <w:r w:rsidRPr="005316FB">
        <w:rPr>
          <w:lang w:eastAsia="en-GB"/>
        </w:rPr>
        <w:t>xtract</w:t>
      </w:r>
      <w:r>
        <w:rPr>
          <w:lang w:eastAsia="en-GB"/>
        </w:rPr>
        <w:t>ing</w:t>
      </w:r>
      <w:r w:rsidRPr="005316FB">
        <w:rPr>
          <w:lang w:eastAsia="en-GB"/>
        </w:rPr>
        <w:t xml:space="preserve"> complex patterns within large</w:t>
      </w:r>
      <w:r w:rsidR="000D1583">
        <w:rPr>
          <w:lang w:eastAsia="en-GB"/>
        </w:rPr>
        <w:t xml:space="preserve"> </w:t>
      </w:r>
      <w:r w:rsidRPr="005316FB">
        <w:rPr>
          <w:lang w:eastAsia="en-GB"/>
        </w:rPr>
        <w:t>datasets, simulat</w:t>
      </w:r>
      <w:r>
        <w:rPr>
          <w:lang w:eastAsia="en-GB"/>
        </w:rPr>
        <w:t>ing</w:t>
      </w:r>
      <w:r w:rsidRPr="005316FB">
        <w:rPr>
          <w:lang w:eastAsia="en-GB"/>
        </w:rPr>
        <w:t xml:space="preserve"> nonlinear interactions, and predict</w:t>
      </w:r>
      <w:r>
        <w:rPr>
          <w:lang w:eastAsia="en-GB"/>
        </w:rPr>
        <w:t>ing</w:t>
      </w:r>
      <w:r w:rsidRPr="005316FB">
        <w:rPr>
          <w:lang w:eastAsia="en-GB"/>
        </w:rPr>
        <w:t xml:space="preserve"> spatial and temporal evolution of </w:t>
      </w:r>
      <w:r w:rsidR="000D1583">
        <w:rPr>
          <w:lang w:eastAsia="en-GB"/>
        </w:rPr>
        <w:t>flow</w:t>
      </w:r>
      <w:r w:rsidRPr="005316FB">
        <w:rPr>
          <w:lang w:eastAsia="en-GB"/>
        </w:rPr>
        <w:t xml:space="preserve"> dynamics with limited computational expense </w:t>
      </w:r>
      <w:r>
        <w:rPr>
          <w:lang w:eastAsia="en-GB"/>
        </w:rPr>
        <w:fldChar w:fldCharType="begin"/>
      </w:r>
      <w:r>
        <w:rPr>
          <w:lang w:eastAsia="en-GB"/>
        </w:rPr>
        <w:instrText xml:space="preserve"> ADDIN ZOTERO_ITEM CSL_CITATION {"citationID":"bPP9OzMU","properties":{"formattedCitation":"(Ivanov et al. 2021)","plainCitation":"(Ivanov et al. 2021)","noteIndex":0},"citationItems":[{"id":292,"uris":["http://zotero.org/users/local/AbXz8jYB/items/Z9DHYA78"],"itemData":{"id":292,"type":"article-journal","abstract":"Abstract\n            Flooding impacts are on the rise globally, and concentrated in urban areas. Currently, there are no operational systems to forecast flooding at spatial resolutions that can facilitate emergency preparedness and response actions mitigating flood impacts. We present a framework for real‐time flood modeling and uncertainty quantification that combines the physics of fluid motion with advances in probabilistic methods. The framework overcomes the prohibitive computational demands of high‐fidelity modeling in real‐time by using a probabilistic learning method relying on surrogate models that are trained prior to a flood event. This shifts the overwhelming burden of computation to the trivial problem of data storage, and enables forecasting of both flood hazard and its uncertainty at scales that are vital for time‐critical decision‐making before and during extreme events. The framework has the potential to improve flood prediction and analysis and can be extended to other hazard assessments requiring intense high‐fidelity computations in real‐time.\n          , \n            Plain Language Summary\n            Currently, we cannot forecast flooding depths and extent in real‐time at a high level of detail in urban areas. This is the result of two key issues: detailed and accurate flood modeling requires a lot of computing power for large areas such as a city, and uncertainty in precipitation forecasts is high. We present an innovative flood forecasting method that resolves flood characteristics with enough detail to inform emergency response efforts such as timely road closures and evacuation. This is achieved by performing complex analysis of information on flooding impacts well before a future storm event, which subsequently allows much faster predictions when flooding actually happens. This approach completely changes the demand for required resources, replacing the nearly impossible burden of computation in real‐time with the easy problem of data storage, feasible even with a low‐end computer. Example results for Hurricane Harvey flooding in Houston, TX, show that predictions of both flood hazard and uncertainty work well over different areas of the city. This approach has the potential to provide timely and detailed information for emergency response efforts to help save lives and reduce other negative impacts during major flood events and other natural hazards.\n          , \n            Key Points\n            \n              \n                \n                  There is presently no means to forecast urban flooding at high resolution due to prohibitive computational demands and data uncertainties\n                \n                \n                  Proposed framework combines high‐fidelity modeling and probabilistic learning to forecast flood attributes with uncertainty in real‐time\n                \n                \n                  The framework can be extended to other real‐time hazard forecasting, requiring high‐fidelity simulations of extreme computational demand","container-title":"Geophysical Research Letters","DOI":"10.1029/2021GL093585","ISSN":"0094-8276, 1944-8007","issue":"20","journalAbbreviation":"Geophysical Research Letters","language":"en","page":"e2021GL093585","source":"DOI.org (Crossref)","title":"Breaking Down the Computational Barriers to Real‐Time Urban Flood Forecasting","volume":"48","author":[{"family":"Ivanov","given":"Valeriy Y."},{"family":"Xu","given":"Donghui"},{"family":"Dwelle","given":"M. Chase"},{"family":"Sargsyan","given":"Khachik"},{"family":"Wright","given":"Daniel B."},{"family":"Katopodes","given":"Nikolaos"},{"family":"Kim","given":"Jongho"},{"family":"Tran","given":"Vinh Ngoc"},{"family":"Warnock","given":"April"},{"family":"Fatichi","given":"Simone"},{"family":"Burlando","given":"Paolo"},{"family":"Caporali","given":"Enrica"},{"family":"Restrepo","given":"Pedro"},{"family":"Sanders","given":"Brett F."},{"family":"Chaney","given":"Molly M."},{"family":"Nunes","given":"Ana M. B."},{"family":"Nardi","given":"Fernando"},{"family":"Vivoni","given":"Enrique R."},{"family":"Istanbulluoglu","given":"Erkan"},{"family":"Bisht","given":"Gautam"},{"family":"Bras","given":"Rafael L."}],"issued":{"date-parts":[["2021",10,28]]}}}],"schema":"https://github.com/citation-style-language/schema/raw/master/csl-citation.json"} </w:instrText>
      </w:r>
      <w:r>
        <w:rPr>
          <w:lang w:eastAsia="en-GB"/>
        </w:rPr>
        <w:fldChar w:fldCharType="separate"/>
      </w:r>
      <w:r w:rsidRPr="00A91FEC">
        <w:rPr>
          <w:rFonts w:ascii="Times New Roman" w:hAnsi="Times New Roman" w:cs="Times New Roman"/>
        </w:rPr>
        <w:t>(Ivanov et al. 2021)</w:t>
      </w:r>
      <w:r>
        <w:rPr>
          <w:lang w:eastAsia="en-GB"/>
        </w:rPr>
        <w:fldChar w:fldCharType="end"/>
      </w:r>
      <w:r w:rsidRPr="005316FB">
        <w:rPr>
          <w:lang w:eastAsia="en-GB"/>
        </w:rPr>
        <w:t>.</w:t>
      </w:r>
      <w:r w:rsidR="000D1583">
        <w:rPr>
          <w:lang w:eastAsia="en-GB"/>
        </w:rPr>
        <w:t xml:space="preserve"> In this regard, </w:t>
      </w:r>
      <w:r w:rsidR="005B4399">
        <w:rPr>
          <w:lang w:eastAsia="en-GB"/>
        </w:rPr>
        <w:t xml:space="preserve">multiple DL-based SMs have been developed for stormwater networks in recent years. </w:t>
      </w:r>
      <w:r w:rsidR="00093F7F">
        <w:rPr>
          <w:lang w:eastAsia="en-GB"/>
        </w:rPr>
        <w:fldChar w:fldCharType="begin"/>
      </w:r>
      <w:r w:rsidR="00093F7F">
        <w:rPr>
          <w:lang w:eastAsia="en-GB"/>
        </w:rPr>
        <w:instrText xml:space="preserve"> ADDIN ZOTERO_ITEM CSL_CITATION {"citationID":"Ib0CW3D4","properties":{"formattedCitation":"(Zhang et al. 2019)","plainCitation":"(Zhang et al. 2019)","noteIndex":0},"citationItems":[{"id":791,"uris":["http://zotero.org/users/local/AbXz8jYB/items/Q8BQ2JS8"],"itemData":{"id":791,"type":"article-journal","abstract":"This study proposes a surrogate-based optimization framework (SBO) to help analyze the tradeoff between flood damages and investment while considering uncertainty originating from surrogates. The surrogate models were constructed based on the relationship between drainage specifications and simulated flood information and used to replace the numerical model in optimization, thereby reducing the computational burden. The bootstrapping approach was employed to quantify the uncertainty originating from surrogate models, which were incorporated into the NSGA-II optimization algorithm to seek the interval of optimal solutions. Through a case study, the results showed that the uncertainties caused by surrogate models have a significant influence on the reliability of the optimal solutions, but require lower computational efforts. Moreover, the local design conditions (i.e., various designed rainfalls) had an impact on the design and performance of the detention tanks. The proposed framework will facilitate cost-effective planning of flood mitigation systems with an awareness of associated uncertainty in order to resolve tradeoffs, particularly for large-scale problems.","container-title":"Water Resources Management","DOI":"10.1007/s11269-019-02355-z","ISSN":"0920-4741, 1573-1650","issue":"12","journalAbbreviation":"Water Resour Manage","language":"en","page":"4201-4214","source":"DOI.org (Crossref)","title":"A Surrogate-Based Optimization Design and Uncertainty Analysis for Urban Flood Mitigation","volume":"33","author":[{"family":"Zhang","given":"Wen"},{"family":"Li","given":"Jing"},{"family":"Chen","given":"Yunhao"},{"family":"Li","given":"Yang"}],"issued":{"date-parts":[["2019",9]]}}}],"schema":"https://github.com/citation-style-language/schema/raw/master/csl-citation.json"} </w:instrText>
      </w:r>
      <w:r w:rsidR="00093F7F">
        <w:rPr>
          <w:lang w:eastAsia="en-GB"/>
        </w:rPr>
        <w:fldChar w:fldCharType="separate"/>
      </w:r>
      <w:r w:rsidR="00093F7F" w:rsidRPr="00093F7F">
        <w:rPr>
          <w:rFonts w:ascii="Times New Roman" w:hAnsi="Times New Roman" w:cs="Times New Roman"/>
        </w:rPr>
        <w:t xml:space="preserve">Zhang et al. </w:t>
      </w:r>
      <w:r w:rsidR="00093F7F">
        <w:rPr>
          <w:rFonts w:ascii="Times New Roman" w:hAnsi="Times New Roman" w:cs="Times New Roman"/>
        </w:rPr>
        <w:t>(</w:t>
      </w:r>
      <w:r w:rsidR="00093F7F" w:rsidRPr="00093F7F">
        <w:rPr>
          <w:rFonts w:ascii="Times New Roman" w:hAnsi="Times New Roman" w:cs="Times New Roman"/>
        </w:rPr>
        <w:t>2019)</w:t>
      </w:r>
      <w:r w:rsidR="00093F7F">
        <w:rPr>
          <w:lang w:eastAsia="en-GB"/>
        </w:rPr>
        <w:fldChar w:fldCharType="end"/>
      </w:r>
      <w:r w:rsidR="00093F7F">
        <w:rPr>
          <w:lang w:eastAsia="en-GB"/>
        </w:rPr>
        <w:t xml:space="preserve"> developed an ensemble of </w:t>
      </w:r>
      <w:proofErr w:type="gramStart"/>
      <w:r w:rsidR="00093F7F">
        <w:rPr>
          <w:lang w:eastAsia="en-GB"/>
        </w:rPr>
        <w:t>100</w:t>
      </w:r>
      <w:proofErr w:type="gramEnd"/>
      <w:r w:rsidR="00093F7F">
        <w:rPr>
          <w:lang w:eastAsia="en-GB"/>
        </w:rPr>
        <w:t xml:space="preserve"> multilayer perceptron</w:t>
      </w:r>
      <w:r w:rsidR="002B4810">
        <w:rPr>
          <w:lang w:eastAsia="en-GB"/>
        </w:rPr>
        <w:t>s</w:t>
      </w:r>
      <w:r w:rsidR="00093F7F">
        <w:rPr>
          <w:lang w:eastAsia="en-GB"/>
        </w:rPr>
        <w:t xml:space="preserve"> </w:t>
      </w:r>
      <w:r w:rsidR="00291EE8">
        <w:rPr>
          <w:lang w:eastAsia="en-GB"/>
        </w:rPr>
        <w:t>(MLP</w:t>
      </w:r>
      <w:r w:rsidR="002B4810">
        <w:rPr>
          <w:lang w:eastAsia="en-GB"/>
        </w:rPr>
        <w:t>s</w:t>
      </w:r>
      <w:r w:rsidR="00291EE8">
        <w:rPr>
          <w:lang w:eastAsia="en-GB"/>
        </w:rPr>
        <w:t xml:space="preserve">) </w:t>
      </w:r>
      <w:r w:rsidR="00962427">
        <w:rPr>
          <w:lang w:eastAsia="en-GB"/>
        </w:rPr>
        <w:t xml:space="preserve">and recorded that the SM was able to estimate the flow of a stormwater network 80% more accurately than a PM. Later, </w:t>
      </w:r>
      <w:r w:rsidR="00962427">
        <w:rPr>
          <w:lang w:eastAsia="en-GB"/>
        </w:rPr>
        <w:fldChar w:fldCharType="begin"/>
      </w:r>
      <w:r w:rsidR="00962427">
        <w:rPr>
          <w:lang w:eastAsia="en-GB"/>
        </w:rPr>
        <w:instrText xml:space="preserve"> ADDIN ZOTERO_ITEM CSL_CITATION {"citationID":"bYcz3m3f","properties":{"formattedCitation":"(She and You 2019)","plainCitation":"(She and You 2019)","noteIndex":0},"citationItems":[{"id":789,"uris":["http://zotero.org/users/local/AbXz8jYB/items/XR2U6B8A"],"itemData":{"id":789,"type":"article-journal","abstract":"Dynamic flow forecast, which is one of the critical technologies in the field of future Intelligent Drainage, has great potential for mitigating the damages resulting from extreme rainfalls. This study aims to develop a coupled neural network called RBF-NARX Forecast Model (RNFM) to predict urban drainage outflow. RNFM integrates the architecture advantages of the radial basis function neural network (RBFNN) and the nonlinear autoregressive with an exogenous inputs neural network (NARXNN). By calculating the Square Sum of Error (SSE) between RNFM predictions and SWMM simulations, the network parameters are optimized and the optimal coupling site of RBFNN and NARXNN is found. The urban drainage in Tianjin is presented to justify the feasibility of RNFM, and the average SSE in test rainfalls is only 0.273. Based on the Monte Carlo simulations (MCS), the uncertainty analysis is quantified and the SWMM simulations lie within the 95% prediction confidential interval, which proves that RNFM have great potential in predictions and management of urban runoff.","container-title":"Water Resources Management","DOI":"10.1007/s11269-019-02294-9","ISSN":"0920-4741, 1573-1650","issue":"9","journalAbbreviation":"Water Resour Manage","language":"en","page":"3143-3153","source":"DOI.org (Crossref)","title":"A Dynamic Flow Forecast Model for Urban Drainage Using the Coupled Artificial Neural Network","volume":"33","author":[{"family":"She","given":"Lin"},{"family":"You","given":"Xue-yi"}],"issued":{"date-parts":[["2019",7]]}}}],"schema":"https://github.com/citation-style-language/schema/raw/master/csl-citation.json"} </w:instrText>
      </w:r>
      <w:r w:rsidR="00962427">
        <w:rPr>
          <w:lang w:eastAsia="en-GB"/>
        </w:rPr>
        <w:fldChar w:fldCharType="separate"/>
      </w:r>
      <w:r w:rsidR="00962427" w:rsidRPr="00962427">
        <w:rPr>
          <w:rFonts w:ascii="Times New Roman" w:hAnsi="Times New Roman" w:cs="Times New Roman"/>
        </w:rPr>
        <w:t xml:space="preserve">She and You </w:t>
      </w:r>
      <w:r w:rsidR="00962427">
        <w:rPr>
          <w:rFonts w:ascii="Times New Roman" w:hAnsi="Times New Roman" w:cs="Times New Roman"/>
        </w:rPr>
        <w:t>(</w:t>
      </w:r>
      <w:r w:rsidR="00962427" w:rsidRPr="00962427">
        <w:rPr>
          <w:rFonts w:ascii="Times New Roman" w:hAnsi="Times New Roman" w:cs="Times New Roman"/>
        </w:rPr>
        <w:t>2019)</w:t>
      </w:r>
      <w:r w:rsidR="00962427">
        <w:rPr>
          <w:lang w:eastAsia="en-GB"/>
        </w:rPr>
        <w:fldChar w:fldCharType="end"/>
      </w:r>
      <w:r w:rsidR="00962427">
        <w:rPr>
          <w:lang w:eastAsia="en-GB"/>
        </w:rPr>
        <w:t xml:space="preserve"> proposed a SM based on the radial </w:t>
      </w:r>
      <w:r w:rsidR="00962427" w:rsidRPr="00962427">
        <w:rPr>
          <w:lang w:eastAsia="en-GB"/>
        </w:rPr>
        <w:t>basis function</w:t>
      </w:r>
      <w:r w:rsidR="00962427">
        <w:rPr>
          <w:lang w:eastAsia="en-GB"/>
        </w:rPr>
        <w:t xml:space="preserve"> (RBF) neural network </w:t>
      </w:r>
      <w:r w:rsidR="00962427" w:rsidRPr="00962427">
        <w:rPr>
          <w:lang w:eastAsia="en-GB"/>
        </w:rPr>
        <w:t>to predict urban drainage outflow</w:t>
      </w:r>
      <w:r w:rsidR="00962427">
        <w:rPr>
          <w:lang w:eastAsia="en-GB"/>
        </w:rPr>
        <w:t>.</w:t>
      </w:r>
      <w:r w:rsidR="000662AB">
        <w:rPr>
          <w:lang w:eastAsia="en-GB"/>
        </w:rPr>
        <w:t xml:space="preserve"> In their study, t</w:t>
      </w:r>
      <w:r w:rsidR="000662AB" w:rsidRPr="000662AB">
        <w:rPr>
          <w:lang w:eastAsia="en-GB"/>
        </w:rPr>
        <w:t>he urban drainage</w:t>
      </w:r>
      <w:r w:rsidR="000B39E7">
        <w:rPr>
          <w:lang w:eastAsia="en-GB"/>
        </w:rPr>
        <w:t xml:space="preserve"> system of</w:t>
      </w:r>
      <w:r w:rsidR="000662AB" w:rsidRPr="000662AB">
        <w:rPr>
          <w:lang w:eastAsia="en-GB"/>
        </w:rPr>
        <w:t xml:space="preserve"> Tianjin</w:t>
      </w:r>
      <w:r w:rsidR="000B39E7">
        <w:rPr>
          <w:lang w:eastAsia="en-GB"/>
        </w:rPr>
        <w:t xml:space="preserve"> </w:t>
      </w:r>
      <w:proofErr w:type="gramStart"/>
      <w:r w:rsidR="000B39E7">
        <w:rPr>
          <w:lang w:eastAsia="en-GB"/>
        </w:rPr>
        <w:t>was selected</w:t>
      </w:r>
      <w:proofErr w:type="gramEnd"/>
      <w:r w:rsidR="000B39E7">
        <w:rPr>
          <w:lang w:eastAsia="en-GB"/>
        </w:rPr>
        <w:t xml:space="preserve"> as the case study</w:t>
      </w:r>
      <w:r w:rsidR="002B4810">
        <w:rPr>
          <w:lang w:eastAsia="en-GB"/>
        </w:rPr>
        <w:t>,</w:t>
      </w:r>
      <w:r w:rsidR="000B39E7">
        <w:rPr>
          <w:lang w:eastAsia="en-GB"/>
        </w:rPr>
        <w:t xml:space="preserve"> and the </w:t>
      </w:r>
      <w:r w:rsidR="000B39E7" w:rsidRPr="000B39E7">
        <w:rPr>
          <w:lang w:eastAsia="en-GB"/>
        </w:rPr>
        <w:t>Storm Water Management Model</w:t>
      </w:r>
      <w:r w:rsidR="000B39E7">
        <w:rPr>
          <w:lang w:eastAsia="en-GB"/>
        </w:rPr>
        <w:t xml:space="preserve"> (SWMM</w:t>
      </w:r>
      <w:r w:rsidR="000B39E7" w:rsidRPr="000B39E7">
        <w:rPr>
          <w:lang w:eastAsia="en-GB"/>
        </w:rPr>
        <w:t>)</w:t>
      </w:r>
      <w:r w:rsidR="000B39E7">
        <w:rPr>
          <w:lang w:eastAsia="en-GB"/>
        </w:rPr>
        <w:t xml:space="preserve"> </w:t>
      </w:r>
      <w:proofErr w:type="gramStart"/>
      <w:r w:rsidR="000B39E7">
        <w:rPr>
          <w:lang w:eastAsia="en-GB"/>
        </w:rPr>
        <w:t>was used</w:t>
      </w:r>
      <w:proofErr w:type="gramEnd"/>
      <w:r w:rsidR="000B39E7">
        <w:rPr>
          <w:lang w:eastAsia="en-GB"/>
        </w:rPr>
        <w:t xml:space="preserve"> as the PM. The proposed SM </w:t>
      </w:r>
      <w:proofErr w:type="gramStart"/>
      <w:r w:rsidR="000B39E7">
        <w:rPr>
          <w:lang w:eastAsia="en-GB"/>
        </w:rPr>
        <w:t xml:space="preserve">was </w:t>
      </w:r>
      <w:r w:rsidR="000B39E7" w:rsidRPr="000B39E7">
        <w:rPr>
          <w:lang w:eastAsia="en-GB"/>
        </w:rPr>
        <w:t>validated</w:t>
      </w:r>
      <w:proofErr w:type="gramEnd"/>
      <w:r w:rsidR="000B39E7" w:rsidRPr="000B39E7">
        <w:rPr>
          <w:lang w:eastAsia="en-GB"/>
        </w:rPr>
        <w:t xml:space="preserve"> </w:t>
      </w:r>
      <w:r w:rsidR="000B39E7">
        <w:rPr>
          <w:lang w:eastAsia="en-GB"/>
        </w:rPr>
        <w:t>for a</w:t>
      </w:r>
      <w:r w:rsidR="000B39E7" w:rsidRPr="000B39E7">
        <w:rPr>
          <w:lang w:eastAsia="en-GB"/>
        </w:rPr>
        <w:t xml:space="preserve"> single-peak rainfall event</w:t>
      </w:r>
      <w:r w:rsidR="000B39E7">
        <w:rPr>
          <w:lang w:eastAsia="en-GB"/>
        </w:rPr>
        <w:t xml:space="preserve"> with a s</w:t>
      </w:r>
      <w:r w:rsidR="000B39E7" w:rsidRPr="000B39E7">
        <w:rPr>
          <w:lang w:eastAsia="en-GB"/>
        </w:rPr>
        <w:t xml:space="preserve">quare </w:t>
      </w:r>
      <w:r w:rsidR="000B39E7">
        <w:rPr>
          <w:lang w:eastAsia="en-GB"/>
        </w:rPr>
        <w:t>s</w:t>
      </w:r>
      <w:r w:rsidR="000B39E7" w:rsidRPr="000B39E7">
        <w:rPr>
          <w:lang w:eastAsia="en-GB"/>
        </w:rPr>
        <w:t xml:space="preserve">um of </w:t>
      </w:r>
      <w:r w:rsidR="000B39E7">
        <w:rPr>
          <w:lang w:eastAsia="en-GB"/>
        </w:rPr>
        <w:t>e</w:t>
      </w:r>
      <w:r w:rsidR="000B39E7" w:rsidRPr="000B39E7">
        <w:rPr>
          <w:lang w:eastAsia="en-GB"/>
        </w:rPr>
        <w:t>rror</w:t>
      </w:r>
      <w:r w:rsidR="000B39E7">
        <w:rPr>
          <w:lang w:eastAsia="en-GB"/>
        </w:rPr>
        <w:t xml:space="preserve"> of 0.273. Next, </w:t>
      </w:r>
      <w:r w:rsidR="000B39E7">
        <w:rPr>
          <w:lang w:eastAsia="en-GB"/>
        </w:rPr>
        <w:fldChar w:fldCharType="begin"/>
      </w:r>
      <w:r w:rsidR="000B39E7">
        <w:rPr>
          <w:lang w:eastAsia="en-GB"/>
        </w:rPr>
        <w:instrText xml:space="preserve"> ADDIN ZOTERO_ITEM CSL_CITATION {"citationID":"TD8Y93tc","properties":{"formattedCitation":"(Kim and Han 2020)","plainCitation":"(Kim and Han 2020)","noteIndex":0},"citationItems":[{"id":793,"uris":["http://zotero.org/users/local/AbXz8jYB/items/8DAXXN59"],"itemData":{"id":793,"type":"article-journal","abstract":"Data-driven models using an artiﬁcial neural network (ANN), deep learning (DL) and numerical models are applied in ﬂood analysis of the urban watershed, which has a complex drainage system. In particular, data-driven models using neural networks can quickly present the results and be used for ﬂood forecasting. However, not a lot of data with actual ﬂood history and heavy rainfalls are available, it is diﬃcult to conduct a preliminary analysis of ﬂood in urban areas. In this study, a deep neural network (DNN) was used to predict the total accumulative overﬂow, and because of the insuﬃciency of observed rainfall data, 6 h of rainfall were surveyed nationwide in Korea. Statistical characteristics of each rainfall event were used as input data for the DNN. The target value of the DNN was the total accumulative overﬂow calculated from Storm Water Management Model (SWMM) simulations, and the methodology of data augmentation was applied to increase the input data. The SWMM is one-dimensional model for rainfall-runoﬀ analysis. The data augmentation allowed enrichment of the training data for DNN. The data augmentation was applied ten times for each input combination, and the practicality of the data augmentation was determined by predicting the total accumulative overﬂow over the testing data and the observed rainfall. The prediction result of DNN was compared with the simulated result obtained using the SWMM model, and it was conﬁrmed that the predictive performance was improved on applying data augmentation.","container-title":"Water","DOI":"10.3390/w12030899","ISSN":"2073-4441","issue":"3","journalAbbreviation":"Water","language":"en","license":"https://creativecommons.org/licenses/by/4.0/","page":"899","source":"DOI.org (Crossref)","title":"Urban Flood Prediction Using Deep Neural Network with Data Augmentation","volume":"12","author":[{"family":"Kim","given":"Hyun Il"},{"family":"Han","given":"Kun Yeun"}],"issued":{"date-parts":[["2020",3,22]]}}}],"schema":"https://github.com/citation-style-language/schema/raw/master/csl-citation.json"} </w:instrText>
      </w:r>
      <w:r w:rsidR="000B39E7">
        <w:rPr>
          <w:lang w:eastAsia="en-GB"/>
        </w:rPr>
        <w:fldChar w:fldCharType="separate"/>
      </w:r>
      <w:r w:rsidR="000B39E7" w:rsidRPr="000B39E7">
        <w:rPr>
          <w:rFonts w:ascii="Times New Roman" w:hAnsi="Times New Roman" w:cs="Times New Roman"/>
        </w:rPr>
        <w:t xml:space="preserve">Kim and Han </w:t>
      </w:r>
      <w:r w:rsidR="000B39E7">
        <w:rPr>
          <w:rFonts w:ascii="Times New Roman" w:hAnsi="Times New Roman" w:cs="Times New Roman"/>
        </w:rPr>
        <w:t>(</w:t>
      </w:r>
      <w:r w:rsidR="000B39E7" w:rsidRPr="000B39E7">
        <w:rPr>
          <w:rFonts w:ascii="Times New Roman" w:hAnsi="Times New Roman" w:cs="Times New Roman"/>
        </w:rPr>
        <w:t>2020)</w:t>
      </w:r>
      <w:r w:rsidR="000B39E7">
        <w:rPr>
          <w:lang w:eastAsia="en-GB"/>
        </w:rPr>
        <w:fldChar w:fldCharType="end"/>
      </w:r>
      <w:r w:rsidR="004618CD">
        <w:rPr>
          <w:lang w:eastAsia="en-GB"/>
        </w:rPr>
        <w:t xml:space="preserve"> developed a deep neural network (DNN) with 8 fully connected hidden layers to </w:t>
      </w:r>
      <w:r w:rsidR="004618CD" w:rsidRPr="004618CD">
        <w:rPr>
          <w:lang w:eastAsia="en-GB"/>
        </w:rPr>
        <w:t>predict the total accumulative overflow</w:t>
      </w:r>
      <w:r w:rsidR="004618CD">
        <w:rPr>
          <w:lang w:eastAsia="en-GB"/>
        </w:rPr>
        <w:t xml:space="preserve"> of a stormwater network using the statistical characteristics of different rainfall events as input data</w:t>
      </w:r>
      <w:r w:rsidR="00984520">
        <w:rPr>
          <w:lang w:eastAsia="en-GB"/>
        </w:rPr>
        <w:t xml:space="preserve">. </w:t>
      </w:r>
      <w:r w:rsidR="007E56B7">
        <w:rPr>
          <w:lang w:eastAsia="en-GB"/>
        </w:rPr>
        <w:t xml:space="preserve">A total of </w:t>
      </w:r>
      <w:proofErr w:type="gramStart"/>
      <w:r w:rsidR="007E56B7">
        <w:rPr>
          <w:lang w:eastAsia="en-GB"/>
        </w:rPr>
        <w:t>70</w:t>
      </w:r>
      <w:proofErr w:type="gramEnd"/>
      <w:r w:rsidR="007E56B7">
        <w:rPr>
          <w:lang w:eastAsia="en-GB"/>
        </w:rPr>
        <w:t xml:space="preserve"> </w:t>
      </w:r>
      <w:r w:rsidR="00272661">
        <w:rPr>
          <w:lang w:eastAsia="en-GB"/>
        </w:rPr>
        <w:t xml:space="preserve">rainfall events </w:t>
      </w:r>
      <w:proofErr w:type="gramStart"/>
      <w:r w:rsidR="00272661">
        <w:rPr>
          <w:lang w:eastAsia="en-GB"/>
        </w:rPr>
        <w:t>were used</w:t>
      </w:r>
      <w:proofErr w:type="gramEnd"/>
      <w:r w:rsidR="00272661">
        <w:rPr>
          <w:lang w:eastAsia="en-GB"/>
        </w:rPr>
        <w:t xml:space="preserve"> as </w:t>
      </w:r>
      <w:r w:rsidR="007E56B7">
        <w:rPr>
          <w:lang w:eastAsia="en-GB"/>
        </w:rPr>
        <w:t xml:space="preserve">input </w:t>
      </w:r>
      <w:r w:rsidR="00272661">
        <w:rPr>
          <w:lang w:eastAsia="en-GB"/>
        </w:rPr>
        <w:t xml:space="preserve">scenarios to train the DNN, while the output was the corresponding outflow of each event obtained from SWMM. </w:t>
      </w:r>
      <w:r w:rsidR="00984520">
        <w:rPr>
          <w:lang w:eastAsia="en-GB"/>
        </w:rPr>
        <w:t xml:space="preserve">The results </w:t>
      </w:r>
      <w:r w:rsidR="00541F1D">
        <w:rPr>
          <w:lang w:eastAsia="en-GB"/>
        </w:rPr>
        <w:t>showed that the developed SM was able to predict the outflow with 11% mean absolute error compared to the PM while having 99% less computational cost in terms of simulation time.</w:t>
      </w:r>
      <w:r w:rsidR="00254236">
        <w:rPr>
          <w:lang w:eastAsia="en-GB"/>
        </w:rPr>
        <w:t xml:space="preserve"> </w:t>
      </w:r>
      <w:r w:rsidR="00291EE8">
        <w:rPr>
          <w:lang w:eastAsia="en-GB"/>
        </w:rPr>
        <w:t xml:space="preserve">More recently, graph neural networks (GNNs) </w:t>
      </w:r>
      <w:r w:rsidR="00254236">
        <w:rPr>
          <w:lang w:eastAsia="en-GB"/>
        </w:rPr>
        <w:t>have</w:t>
      </w:r>
      <w:r w:rsidR="00291EE8">
        <w:rPr>
          <w:lang w:eastAsia="en-GB"/>
        </w:rPr>
        <w:t xml:space="preserve"> gained attention due to their inherent ability to emulate the behavior of systems that have a graph structure.</w:t>
      </w:r>
      <w:r w:rsidR="00993A7C">
        <w:rPr>
          <w:lang w:eastAsia="en-GB"/>
        </w:rPr>
        <w:t xml:space="preserve"> In this regard, </w:t>
      </w:r>
      <w:r w:rsidR="000A5261">
        <w:rPr>
          <w:lang w:eastAsia="en-GB"/>
        </w:rPr>
        <w:t>hydraulic variables of stormwater network</w:t>
      </w:r>
      <w:r w:rsidR="002B4810">
        <w:rPr>
          <w:lang w:eastAsia="en-GB"/>
        </w:rPr>
        <w:t>,</w:t>
      </w:r>
      <w:r w:rsidR="000A5261">
        <w:rPr>
          <w:lang w:eastAsia="en-GB"/>
        </w:rPr>
        <w:t xml:space="preserve"> such as water level and flow rate</w:t>
      </w:r>
      <w:r w:rsidR="002B4810">
        <w:rPr>
          <w:lang w:eastAsia="en-GB"/>
        </w:rPr>
        <w:t>,</w:t>
      </w:r>
      <w:r w:rsidR="000A5261">
        <w:rPr>
          <w:lang w:eastAsia="en-GB"/>
        </w:rPr>
        <w:t xml:space="preserve"> </w:t>
      </w:r>
      <w:proofErr w:type="gramStart"/>
      <w:r w:rsidR="000A5261">
        <w:rPr>
          <w:lang w:eastAsia="en-GB"/>
        </w:rPr>
        <w:t>are attached</w:t>
      </w:r>
      <w:proofErr w:type="gramEnd"/>
      <w:r w:rsidR="000A5261">
        <w:rPr>
          <w:lang w:eastAsia="en-GB"/>
        </w:rPr>
        <w:t xml:space="preserve"> to </w:t>
      </w:r>
      <w:proofErr w:type="gramStart"/>
      <w:r w:rsidR="000A5261">
        <w:rPr>
          <w:lang w:eastAsia="en-GB"/>
        </w:rPr>
        <w:t>manholes</w:t>
      </w:r>
      <w:proofErr w:type="gramEnd"/>
      <w:r w:rsidR="000A5261">
        <w:rPr>
          <w:lang w:eastAsia="en-GB"/>
        </w:rPr>
        <w:t xml:space="preserve"> and pipes, which can </w:t>
      </w:r>
      <w:proofErr w:type="gramStart"/>
      <w:r w:rsidR="000A5261">
        <w:rPr>
          <w:lang w:eastAsia="en-GB"/>
        </w:rPr>
        <w:t>be represented</w:t>
      </w:r>
      <w:proofErr w:type="gramEnd"/>
      <w:r w:rsidR="000A5261">
        <w:rPr>
          <w:lang w:eastAsia="en-GB"/>
        </w:rPr>
        <w:t xml:space="preserve"> as node and edge features in a graph.</w:t>
      </w:r>
      <w:r w:rsidR="003D69CD">
        <w:rPr>
          <w:lang w:eastAsia="en-GB"/>
        </w:rPr>
        <w:t xml:space="preserve"> </w:t>
      </w:r>
      <w:r w:rsidR="000A5261">
        <w:rPr>
          <w:lang w:eastAsia="en-GB"/>
        </w:rPr>
        <w:t xml:space="preserve">Inspired by the graph structure of urban drainage networks, </w:t>
      </w:r>
      <w:r w:rsidR="000A5261">
        <w:rPr>
          <w:lang w:eastAsia="en-GB"/>
        </w:rPr>
        <w:fldChar w:fldCharType="begin"/>
      </w:r>
      <w:r w:rsidR="000A5261">
        <w:rPr>
          <w:lang w:eastAsia="en-GB"/>
        </w:rPr>
        <w:instrText xml:space="preserve"> ADDIN ZOTERO_ITEM CSL_CITATION {"citationID":"xplH3sJE","properties":{"formattedCitation":"(Zhang et al. 2024)","plainCitation":"(Zhang et al. 2024)","noteIndex":0},"citationItems":[{"id":787,"uris":["http://zotero.org/users/local/AbXz8jYB/items/3FUAM7G9"],"itemData":{"id":787,"type":"article-journal","abstract":"Physics-based models are computationally time-consuming and infeasible for real-time scenarios of urban drainage networks, and a surrogate model is needed to accelerate the online predictive modelling. Fullyconnected neural networks (NNs) are potential surrogate models, but may suffer from low interpretability and efficiency in fitting complex targets. Owing to the state-of-the-art modelling power of graph neural networks (GNNs) and their match with urban drainage networks in the graph structure, this work proposes a GNN-based surrogate of the flow routing model for the hydraulic prediction problem of drainage networks, which regards recent hydraulic states as initial conditions, and future runoff and control policy as boundary conditions. To incorporate hydraulic constraints and physical relationships into drainage modelling, physics-guided mechanisms are designed on top of the surrogate model to restrict the prediction variables with flow balance and flooding occurrence constraints. According to case results in a stormwater network, the GNN-based model is more cost-effective with better hydraulic prediction accuracy than the NN-based model after equal training epochs, and the designed mechanisms further limit prediction errors with interpretable domain knowledge. As the model structure adheres to the flow routing mechanisms and hydraulic constraints in urban drainage networks, it provides an interpretable and effective solution for data-driven surrogate modelling. Simultaneously, the surrogate model accelerates the predictive modelling of urban drainage networks for real-time use compared with the physics-based model.","container-title":"Water Research","DOI":"10.1016/j.watres.2024.122142","ISSN":"00431354","journalAbbreviation":"Water Research","language":"en","page":"122142","source":"DOI.org (Crossref)","title":"Graph neural network-based surrogate modelling for real-time hydraulic prediction of urban drainage networks","volume":"263","author":[{"family":"Zhang","given":"Zhiyu"},{"family":"Tian","given":"Wenchong"},{"family":"Lu","given":"Chenkaixiang"},{"family":"Liao","given":"Zhenliang"},{"family":"Yuan","given":"Zhiguo"}],"issued":{"date-parts":[["2024",10]]}}}],"schema":"https://github.com/citation-style-language/schema/raw/master/csl-citation.json"} </w:instrText>
      </w:r>
      <w:r w:rsidR="000A5261">
        <w:rPr>
          <w:lang w:eastAsia="en-GB"/>
        </w:rPr>
        <w:fldChar w:fldCharType="separate"/>
      </w:r>
      <w:r w:rsidR="000A5261" w:rsidRPr="009D1968">
        <w:rPr>
          <w:rFonts w:ascii="Times New Roman" w:hAnsi="Times New Roman" w:cs="Times New Roman"/>
        </w:rPr>
        <w:t xml:space="preserve">Zhang et al. </w:t>
      </w:r>
      <w:r w:rsidR="000A5261">
        <w:rPr>
          <w:rFonts w:ascii="Times New Roman" w:hAnsi="Times New Roman" w:cs="Times New Roman"/>
        </w:rPr>
        <w:t>(</w:t>
      </w:r>
      <w:r w:rsidR="000A5261" w:rsidRPr="009D1968">
        <w:rPr>
          <w:rFonts w:ascii="Times New Roman" w:hAnsi="Times New Roman" w:cs="Times New Roman"/>
        </w:rPr>
        <w:t>2024)</w:t>
      </w:r>
      <w:r w:rsidR="000A5261">
        <w:rPr>
          <w:lang w:eastAsia="en-GB"/>
        </w:rPr>
        <w:fldChar w:fldCharType="end"/>
      </w:r>
      <w:r w:rsidR="000A5261">
        <w:rPr>
          <w:lang w:eastAsia="en-GB"/>
        </w:rPr>
        <w:t xml:space="preserve"> hypothesized that GNNs can be used as an effective spatio-temporal SM to substitute a PM for flow routing processes along the network. </w:t>
      </w:r>
      <w:r w:rsidR="00C52958">
        <w:rPr>
          <w:lang w:eastAsia="en-GB"/>
        </w:rPr>
        <w:t>T</w:t>
      </w:r>
      <w:r w:rsidR="000A5261">
        <w:rPr>
          <w:lang w:eastAsia="en-GB"/>
        </w:rPr>
        <w:t>heir study</w:t>
      </w:r>
      <w:r w:rsidR="00C52958">
        <w:rPr>
          <w:lang w:eastAsia="en-GB"/>
        </w:rPr>
        <w:t xml:space="preserve"> </w:t>
      </w:r>
      <w:r w:rsidR="000A5261">
        <w:rPr>
          <w:lang w:eastAsia="en-GB"/>
        </w:rPr>
        <w:t>was the first attempt to use GNNs in surrogate modeling of urban drainage networks.</w:t>
      </w:r>
      <w:r w:rsidR="00C52958">
        <w:rPr>
          <w:lang w:eastAsia="en-GB"/>
        </w:rPr>
        <w:t xml:space="preserve"> The GNN structure consisted of two </w:t>
      </w:r>
      <w:r w:rsidR="00A229A4">
        <w:rPr>
          <w:lang w:eastAsia="en-GB"/>
        </w:rPr>
        <w:t>graph</w:t>
      </w:r>
      <w:r w:rsidR="00C52958" w:rsidRPr="00C52958">
        <w:rPr>
          <w:lang w:eastAsia="en-GB"/>
        </w:rPr>
        <w:t xml:space="preserve"> </w:t>
      </w:r>
      <w:r w:rsidR="00C52958">
        <w:rPr>
          <w:lang w:eastAsia="en-GB"/>
        </w:rPr>
        <w:t>c</w:t>
      </w:r>
      <w:r w:rsidR="00C52958" w:rsidRPr="00C52958">
        <w:rPr>
          <w:lang w:eastAsia="en-GB"/>
        </w:rPr>
        <w:t>onvolution</w:t>
      </w:r>
      <w:r w:rsidR="00A229A4">
        <w:rPr>
          <w:lang w:eastAsia="en-GB"/>
        </w:rPr>
        <w:t>al network (GCN)</w:t>
      </w:r>
      <w:r w:rsidR="00C52958" w:rsidRPr="00C52958">
        <w:rPr>
          <w:lang w:eastAsia="en-GB"/>
        </w:rPr>
        <w:t xml:space="preserve"> </w:t>
      </w:r>
      <w:r w:rsidR="00A229A4">
        <w:rPr>
          <w:lang w:eastAsia="en-GB"/>
        </w:rPr>
        <w:t xml:space="preserve">layers that </w:t>
      </w:r>
      <w:r w:rsidR="00A229A4" w:rsidRPr="00A229A4">
        <w:rPr>
          <w:lang w:eastAsia="en-GB"/>
        </w:rPr>
        <w:t>capture</w:t>
      </w:r>
      <w:r w:rsidR="00A229A4">
        <w:rPr>
          <w:lang w:eastAsia="en-GB"/>
        </w:rPr>
        <w:t>d</w:t>
      </w:r>
      <w:r w:rsidR="00A229A4" w:rsidRPr="00A229A4">
        <w:rPr>
          <w:lang w:eastAsia="en-GB"/>
        </w:rPr>
        <w:t xml:space="preserve"> local interactions and routing dynamics</w:t>
      </w:r>
      <w:r w:rsidR="00A229A4">
        <w:rPr>
          <w:lang w:eastAsia="en-GB"/>
        </w:rPr>
        <w:t xml:space="preserve"> according to the </w:t>
      </w:r>
      <w:r w:rsidR="00A229A4" w:rsidRPr="00A229A4">
        <w:rPr>
          <w:lang w:eastAsia="en-GB"/>
        </w:rPr>
        <w:t xml:space="preserve">physical connectivity of the drainage </w:t>
      </w:r>
      <w:r w:rsidR="00A229A4">
        <w:rPr>
          <w:lang w:eastAsia="en-GB"/>
        </w:rPr>
        <w:t>network, two temporal convolutional layers to extract unsynchronized</w:t>
      </w:r>
      <w:r w:rsidR="00A229A4" w:rsidRPr="00A229A4">
        <w:rPr>
          <w:lang w:eastAsia="en-GB"/>
        </w:rPr>
        <w:t xml:space="preserve"> </w:t>
      </w:r>
      <w:r w:rsidR="00A229A4">
        <w:rPr>
          <w:lang w:eastAsia="en-GB"/>
        </w:rPr>
        <w:t>hydrodynamics in both past and future domain</w:t>
      </w:r>
      <w:r w:rsidR="002B4810">
        <w:rPr>
          <w:lang w:eastAsia="en-GB"/>
        </w:rPr>
        <w:t>s</w:t>
      </w:r>
      <w:r w:rsidR="00D94BCD">
        <w:rPr>
          <w:lang w:eastAsia="en-GB"/>
        </w:rPr>
        <w:t>, and a fully connected layer before the output layer</w:t>
      </w:r>
      <w:r w:rsidR="00A229A4">
        <w:rPr>
          <w:lang w:eastAsia="en-GB"/>
        </w:rPr>
        <w:t xml:space="preserve">. A conventional fully connected network </w:t>
      </w:r>
      <w:proofErr w:type="gramStart"/>
      <w:r w:rsidR="00A229A4">
        <w:rPr>
          <w:lang w:eastAsia="en-GB"/>
        </w:rPr>
        <w:t>was also developed</w:t>
      </w:r>
      <w:proofErr w:type="gramEnd"/>
      <w:r w:rsidR="00A229A4">
        <w:rPr>
          <w:lang w:eastAsia="en-GB"/>
        </w:rPr>
        <w:t xml:space="preserve"> for comparing the performance of the GNN. The</w:t>
      </w:r>
      <w:r w:rsidR="0001050A">
        <w:rPr>
          <w:lang w:eastAsia="en-GB"/>
        </w:rPr>
        <w:t xml:space="preserve"> proposed</w:t>
      </w:r>
      <w:r w:rsidR="00A229A4">
        <w:rPr>
          <w:lang w:eastAsia="en-GB"/>
        </w:rPr>
        <w:t xml:space="preserve"> </w:t>
      </w:r>
      <w:r w:rsidR="0001050A">
        <w:rPr>
          <w:lang w:eastAsia="en-GB"/>
        </w:rPr>
        <w:t>SMs</w:t>
      </w:r>
      <w:r w:rsidR="00A229A4">
        <w:rPr>
          <w:lang w:eastAsia="en-GB"/>
        </w:rPr>
        <w:t xml:space="preserve"> </w:t>
      </w:r>
      <w:proofErr w:type="gramStart"/>
      <w:r w:rsidR="00E877BD">
        <w:rPr>
          <w:lang w:eastAsia="en-GB"/>
        </w:rPr>
        <w:t>were</w:t>
      </w:r>
      <w:r w:rsidR="00A229A4">
        <w:rPr>
          <w:lang w:eastAsia="en-GB"/>
        </w:rPr>
        <w:t xml:space="preserve"> trained</w:t>
      </w:r>
      <w:proofErr w:type="gramEnd"/>
      <w:r w:rsidR="00A229A4">
        <w:rPr>
          <w:lang w:eastAsia="en-GB"/>
        </w:rPr>
        <w:t xml:space="preserve"> and </w:t>
      </w:r>
      <w:proofErr w:type="gramStart"/>
      <w:r w:rsidR="00A229A4">
        <w:rPr>
          <w:lang w:eastAsia="en-GB"/>
        </w:rPr>
        <w:t>tested</w:t>
      </w:r>
      <w:proofErr w:type="gramEnd"/>
      <w:r w:rsidR="00A229A4">
        <w:rPr>
          <w:lang w:eastAsia="en-GB"/>
        </w:rPr>
        <w:t>, with hydraulic prediction performance</w:t>
      </w:r>
      <w:r w:rsidR="00E877BD">
        <w:rPr>
          <w:lang w:eastAsia="en-GB"/>
        </w:rPr>
        <w:t>s</w:t>
      </w:r>
      <w:r w:rsidR="00A229A4">
        <w:rPr>
          <w:lang w:eastAsia="en-GB"/>
        </w:rPr>
        <w:t xml:space="preserve"> compared with simulation results obtained from SWMM.</w:t>
      </w:r>
      <w:r w:rsidR="009F0C03">
        <w:rPr>
          <w:lang w:eastAsia="en-GB"/>
        </w:rPr>
        <w:t xml:space="preserve"> </w:t>
      </w:r>
      <w:r w:rsidR="00A229A4">
        <w:rPr>
          <w:lang w:eastAsia="en-GB"/>
        </w:rPr>
        <w:t>The results</w:t>
      </w:r>
      <w:r w:rsidR="00D94BCD">
        <w:rPr>
          <w:lang w:eastAsia="en-GB"/>
        </w:rPr>
        <w:t xml:space="preserve"> showed that t</w:t>
      </w:r>
      <w:r w:rsidR="00D94BCD" w:rsidRPr="00D94BCD">
        <w:rPr>
          <w:lang w:eastAsia="en-GB"/>
        </w:rPr>
        <w:t>he GNN</w:t>
      </w:r>
      <w:r w:rsidR="00D94BCD">
        <w:rPr>
          <w:lang w:eastAsia="en-GB"/>
        </w:rPr>
        <w:t>-based SM</w:t>
      </w:r>
      <w:r w:rsidR="00E20E03">
        <w:rPr>
          <w:lang w:eastAsia="en-GB"/>
        </w:rPr>
        <w:t>, which was able to achieve 93% test accuracy,</w:t>
      </w:r>
      <w:r w:rsidR="00D94BCD" w:rsidRPr="00D94BCD">
        <w:rPr>
          <w:lang w:eastAsia="en-GB"/>
        </w:rPr>
        <w:t xml:space="preserve"> had the lowest </w:t>
      </w:r>
      <w:r w:rsidR="00D94BCD">
        <w:rPr>
          <w:lang w:eastAsia="en-GB"/>
        </w:rPr>
        <w:t>root mean square error (</w:t>
      </w:r>
      <w:r w:rsidR="00D94BCD" w:rsidRPr="00D94BCD">
        <w:rPr>
          <w:lang w:eastAsia="en-GB"/>
        </w:rPr>
        <w:t>RMSE</w:t>
      </w:r>
      <w:r w:rsidR="00D94BCD">
        <w:rPr>
          <w:lang w:eastAsia="en-GB"/>
        </w:rPr>
        <w:t>)</w:t>
      </w:r>
      <w:r w:rsidR="00D94BCD" w:rsidRPr="00D94BCD">
        <w:rPr>
          <w:lang w:eastAsia="en-GB"/>
        </w:rPr>
        <w:t xml:space="preserve"> values across </w:t>
      </w:r>
      <w:r w:rsidR="00D94BCD" w:rsidRPr="00D94BCD">
        <w:rPr>
          <w:lang w:eastAsia="en-GB"/>
        </w:rPr>
        <w:lastRenderedPageBreak/>
        <w:t xml:space="preserve">all variables compared to </w:t>
      </w:r>
      <w:r w:rsidR="00D94BCD">
        <w:rPr>
          <w:lang w:eastAsia="en-GB"/>
        </w:rPr>
        <w:t xml:space="preserve">the conventional neural network </w:t>
      </w:r>
      <w:r w:rsidR="009F0C03" w:rsidRPr="009F0C03">
        <w:rPr>
          <w:lang w:eastAsia="en-GB"/>
        </w:rPr>
        <w:t>(NN)</w:t>
      </w:r>
      <w:r w:rsidR="00D94BCD" w:rsidRPr="00D94BCD">
        <w:rPr>
          <w:lang w:eastAsia="en-GB"/>
        </w:rPr>
        <w:t>-based models, indicating superior accuracy in numerical prediction as well.</w:t>
      </w:r>
      <w:r w:rsidR="00E20E03">
        <w:rPr>
          <w:lang w:eastAsia="en-GB"/>
        </w:rPr>
        <w:t xml:space="preserve"> They concluded that </w:t>
      </w:r>
      <w:r w:rsidR="00A229A4" w:rsidRPr="00A229A4">
        <w:rPr>
          <w:lang w:eastAsia="en-GB"/>
        </w:rPr>
        <w:t>GNNs are well-suited for urban drainage modeling due to their ability to reflect topological structure.</w:t>
      </w:r>
      <w:r w:rsidR="00A03FCE">
        <w:rPr>
          <w:lang w:eastAsia="en-GB" w:bidi="fa-IR"/>
        </w:rPr>
        <w:t xml:space="preserve"> Similarly, </w:t>
      </w:r>
      <w:r w:rsidR="00993A7C">
        <w:rPr>
          <w:lang w:eastAsia="en-GB"/>
        </w:rPr>
        <w:fldChar w:fldCharType="begin"/>
      </w:r>
      <w:r w:rsidR="00993A7C">
        <w:rPr>
          <w:lang w:eastAsia="en-GB"/>
        </w:rPr>
        <w:instrText xml:space="preserve"> ADDIN ZOTERO_ITEM CSL_CITATION {"citationID":"PP0Zcm2G","properties":{"formattedCitation":"(Garz\\uc0\\u243{}n et al. 2024b)","plainCitation":"(Garzón et al. 2024b)","noteIndex":0},"citationItems":[{"id":779,"uris":["http://zotero.org/users/local/AbXz8jYB/items/L3C3T7SP"],"itemData":{"id":779,"type":"article-journal","abstract":"Storm water systems (SWSs) are essential infrastructure providing multiple services including environmental protection and flood prevention. Typically, utility companies rely on computer simulators to properly design, operate, and manage SWSs. However, multiple applications in SWSs are highly time-consuming. Researchers have resorted to cheaper-to-run models, i.e. metamodels, as alternatives of computationally expensive models. With the recent surge in artificial intelligence applications, machine learning has become a key approach for metamodelling urban water networks. Specifically, deep learning methods, such as feed-forward neural networks, have gained importance in this context. However, these methods require generating a sufficiently large database of examples and training their internal parameters. Both processes defeat the purpose of using a metamodel, i.e., saving time. To overcome this issue, this research focuses on the application of inductive biases and transfer learning for creating SWS metamodels which require less data and retain high performance when used elsewhere. In particular, this study proposes an auto-regressive graph neural network metamodel of the Storm Water Management Model (SWMM) from the Environmental Protection Agency (EPA) for estimating hydraulic heads. The results indicate that the proposed metamodel requires a smaller number of examples to reach high accuracy and speed-up, in comparison to fully connected neural networks. Furthermore, the metamodel shows transferability as it can be used to predict hydraulic heads with high accuracy on unseen parts of the network. This work presents a novel approach that benefits both urban drainage practitioners and water network modeling researchers. The proposed metamodel can help practitioners on the planning, operation, and maintenance of their systems by offering an efficient metamodel of SWMM for computationally intensive tasks like optimization and Monte Carlo analyses. Researchers can leverage the current metamodel’s structure for developing new surrogate model architectures tailored to their specific needs or start paving the way for more general foundation metamodels of urban drainage systems.","container-title":"Water Research","DOI":"10.1016/j.watres.2024.122396","ISSN":"00431354","journalAbbreviation":"Water Research","language":"en","page":"122396","source":"DOI.org (Crossref)","title":"Transferable and data efficient metamodeling of storm water system nodal depths using auto-regressive graph neural networks","volume":"266","author":[{"family":"Garzón","given":"Alexander"},{"family":"Kapelan","given":"Zoran"},{"family":"Langeveld","given":"Jeroen"},{"family":"Taormina","given":"Riccardo"}],"issued":{"date-parts":[["2024",11]]}}}],"schema":"https://github.com/citation-style-language/schema/raw/master/csl-citation.json"} </w:instrText>
      </w:r>
      <w:r w:rsidR="00993A7C">
        <w:rPr>
          <w:lang w:eastAsia="en-GB"/>
        </w:rPr>
        <w:fldChar w:fldCharType="separate"/>
      </w:r>
      <w:r w:rsidR="00993A7C" w:rsidRPr="00993A7C">
        <w:rPr>
          <w:rFonts w:ascii="Times New Roman" w:hAnsi="Times New Roman" w:cs="Times New Roman"/>
          <w:kern w:val="0"/>
        </w:rPr>
        <w:t xml:space="preserve">Garzón et al. </w:t>
      </w:r>
      <w:r w:rsidR="00993A7C">
        <w:rPr>
          <w:rFonts w:ascii="Times New Roman" w:hAnsi="Times New Roman" w:cs="Times New Roman"/>
          <w:kern w:val="0"/>
        </w:rPr>
        <w:t>(</w:t>
      </w:r>
      <w:r w:rsidR="00993A7C" w:rsidRPr="00993A7C">
        <w:rPr>
          <w:rFonts w:ascii="Times New Roman" w:hAnsi="Times New Roman" w:cs="Times New Roman"/>
          <w:kern w:val="0"/>
        </w:rPr>
        <w:t>2024b)</w:t>
      </w:r>
      <w:r w:rsidR="00993A7C">
        <w:rPr>
          <w:lang w:eastAsia="en-GB"/>
        </w:rPr>
        <w:fldChar w:fldCharType="end"/>
      </w:r>
      <w:r w:rsidR="00A03FCE">
        <w:rPr>
          <w:lang w:eastAsia="en-GB"/>
        </w:rPr>
        <w:t xml:space="preserve"> developed another GNN-based SM</w:t>
      </w:r>
      <w:r w:rsidR="001C7C74">
        <w:rPr>
          <w:lang w:eastAsia="en-GB"/>
        </w:rPr>
        <w:t xml:space="preserve">, but incorporated an encoder-decoder structure to better handle large datasets. </w:t>
      </w:r>
      <w:r w:rsidR="001C7C74" w:rsidRPr="001C7C74">
        <w:rPr>
          <w:lang w:eastAsia="en-GB"/>
        </w:rPr>
        <w:t xml:space="preserve">The GNN-based </w:t>
      </w:r>
      <w:r w:rsidR="001C7C74">
        <w:rPr>
          <w:lang w:eastAsia="en-GB"/>
        </w:rPr>
        <w:t>SM</w:t>
      </w:r>
      <w:r w:rsidR="001C7C74" w:rsidRPr="001C7C74">
        <w:rPr>
          <w:lang w:eastAsia="en-GB"/>
        </w:rPr>
        <w:t xml:space="preserve"> achieve</w:t>
      </w:r>
      <w:r w:rsidR="001C7C74">
        <w:rPr>
          <w:lang w:eastAsia="en-GB"/>
        </w:rPr>
        <w:t>d</w:t>
      </w:r>
      <w:r w:rsidR="001C7C74" w:rsidRPr="001C7C74">
        <w:rPr>
          <w:lang w:eastAsia="en-GB"/>
        </w:rPr>
        <w:t xml:space="preserve"> </w:t>
      </w:r>
      <w:r w:rsidR="00B67783">
        <w:rPr>
          <w:lang w:eastAsia="en-GB"/>
        </w:rPr>
        <w:t>higher</w:t>
      </w:r>
      <w:r w:rsidR="001C7C74" w:rsidRPr="001C7C74">
        <w:rPr>
          <w:lang w:eastAsia="en-GB"/>
        </w:rPr>
        <w:t xml:space="preserve"> accuracy in predicting hydraulic heads compared to </w:t>
      </w:r>
      <w:r w:rsidR="001C7C74">
        <w:rPr>
          <w:lang w:eastAsia="en-GB"/>
        </w:rPr>
        <w:t>a</w:t>
      </w:r>
      <w:r w:rsidR="005D45A4">
        <w:rPr>
          <w:lang w:eastAsia="en-GB"/>
        </w:rPr>
        <w:t>n</w:t>
      </w:r>
      <w:r w:rsidR="001C7C74" w:rsidRPr="001C7C74">
        <w:rPr>
          <w:lang w:eastAsia="en-GB"/>
        </w:rPr>
        <w:t xml:space="preserve"> MLP-based </w:t>
      </w:r>
      <w:r w:rsidR="001C7C74">
        <w:rPr>
          <w:lang w:eastAsia="en-GB"/>
        </w:rPr>
        <w:t xml:space="preserve">SM. Additionally, </w:t>
      </w:r>
      <w:r w:rsidR="001C7C74" w:rsidRPr="001C7C74">
        <w:rPr>
          <w:lang w:eastAsia="en-GB"/>
        </w:rPr>
        <w:t xml:space="preserve">when trained on one part of the network, the GNN model </w:t>
      </w:r>
      <w:r w:rsidR="001C7C74">
        <w:rPr>
          <w:lang w:eastAsia="en-GB"/>
        </w:rPr>
        <w:t xml:space="preserve">was able to </w:t>
      </w:r>
      <w:r w:rsidR="001C7C74" w:rsidRPr="001C7C74">
        <w:rPr>
          <w:lang w:eastAsia="en-GB"/>
        </w:rPr>
        <w:t xml:space="preserve">generalize well to another unseen sub-network. This is </w:t>
      </w:r>
      <w:proofErr w:type="gramStart"/>
      <w:r w:rsidR="001C7C74" w:rsidRPr="001C7C74">
        <w:rPr>
          <w:lang w:eastAsia="en-GB"/>
        </w:rPr>
        <w:t>largely attributed</w:t>
      </w:r>
      <w:proofErr w:type="gramEnd"/>
      <w:r w:rsidR="001C7C74" w:rsidRPr="001C7C74">
        <w:rPr>
          <w:lang w:eastAsia="en-GB"/>
        </w:rPr>
        <w:t xml:space="preserve"> to the ability</w:t>
      </w:r>
      <w:r w:rsidR="001C7C74">
        <w:rPr>
          <w:lang w:eastAsia="en-GB"/>
        </w:rPr>
        <w:t xml:space="preserve"> of GNNs</w:t>
      </w:r>
      <w:r w:rsidR="001C7C74" w:rsidRPr="001C7C74">
        <w:rPr>
          <w:lang w:eastAsia="en-GB"/>
        </w:rPr>
        <w:t xml:space="preserve"> to exploit relational structures</w:t>
      </w:r>
      <w:r w:rsidR="001C7C74">
        <w:rPr>
          <w:lang w:eastAsia="en-GB"/>
        </w:rPr>
        <w:t xml:space="preserve"> and easily adapt to other graph structures of the same type of physical networks.</w:t>
      </w:r>
      <w:r w:rsidR="00E65240">
        <w:rPr>
          <w:lang w:eastAsia="en-GB"/>
        </w:rPr>
        <w:t xml:space="preserve"> </w:t>
      </w:r>
    </w:p>
    <w:p w14:paraId="66CB5196" w14:textId="29924C07" w:rsidR="00EB74F1" w:rsidRDefault="00EB74F1" w:rsidP="00EB74F1">
      <w:pPr>
        <w:jc w:val="both"/>
        <w:rPr>
          <w:lang w:eastAsia="en-GB"/>
        </w:rPr>
      </w:pPr>
      <w:r w:rsidRPr="00EB74F1">
        <w:rPr>
          <w:lang w:eastAsia="en-GB"/>
        </w:rPr>
        <w:t xml:space="preserve">Overall, the literature has highlighted the capability of GNNs as effective SM for stormwater networks. However, these studies have only focused on pluvial flooding, and no studies have </w:t>
      </w:r>
      <w:proofErr w:type="gramStart"/>
      <w:r w:rsidRPr="00EB74F1">
        <w:rPr>
          <w:lang w:eastAsia="en-GB"/>
        </w:rPr>
        <w:t>been developed</w:t>
      </w:r>
      <w:proofErr w:type="gramEnd"/>
      <w:r w:rsidRPr="00EB74F1">
        <w:rPr>
          <w:lang w:eastAsia="en-GB"/>
        </w:rPr>
        <w:t xml:space="preserve"> to assess their performance during storm surge-driven coastal floods. Additionally, SMs capable of providing time-series predictions </w:t>
      </w:r>
      <w:proofErr w:type="gramStart"/>
      <w:r w:rsidRPr="00EB74F1">
        <w:rPr>
          <w:lang w:eastAsia="en-GB"/>
        </w:rPr>
        <w:t>are also limited</w:t>
      </w:r>
      <w:proofErr w:type="gramEnd"/>
      <w:r w:rsidRPr="00EB74F1">
        <w:rPr>
          <w:lang w:eastAsia="en-GB"/>
        </w:rPr>
        <w:t xml:space="preserve"> in literature, and the most conventional approach to enable time-dependent predictions in SMs, i.e., lookback window, has not yet </w:t>
      </w:r>
      <w:proofErr w:type="gramStart"/>
      <w:r w:rsidRPr="00EB74F1">
        <w:rPr>
          <w:lang w:eastAsia="en-GB"/>
        </w:rPr>
        <w:t>been explored</w:t>
      </w:r>
      <w:proofErr w:type="gramEnd"/>
      <w:r w:rsidRPr="00EB74F1">
        <w:rPr>
          <w:lang w:eastAsia="en-GB"/>
        </w:rPr>
        <w:t xml:space="preserve"> for urban drainage network SMs. To address these gaps, this project attempts to develop a GNN-based SM as a substitute for a PM (SWMM) to predict the outflow time series under a coastal flood event. For this purpose, the city of Bellinge in Denmark </w:t>
      </w:r>
      <w:proofErr w:type="gramStart"/>
      <w:r w:rsidRPr="00EB74F1">
        <w:rPr>
          <w:lang w:eastAsia="en-GB"/>
        </w:rPr>
        <w:t>was used</w:t>
      </w:r>
      <w:proofErr w:type="gramEnd"/>
      <w:r w:rsidRPr="00EB74F1">
        <w:rPr>
          <w:lang w:eastAsia="en-GB"/>
        </w:rPr>
        <w:t xml:space="preserve"> as the case study, </w:t>
      </w:r>
      <w:proofErr w:type="gramStart"/>
      <w:r w:rsidRPr="00EB74F1">
        <w:rPr>
          <w:lang w:eastAsia="en-GB"/>
        </w:rPr>
        <w:t>assuming that</w:t>
      </w:r>
      <w:proofErr w:type="gramEnd"/>
      <w:r w:rsidRPr="00EB74F1">
        <w:rPr>
          <w:lang w:eastAsia="en-GB"/>
        </w:rPr>
        <w:t xml:space="preserve"> the river near the city, called Odense, is the shoreline. Figure 1 illustrates the proposed framework for developing the GNN-based SM. Initially, different storm surge scenarios </w:t>
      </w:r>
      <w:proofErr w:type="gramStart"/>
      <w:r w:rsidRPr="00EB74F1">
        <w:rPr>
          <w:lang w:eastAsia="en-GB"/>
        </w:rPr>
        <w:t>were selected</w:t>
      </w:r>
      <w:proofErr w:type="gramEnd"/>
      <w:r w:rsidRPr="00EB74F1">
        <w:rPr>
          <w:lang w:eastAsia="en-GB"/>
        </w:rPr>
        <w:t xml:space="preserve">, and following a simple bathtub model, inundation maps </w:t>
      </w:r>
      <w:proofErr w:type="gramStart"/>
      <w:r w:rsidRPr="00EB74F1">
        <w:rPr>
          <w:lang w:eastAsia="en-GB"/>
        </w:rPr>
        <w:t>were obtained</w:t>
      </w:r>
      <w:proofErr w:type="gramEnd"/>
      <w:r w:rsidRPr="00EB74F1">
        <w:rPr>
          <w:lang w:eastAsia="en-GB"/>
        </w:rPr>
        <w:t xml:space="preserve"> for all surge time series, since using a high-fidelity HM </w:t>
      </w:r>
      <w:proofErr w:type="gramStart"/>
      <w:r w:rsidRPr="00EB74F1">
        <w:rPr>
          <w:lang w:eastAsia="en-GB"/>
        </w:rPr>
        <w:t>was decided</w:t>
      </w:r>
      <w:proofErr w:type="gramEnd"/>
      <w:r w:rsidRPr="00EB74F1">
        <w:rPr>
          <w:lang w:eastAsia="en-GB"/>
        </w:rPr>
        <w:t xml:space="preserve"> to be computationally exhaustive. Then, the inundation maps </w:t>
      </w:r>
      <w:proofErr w:type="gramStart"/>
      <w:r w:rsidRPr="00EB74F1">
        <w:rPr>
          <w:lang w:eastAsia="en-GB"/>
        </w:rPr>
        <w:t>were used</w:t>
      </w:r>
      <w:proofErr w:type="gramEnd"/>
      <w:r w:rsidRPr="00EB74F1">
        <w:rPr>
          <w:lang w:eastAsia="en-GB"/>
        </w:rPr>
        <w:t xml:space="preserve"> to find the equivalent rainfall depth and used as input to the SWMM of the urban drainage system. After obtaining the discharge time series for the outfalls of the drainage system, a GNN </w:t>
      </w:r>
      <w:proofErr w:type="gramStart"/>
      <w:r w:rsidRPr="00EB74F1">
        <w:rPr>
          <w:lang w:eastAsia="en-GB"/>
        </w:rPr>
        <w:t>was developed</w:t>
      </w:r>
      <w:proofErr w:type="gramEnd"/>
      <w:r w:rsidRPr="00EB74F1">
        <w:rPr>
          <w:lang w:eastAsia="en-GB"/>
        </w:rPr>
        <w:t xml:space="preserve"> and trained to predict the discharge time series and </w:t>
      </w:r>
      <w:proofErr w:type="gramStart"/>
      <w:r w:rsidRPr="00EB74F1">
        <w:rPr>
          <w:lang w:eastAsia="en-GB"/>
        </w:rPr>
        <w:t>act as</w:t>
      </w:r>
      <w:proofErr w:type="gramEnd"/>
      <w:r w:rsidRPr="00EB74F1">
        <w:rPr>
          <w:lang w:eastAsia="en-GB"/>
        </w:rPr>
        <w:t xml:space="preserve"> a surrogate to the computationally expensive SWMM.</w:t>
      </w:r>
    </w:p>
    <w:p w14:paraId="51806ACF" w14:textId="6F20BCBB" w:rsidR="00D971B4" w:rsidRDefault="00CB6ADA" w:rsidP="00176023">
      <w:pPr>
        <w:jc w:val="center"/>
        <w:rPr>
          <w:lang w:eastAsia="en-GB"/>
        </w:rPr>
      </w:pPr>
      <w:r>
        <w:rPr>
          <w:noProof/>
          <w:lang w:eastAsia="en-GB"/>
        </w:rPr>
        <w:drawing>
          <wp:inline distT="0" distB="0" distL="0" distR="0" wp14:anchorId="729669C8" wp14:editId="2DDF5238">
            <wp:extent cx="5632248" cy="2340864"/>
            <wp:effectExtent l="19050" t="19050" r="26035" b="21590"/>
            <wp:docPr id="1853030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664235" cy="2354158"/>
                    </a:xfrm>
                    <a:prstGeom prst="rect">
                      <a:avLst/>
                    </a:prstGeom>
                    <a:noFill/>
                    <a:ln w="12700">
                      <a:solidFill>
                        <a:schemeClr val="tx1"/>
                      </a:solidFill>
                    </a:ln>
                  </pic:spPr>
                </pic:pic>
              </a:graphicData>
            </a:graphic>
          </wp:inline>
        </w:drawing>
      </w:r>
    </w:p>
    <w:p w14:paraId="2971DF64" w14:textId="64365373" w:rsidR="001E17B4" w:rsidRDefault="001E17B4" w:rsidP="001E17B4">
      <w:pPr>
        <w:jc w:val="center"/>
        <w:rPr>
          <w:lang w:eastAsia="en-GB"/>
        </w:rPr>
      </w:pPr>
      <w:r w:rsidRPr="001E17B4">
        <w:rPr>
          <w:b/>
          <w:bCs/>
          <w:lang w:eastAsia="en-GB"/>
        </w:rPr>
        <w:t>Figure 1.</w:t>
      </w:r>
      <w:r>
        <w:rPr>
          <w:lang w:eastAsia="en-GB"/>
        </w:rPr>
        <w:t xml:space="preserve"> </w:t>
      </w:r>
      <w:r w:rsidR="006B213E">
        <w:rPr>
          <w:lang w:eastAsia="en-GB"/>
        </w:rPr>
        <w:t>F</w:t>
      </w:r>
      <w:r>
        <w:rPr>
          <w:lang w:eastAsia="en-GB"/>
        </w:rPr>
        <w:t xml:space="preserve">ramework and required data for developing the </w:t>
      </w:r>
      <w:r w:rsidR="006B213E">
        <w:rPr>
          <w:sz w:val="22"/>
          <w:szCs w:val="22"/>
          <w:lang w:eastAsia="en-GB"/>
        </w:rPr>
        <w:t>p</w:t>
      </w:r>
      <w:r w:rsidR="006B213E" w:rsidRPr="001E17B4">
        <w:rPr>
          <w:sz w:val="22"/>
          <w:szCs w:val="22"/>
          <w:lang w:eastAsia="en-GB"/>
        </w:rPr>
        <w:t>roposed</w:t>
      </w:r>
      <w:r w:rsidR="006B213E">
        <w:rPr>
          <w:lang w:eastAsia="en-GB"/>
        </w:rPr>
        <w:t xml:space="preserve"> </w:t>
      </w:r>
      <w:r>
        <w:rPr>
          <w:lang w:eastAsia="en-GB"/>
        </w:rPr>
        <w:t>GNN-based SM.</w:t>
      </w:r>
    </w:p>
    <w:p w14:paraId="5C0F3F88" w14:textId="04CD21E8" w:rsidR="001C7C74" w:rsidRPr="00D971B4" w:rsidRDefault="00D971B4" w:rsidP="001C7C74">
      <w:pPr>
        <w:jc w:val="both"/>
        <w:rPr>
          <w:b/>
          <w:bCs/>
          <w:lang w:eastAsia="en-GB"/>
        </w:rPr>
      </w:pPr>
      <w:r w:rsidRPr="00D971B4">
        <w:rPr>
          <w:b/>
          <w:bCs/>
          <w:lang w:eastAsia="en-GB"/>
        </w:rPr>
        <w:lastRenderedPageBreak/>
        <w:t>Data Preparation and Modeling</w:t>
      </w:r>
    </w:p>
    <w:p w14:paraId="29750BB9" w14:textId="394D8AD5" w:rsidR="00993A7C" w:rsidRDefault="00D971B4" w:rsidP="00440FA7">
      <w:pPr>
        <w:jc w:val="both"/>
        <w:rPr>
          <w:lang w:eastAsia="en-GB"/>
        </w:rPr>
      </w:pPr>
      <w:r>
        <w:rPr>
          <w:lang w:eastAsia="en-GB"/>
        </w:rPr>
        <w:t>As the first step</w:t>
      </w:r>
      <w:r w:rsidR="00CB6ADA">
        <w:rPr>
          <w:lang w:eastAsia="en-GB"/>
        </w:rPr>
        <w:t xml:space="preserve">, </w:t>
      </w:r>
      <w:r w:rsidR="009A5193">
        <w:rPr>
          <w:lang w:eastAsia="en-GB"/>
        </w:rPr>
        <w:t xml:space="preserve">multiple storm surge scenarios and the topology of the study </w:t>
      </w:r>
      <w:proofErr w:type="gramStart"/>
      <w:r w:rsidR="009A5193">
        <w:rPr>
          <w:lang w:eastAsia="en-GB"/>
        </w:rPr>
        <w:t>are required</w:t>
      </w:r>
      <w:proofErr w:type="gramEnd"/>
      <w:r w:rsidR="009A5193">
        <w:rPr>
          <w:lang w:eastAsia="en-GB"/>
        </w:rPr>
        <w:t xml:space="preserve"> to obtain flood inundation maps.</w:t>
      </w:r>
      <w:r w:rsidR="00BC1FD4">
        <w:rPr>
          <w:lang w:eastAsia="en-GB"/>
        </w:rPr>
        <w:t xml:space="preserve"> Figure 2 shows the digital elevation model (DEM) of the study area at a 5-meter resolution along with the drainage network</w:t>
      </w:r>
      <w:r w:rsidR="00EB74F1">
        <w:rPr>
          <w:lang w:eastAsia="en-GB"/>
        </w:rPr>
        <w:t>,</w:t>
      </w:r>
      <w:r w:rsidR="00BC1FD4">
        <w:rPr>
          <w:lang w:eastAsia="en-GB"/>
        </w:rPr>
        <w:t xml:space="preserve"> where each node shows the location of an inlet or </w:t>
      </w:r>
      <w:r w:rsidR="009C04DC">
        <w:rPr>
          <w:lang w:eastAsia="en-GB"/>
        </w:rPr>
        <w:t>junction,</w:t>
      </w:r>
      <w:r w:rsidR="00BC1FD4">
        <w:rPr>
          <w:lang w:eastAsia="en-GB"/>
        </w:rPr>
        <w:t xml:space="preserve"> and each link represents a pipe, </w:t>
      </w:r>
      <w:r w:rsidR="003174C7">
        <w:rPr>
          <w:lang w:eastAsia="en-GB"/>
        </w:rPr>
        <w:t xml:space="preserve">a </w:t>
      </w:r>
      <w:r w:rsidR="00BC1FD4">
        <w:rPr>
          <w:lang w:eastAsia="en-GB"/>
        </w:rPr>
        <w:t xml:space="preserve">channel, or </w:t>
      </w:r>
      <w:r w:rsidR="003174C7">
        <w:rPr>
          <w:lang w:eastAsia="en-GB"/>
        </w:rPr>
        <w:t xml:space="preserve">a </w:t>
      </w:r>
      <w:r w:rsidR="00BC1FD4">
        <w:rPr>
          <w:lang w:eastAsia="en-GB"/>
        </w:rPr>
        <w:t>conduit</w:t>
      </w:r>
      <w:r w:rsidR="00440FA7">
        <w:rPr>
          <w:lang w:eastAsia="en-GB"/>
        </w:rPr>
        <w:t xml:space="preserve"> </w:t>
      </w:r>
      <w:r w:rsidR="00440FA7">
        <w:rPr>
          <w:lang w:eastAsia="en-GB"/>
        </w:rPr>
        <w:fldChar w:fldCharType="begin"/>
      </w:r>
      <w:r w:rsidR="00440FA7">
        <w:rPr>
          <w:lang w:eastAsia="en-GB"/>
        </w:rPr>
        <w:instrText xml:space="preserve"> ADDIN ZOTERO_ITEM CSL_CITATION {"citationID":"PcUuaeHA","properties":{"formattedCitation":"(Nedergaard Pedersen et al. 2021)","plainCitation":"(Nedergaard Pedersen et al. 2021)","noteIndex":0},"citationItems":[{"id":786,"uris":["http://zotero.org/users/local/AbXz8jYB/items/8IW3JDTQ"],"itemData":{"id":786,"type":"article-journal","abstract":"This paper describes a comprehensive and unique open-access data set for research within hydrological and hydraulic modelling of urban drainage systems. The data come from a mainly combined urban drainage system covering a 1.7 km2 area in the town of Bellinge, a suburb of the city of Odense, Denmark. The data set consists of up to 10 years of observations (2010–2020) from 13 level meters, 1 ﬂow meter, 1 position sensor and 4 power sensors in the system, along with rainfall data from three rain gauges and two weather radars (X- and C-band), and meteorological data from a nearby weather station. The system characteristics of the urban drainage system (information about manholes, pipes, etc.) can be found in the data set along with characteristics of the surface area (contour lines, surface description, etc.). Two detailed hydrodynamic, distributed urban drainage models of the system are provided in the software systems MIKE URBAN and EPA Storm Water Management Model (SWMM). The two simulation models generally show similar responses, but systematic differences are present since the models have not been calibrated. With this data set we provide a useful case that will enable independent testing and replication of results from future scientiﬁc developments and innovation within urban hydrology and urban drainage systems research. The data set can be downloaded from https://doi.org/10.11583/DTU.c.5029124 (Pedersen et al., 2021a).","container-title":"Earth System Science Data","DOI":"10.5194/essd-13-4779-2021","ISSN":"1866-3516","issue":"10","journalAbbreviation":"Earth Syst. Sci. Data","language":"en","license":"https://creativecommons.org/licenses/by/4.0/","page":"4779-4798","source":"DOI.org (Crossref)","title":"The Bellinge data set: open data and models for community-wide urban drainage systems research","title-short":"The Bellinge data set","volume":"13","author":[{"family":"Nedergaard Pedersen","given":"Agnethe"},{"family":"Wied Pedersen","given":"Jonas"},{"family":"Vigueras-Rodriguez","given":"Antonio"},{"family":"Brink-Kjær","given":"Annette"},{"family":"Borup","given":"Morten"},{"family":"Steen Mikkelsen","given":"Peter"}],"issued":{"date-parts":[["2021",10,20]]}}}],"schema":"https://github.com/citation-style-language/schema/raw/master/csl-citation.json"} </w:instrText>
      </w:r>
      <w:r w:rsidR="00440FA7">
        <w:rPr>
          <w:lang w:eastAsia="en-GB"/>
        </w:rPr>
        <w:fldChar w:fldCharType="separate"/>
      </w:r>
      <w:r w:rsidR="00440FA7" w:rsidRPr="00440FA7">
        <w:rPr>
          <w:rFonts w:ascii="Times New Roman" w:hAnsi="Times New Roman" w:cs="Times New Roman"/>
        </w:rPr>
        <w:t>(Nedergaard Pedersen et al. 2021)</w:t>
      </w:r>
      <w:r w:rsidR="00440FA7">
        <w:rPr>
          <w:lang w:eastAsia="en-GB"/>
        </w:rPr>
        <w:fldChar w:fldCharType="end"/>
      </w:r>
      <w:r w:rsidR="00BC1FD4">
        <w:rPr>
          <w:lang w:eastAsia="en-GB"/>
        </w:rPr>
        <w:t xml:space="preserve">. The shoreline </w:t>
      </w:r>
      <w:proofErr w:type="gramStart"/>
      <w:r w:rsidR="00BC1FD4">
        <w:rPr>
          <w:lang w:eastAsia="en-GB"/>
        </w:rPr>
        <w:t xml:space="preserve">was also </w:t>
      </w:r>
      <w:r w:rsidR="003174C7">
        <w:rPr>
          <w:lang w:eastAsia="en-GB"/>
        </w:rPr>
        <w:t>established</w:t>
      </w:r>
      <w:proofErr w:type="gramEnd"/>
      <w:r w:rsidR="00BC1FD4">
        <w:rPr>
          <w:lang w:eastAsia="en-GB"/>
        </w:rPr>
        <w:t xml:space="preserve"> according to the DEM.</w:t>
      </w:r>
      <w:r w:rsidR="004A5BB0">
        <w:rPr>
          <w:lang w:eastAsia="en-GB"/>
        </w:rPr>
        <w:t xml:space="preserve"> All the data for the study area, including DEM, network components</w:t>
      </w:r>
      <w:r w:rsidR="00EB74F1">
        <w:rPr>
          <w:lang w:eastAsia="en-GB"/>
        </w:rPr>
        <w:t>,</w:t>
      </w:r>
      <w:r w:rsidR="004A5BB0">
        <w:rPr>
          <w:lang w:eastAsia="en-GB"/>
        </w:rPr>
        <w:t xml:space="preserve"> and SWMM, can be obtained from </w:t>
      </w:r>
      <w:hyperlink r:id="rId6" w:history="1">
        <w:r w:rsidR="004A5BB0" w:rsidRPr="004A5BB0">
          <w:rPr>
            <w:rStyle w:val="Hyperlink"/>
            <w:lang w:eastAsia="en-GB"/>
          </w:rPr>
          <w:t>data.dtu.dk</w:t>
        </w:r>
      </w:hyperlink>
      <w:r w:rsidR="004A5BB0">
        <w:rPr>
          <w:lang w:eastAsia="en-GB"/>
        </w:rPr>
        <w:t>.</w:t>
      </w:r>
    </w:p>
    <w:p w14:paraId="24B3815D" w14:textId="6EDA9742" w:rsidR="00BC1FD4" w:rsidRDefault="00BC1FD4" w:rsidP="00BC1FD4">
      <w:pPr>
        <w:jc w:val="center"/>
        <w:rPr>
          <w:lang w:eastAsia="en-GB"/>
        </w:rPr>
      </w:pPr>
      <w:r w:rsidRPr="00BC1FD4">
        <w:rPr>
          <w:noProof/>
          <w:lang w:eastAsia="en-GB"/>
        </w:rPr>
        <w:drawing>
          <wp:inline distT="0" distB="0" distL="0" distR="0" wp14:anchorId="52E9C0FA" wp14:editId="3DB9098C">
            <wp:extent cx="4294957" cy="3448355"/>
            <wp:effectExtent l="19050" t="19050" r="10795" b="19050"/>
            <wp:docPr id="7" name="Picture 6">
              <a:extLst xmlns:a="http://schemas.openxmlformats.org/drawingml/2006/main">
                <a:ext uri="{FF2B5EF4-FFF2-40B4-BE49-F238E27FC236}">
                  <a16:creationId xmlns:a16="http://schemas.microsoft.com/office/drawing/2014/main" id="{CB9B1168-9EA8-7464-7C57-E24A4149DD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B9B1168-9EA8-7464-7C57-E24A4149DDCE}"/>
                        </a:ext>
                      </a:extLst>
                    </pic:cNvPr>
                    <pic:cNvPicPr>
                      <a:picLocks noChangeAspect="1"/>
                    </pic:cNvPicPr>
                  </pic:nvPicPr>
                  <pic:blipFill>
                    <a:blip r:embed="rId7"/>
                    <a:stretch>
                      <a:fillRect/>
                    </a:stretch>
                  </pic:blipFill>
                  <pic:spPr>
                    <a:xfrm>
                      <a:off x="0" y="0"/>
                      <a:ext cx="4315592" cy="3464923"/>
                    </a:xfrm>
                    <a:prstGeom prst="rect">
                      <a:avLst/>
                    </a:prstGeom>
                    <a:ln w="12700">
                      <a:solidFill>
                        <a:schemeClr val="tx1"/>
                      </a:solidFill>
                    </a:ln>
                  </pic:spPr>
                </pic:pic>
              </a:graphicData>
            </a:graphic>
          </wp:inline>
        </w:drawing>
      </w:r>
    </w:p>
    <w:p w14:paraId="25CB9443" w14:textId="41DB2172" w:rsidR="00993A7C" w:rsidRDefault="00BC1FD4" w:rsidP="00BC1FD4">
      <w:pPr>
        <w:jc w:val="center"/>
        <w:rPr>
          <w:lang w:eastAsia="en-GB"/>
        </w:rPr>
      </w:pPr>
      <w:r w:rsidRPr="00BC1FD4">
        <w:rPr>
          <w:b/>
          <w:bCs/>
          <w:lang w:eastAsia="en-GB"/>
        </w:rPr>
        <w:t>Figure 2.</w:t>
      </w:r>
      <w:r>
        <w:rPr>
          <w:lang w:eastAsia="en-GB"/>
        </w:rPr>
        <w:t xml:space="preserve"> The DEM and drainage network components of the study area.</w:t>
      </w:r>
    </w:p>
    <w:p w14:paraId="09A715D4" w14:textId="3D0EC4E7" w:rsidR="00440FA7" w:rsidRDefault="00DF6269" w:rsidP="009F0C03">
      <w:pPr>
        <w:jc w:val="both"/>
        <w:rPr>
          <w:lang w:eastAsia="en-GB" w:bidi="fa-IR"/>
        </w:rPr>
      </w:pPr>
      <w:r>
        <w:rPr>
          <w:lang w:eastAsia="en-GB"/>
        </w:rPr>
        <w:t xml:space="preserve">To reduce the computational cost of conducting SWMM simulations </w:t>
      </w:r>
      <w:proofErr w:type="gramStart"/>
      <w:r>
        <w:rPr>
          <w:lang w:eastAsia="en-GB"/>
        </w:rPr>
        <w:t>in order to</w:t>
      </w:r>
      <w:proofErr w:type="gramEnd"/>
      <w:r>
        <w:rPr>
          <w:lang w:eastAsia="en-GB"/>
        </w:rPr>
        <w:t xml:space="preserve"> be able to generate multiple scenarios, the drainage network, which is comprised of separated and combined system</w:t>
      </w:r>
      <w:r w:rsidR="00D205AA">
        <w:rPr>
          <w:lang w:eastAsia="en-GB"/>
        </w:rPr>
        <w:t>s</w:t>
      </w:r>
      <w:r>
        <w:rPr>
          <w:lang w:eastAsia="en-GB"/>
        </w:rPr>
        <w:t xml:space="preserve">, </w:t>
      </w:r>
      <w:proofErr w:type="gramStart"/>
      <w:r w:rsidR="0063531F">
        <w:rPr>
          <w:lang w:eastAsia="en-GB" w:bidi="fa-IR"/>
        </w:rPr>
        <w:t>was simplified</w:t>
      </w:r>
      <w:proofErr w:type="gramEnd"/>
      <w:r w:rsidR="00D205AA">
        <w:rPr>
          <w:lang w:eastAsia="en-GB" w:bidi="fa-IR"/>
        </w:rPr>
        <w:t>,</w:t>
      </w:r>
      <w:r w:rsidR="0063531F">
        <w:rPr>
          <w:lang w:eastAsia="en-GB" w:bidi="fa-IR"/>
        </w:rPr>
        <w:t xml:space="preserve"> and only the combined system </w:t>
      </w:r>
      <w:proofErr w:type="gramStart"/>
      <w:r w:rsidR="0063531F">
        <w:rPr>
          <w:lang w:eastAsia="en-GB" w:bidi="fa-IR"/>
        </w:rPr>
        <w:t>was considered</w:t>
      </w:r>
      <w:proofErr w:type="gramEnd"/>
      <w:r w:rsidR="0063531F">
        <w:rPr>
          <w:lang w:eastAsia="en-GB" w:bidi="fa-IR"/>
        </w:rPr>
        <w:t xml:space="preserve"> for this project. The simplified drainage network</w:t>
      </w:r>
      <w:r w:rsidR="00D205AA">
        <w:rPr>
          <w:lang w:eastAsia="en-GB" w:bidi="fa-IR"/>
        </w:rPr>
        <w:t>,</w:t>
      </w:r>
      <w:r w:rsidR="0063531F">
        <w:rPr>
          <w:lang w:eastAsia="en-GB" w:bidi="fa-IR"/>
        </w:rPr>
        <w:t xml:space="preserve"> along with </w:t>
      </w:r>
      <w:proofErr w:type="gramStart"/>
      <w:r w:rsidR="0063531F">
        <w:rPr>
          <w:lang w:eastAsia="en-GB" w:bidi="fa-IR"/>
        </w:rPr>
        <w:t>several of</w:t>
      </w:r>
      <w:proofErr w:type="gramEnd"/>
      <w:r w:rsidR="0063531F">
        <w:rPr>
          <w:lang w:eastAsia="en-GB" w:bidi="fa-IR"/>
        </w:rPr>
        <w:t xml:space="preserve"> its graph characteristics </w:t>
      </w:r>
      <w:proofErr w:type="gramStart"/>
      <w:r w:rsidR="0063531F">
        <w:rPr>
          <w:lang w:eastAsia="en-GB" w:bidi="fa-IR"/>
        </w:rPr>
        <w:t>are shown</w:t>
      </w:r>
      <w:proofErr w:type="gramEnd"/>
      <w:r w:rsidR="0063531F">
        <w:rPr>
          <w:lang w:eastAsia="en-GB" w:bidi="fa-IR"/>
        </w:rPr>
        <w:t xml:space="preserve"> in Figure 3.</w:t>
      </w:r>
      <w:r w:rsidR="00440FA7">
        <w:rPr>
          <w:lang w:eastAsia="en-GB" w:bidi="fa-IR"/>
        </w:rPr>
        <w:t xml:space="preserve"> </w:t>
      </w:r>
      <w:r w:rsidR="00440FA7">
        <w:rPr>
          <w:lang w:eastAsia="en-GB"/>
        </w:rPr>
        <w:t xml:space="preserve">For the storm surge scenarios, the </w:t>
      </w:r>
      <w:r w:rsidR="00440FA7" w:rsidRPr="003D67A3">
        <w:rPr>
          <w:lang w:eastAsia="en-GB"/>
        </w:rPr>
        <w:t xml:space="preserve">North Atlantic </w:t>
      </w:r>
      <w:r w:rsidR="00D205AA" w:rsidRPr="00D205AA">
        <w:rPr>
          <w:lang w:eastAsia="en-GB"/>
        </w:rPr>
        <w:t>Coast Comprehensive Study</w:t>
      </w:r>
      <w:r w:rsidR="00D205AA" w:rsidRPr="00D205AA">
        <w:rPr>
          <w:lang w:eastAsia="en-GB"/>
        </w:rPr>
        <w:t xml:space="preserve"> </w:t>
      </w:r>
      <w:r w:rsidR="00440FA7" w:rsidRPr="003D67A3">
        <w:rPr>
          <w:lang w:eastAsia="en-GB"/>
        </w:rPr>
        <w:t xml:space="preserve">(NACCS) </w:t>
      </w:r>
      <w:r w:rsidR="00440FA7">
        <w:rPr>
          <w:lang w:eastAsia="en-GB"/>
        </w:rPr>
        <w:t>database developed by the Coastal Hazard System (</w:t>
      </w:r>
      <w:hyperlink r:id="rId8" w:history="1">
        <w:r w:rsidR="00440FA7" w:rsidRPr="009C7A5C">
          <w:rPr>
            <w:rStyle w:val="Hyperlink"/>
            <w:lang w:eastAsia="en-GB"/>
          </w:rPr>
          <w:t>CHS</w:t>
        </w:r>
      </w:hyperlink>
      <w:r w:rsidR="00440FA7">
        <w:rPr>
          <w:lang w:eastAsia="en-GB"/>
        </w:rPr>
        <w:t xml:space="preserve">) initiative was utilized </w:t>
      </w:r>
      <w:r w:rsidR="00440FA7">
        <w:rPr>
          <w:lang w:eastAsia="en-GB"/>
        </w:rPr>
        <w:fldChar w:fldCharType="begin"/>
      </w:r>
      <w:r w:rsidR="00440FA7">
        <w:rPr>
          <w:lang w:eastAsia="en-GB"/>
        </w:rPr>
        <w:instrText xml:space="preserve"> ADDIN ZOTERO_ITEM CSL_CITATION {"citationID":"l85sLN6d","properties":{"formattedCitation":"(Cialone et al. 2017)","plainCitation":"(Cialone et al. 2017)","noteIndex":0},"citationItems":[{"id":796,"uris":["http://zotero.org/users/local/AbXz8jYB/items/EYY84AZM"],"itemData":{"id":796,"type":"article-journal","abstract":"AbstractThe focus of this paper is on the storm surge modeling effort conducted as part of\nthe North Atlantic Coast Comprehensive Study (NACCS). At the time of this study, the\nnumerical modeling component of the NACCS was the largest civil works high-...","container-title":"Journal of Waterway, Port, Coastal, and Ocean Engineering","DOI":"10.1061/(ASCE)WW.1943-5460.0000408","ISSN":"1943-5460","issue":"5","language":"EN","license":"© 2017 American Society of Civil Engineers.","note":"publisher: American Society of Civil Engineers","page":"04017031","source":"ASCE","title":"Coastal-Storm Model Development and Water-Level Validation for the North Atlantic Coast Comprehensive Study","volume":"143","author":[{"family":"Cialone","given":"Mary A."},{"family":"Grzegorzewski","given":"Alison S."},{"family":"Mark","given":"David J."},{"family":"Bryant","given":"Mary A."},{"family":"Massey","given":"Thomas C."}],"issued":{"date-parts":[["2017",9,1]]}}}],"schema":"https://github.com/citation-style-language/schema/raw/master/csl-citation.json"} </w:instrText>
      </w:r>
      <w:r w:rsidR="00440FA7">
        <w:rPr>
          <w:lang w:eastAsia="en-GB"/>
        </w:rPr>
        <w:fldChar w:fldCharType="separate"/>
      </w:r>
      <w:r w:rsidR="00440FA7" w:rsidRPr="003174C7">
        <w:rPr>
          <w:rFonts w:ascii="Times New Roman" w:hAnsi="Times New Roman" w:cs="Times New Roman"/>
        </w:rPr>
        <w:t>(Cialone et al. 2017)</w:t>
      </w:r>
      <w:r w:rsidR="00440FA7">
        <w:rPr>
          <w:lang w:eastAsia="en-GB"/>
        </w:rPr>
        <w:fldChar w:fldCharType="end"/>
      </w:r>
      <w:r w:rsidR="00440FA7">
        <w:rPr>
          <w:lang w:eastAsia="en-GB"/>
        </w:rPr>
        <w:t xml:space="preserve">. This </w:t>
      </w:r>
      <w:r w:rsidR="00440FA7">
        <w:rPr>
          <w:lang w:bidi="fa-IR"/>
        </w:rPr>
        <w:t xml:space="preserve">synthetic database </w:t>
      </w:r>
      <w:proofErr w:type="gramStart"/>
      <w:r w:rsidR="00440FA7">
        <w:rPr>
          <w:lang w:bidi="fa-IR"/>
        </w:rPr>
        <w:t>was developed</w:t>
      </w:r>
      <w:proofErr w:type="gramEnd"/>
      <w:r w:rsidR="00440FA7">
        <w:rPr>
          <w:lang w:bidi="fa-IR"/>
        </w:rPr>
        <w:t xml:space="preserve"> by using the advanced circulation (ADCIRC) model and consist</w:t>
      </w:r>
      <w:r w:rsidR="00D205AA">
        <w:rPr>
          <w:lang w:bidi="fa-IR"/>
        </w:rPr>
        <w:t>s</w:t>
      </w:r>
      <w:r w:rsidR="00440FA7">
        <w:rPr>
          <w:lang w:bidi="fa-IR"/>
        </w:rPr>
        <w:t xml:space="preserve"> of </w:t>
      </w:r>
      <w:proofErr w:type="gramStart"/>
      <w:r w:rsidR="00440FA7">
        <w:rPr>
          <w:lang w:bidi="fa-IR"/>
        </w:rPr>
        <w:t>several</w:t>
      </w:r>
      <w:proofErr w:type="gramEnd"/>
      <w:r w:rsidR="00440FA7">
        <w:rPr>
          <w:lang w:bidi="fa-IR"/>
        </w:rPr>
        <w:t xml:space="preserve"> historical and synthetic hurricane simulations with various return periods along the East Coast of North America.</w:t>
      </w:r>
      <w:r w:rsidR="00440FA7">
        <w:rPr>
          <w:lang w:eastAsia="en-GB"/>
        </w:rPr>
        <w:t xml:space="preserve"> For this project, </w:t>
      </w:r>
      <w:proofErr w:type="gramStart"/>
      <w:r w:rsidR="00440FA7">
        <w:rPr>
          <w:lang w:eastAsia="en-GB"/>
        </w:rPr>
        <w:t>74</w:t>
      </w:r>
      <w:proofErr w:type="gramEnd"/>
      <w:r w:rsidR="00440FA7">
        <w:rPr>
          <w:lang w:eastAsia="en-GB"/>
        </w:rPr>
        <w:t xml:space="preserve"> hurricane scenarios </w:t>
      </w:r>
      <w:proofErr w:type="gramStart"/>
      <w:r w:rsidR="00440FA7">
        <w:rPr>
          <w:lang w:eastAsia="en-GB"/>
        </w:rPr>
        <w:t>were selected</w:t>
      </w:r>
      <w:proofErr w:type="gramEnd"/>
      <w:r w:rsidR="00440FA7">
        <w:rPr>
          <w:lang w:eastAsia="en-GB"/>
        </w:rPr>
        <w:t xml:space="preserve"> with a 200-year return period and </w:t>
      </w:r>
      <w:proofErr w:type="gramStart"/>
      <w:r w:rsidR="00440FA7">
        <w:rPr>
          <w:lang w:eastAsia="en-GB"/>
        </w:rPr>
        <w:t>the duration</w:t>
      </w:r>
      <w:proofErr w:type="gramEnd"/>
      <w:r w:rsidR="00440FA7">
        <w:rPr>
          <w:lang w:eastAsia="en-GB"/>
        </w:rPr>
        <w:t xml:space="preserve"> of two days</w:t>
      </w:r>
      <w:r w:rsidR="00D205AA">
        <w:rPr>
          <w:lang w:eastAsia="en-GB"/>
        </w:rPr>
        <w:t>,</w:t>
      </w:r>
      <w:r w:rsidR="00440FA7">
        <w:rPr>
          <w:lang w:eastAsia="en-GB"/>
        </w:rPr>
        <w:t xml:space="preserve"> and the corresponding storm surge time series of each scenario </w:t>
      </w:r>
      <w:proofErr w:type="gramStart"/>
      <w:r w:rsidR="00440FA7">
        <w:rPr>
          <w:lang w:eastAsia="en-GB"/>
        </w:rPr>
        <w:t>were used</w:t>
      </w:r>
      <w:proofErr w:type="gramEnd"/>
      <w:r w:rsidR="00440FA7">
        <w:rPr>
          <w:lang w:eastAsia="en-GB"/>
        </w:rPr>
        <w:t xml:space="preserve"> to acquire the inundation maps of the study area following a simple bathtub approach expressed in Equation 3.</w:t>
      </w:r>
    </w:p>
    <w:tbl>
      <w:tblPr>
        <w:tblStyle w:val="TableGrid"/>
        <w:tblW w:w="0" w:type="auto"/>
        <w:tblLook w:val="04A0" w:firstRow="1" w:lastRow="0" w:firstColumn="1" w:lastColumn="0" w:noHBand="0" w:noVBand="1"/>
      </w:tblPr>
      <w:tblGrid>
        <w:gridCol w:w="6678"/>
        <w:gridCol w:w="2672"/>
      </w:tblGrid>
      <w:tr w:rsidR="0063531F" w14:paraId="5C316CCB" w14:textId="77777777" w:rsidTr="0014409C">
        <w:tc>
          <w:tcPr>
            <w:tcW w:w="4675" w:type="dxa"/>
            <w:vAlign w:val="center"/>
          </w:tcPr>
          <w:p w14:paraId="2AA1E46C" w14:textId="72469BFC" w:rsidR="0063531F" w:rsidRDefault="0063531F" w:rsidP="0014409C">
            <w:pPr>
              <w:rPr>
                <w:lang w:eastAsia="en-GB" w:bidi="fa-IR"/>
              </w:rPr>
            </w:pPr>
            <w:r w:rsidRPr="0063531F">
              <w:rPr>
                <w:noProof/>
                <w:lang w:eastAsia="en-GB" w:bidi="fa-IR"/>
              </w:rPr>
              <w:lastRenderedPageBreak/>
              <w:drawing>
                <wp:inline distT="0" distB="0" distL="0" distR="0" wp14:anchorId="19DAFD2C" wp14:editId="6C11F57E">
                  <wp:extent cx="4103827" cy="2813928"/>
                  <wp:effectExtent l="0" t="0" r="0" b="5715"/>
                  <wp:docPr id="8" name="Content Placeholder 7" descr="A map of a city&#10;&#10;AI-generated content may be incorrect.">
                    <a:extLst xmlns:a="http://schemas.openxmlformats.org/drawingml/2006/main">
                      <a:ext uri="{FF2B5EF4-FFF2-40B4-BE49-F238E27FC236}">
                        <a16:creationId xmlns:a16="http://schemas.microsoft.com/office/drawing/2014/main" id="{4BFE1A3B-FEBB-DCED-1FE3-9DBA967EEA5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map of a city&#10;&#10;AI-generated content may be incorrect.">
                            <a:extLst>
                              <a:ext uri="{FF2B5EF4-FFF2-40B4-BE49-F238E27FC236}">
                                <a16:creationId xmlns:a16="http://schemas.microsoft.com/office/drawing/2014/main" id="{4BFE1A3B-FEBB-DCED-1FE3-9DBA967EEA5D}"/>
                              </a:ext>
                            </a:extLst>
                          </pic:cNvPr>
                          <pic:cNvPicPr>
                            <a:picLocks noGrp="1"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36393" cy="2836258"/>
                          </a:xfrm>
                          <a:prstGeom prst="rect">
                            <a:avLst/>
                          </a:prstGeom>
                        </pic:spPr>
                      </pic:pic>
                    </a:graphicData>
                  </a:graphic>
                </wp:inline>
              </w:drawing>
            </w:r>
          </w:p>
        </w:tc>
        <w:tc>
          <w:tcPr>
            <w:tcW w:w="4675" w:type="dxa"/>
            <w:vAlign w:val="center"/>
          </w:tcPr>
          <w:p w14:paraId="48D02136" w14:textId="77777777" w:rsidR="00BA45D6" w:rsidRPr="0014409C" w:rsidRDefault="00BA45D6" w:rsidP="0014409C">
            <w:pPr>
              <w:rPr>
                <w:b/>
                <w:bCs/>
                <w:sz w:val="22"/>
                <w:szCs w:val="22"/>
                <w:lang w:eastAsia="en-GB" w:bidi="fa-IR"/>
              </w:rPr>
            </w:pPr>
          </w:p>
          <w:p w14:paraId="5861E939" w14:textId="688FAD95" w:rsidR="00F56B57" w:rsidRPr="0014409C" w:rsidRDefault="00F56B57" w:rsidP="0014409C">
            <w:pPr>
              <w:rPr>
                <w:b/>
                <w:bCs/>
                <w:sz w:val="22"/>
                <w:szCs w:val="22"/>
                <w:lang w:eastAsia="en-GB" w:bidi="fa-IR"/>
              </w:rPr>
            </w:pPr>
            <w:r w:rsidRPr="0014409C">
              <w:rPr>
                <w:b/>
                <w:bCs/>
                <w:sz w:val="22"/>
                <w:szCs w:val="22"/>
                <w:lang w:eastAsia="en-GB" w:bidi="fa-IR"/>
              </w:rPr>
              <w:t>Graph characteristics:</w:t>
            </w:r>
          </w:p>
          <w:p w14:paraId="3ED43EA8" w14:textId="011CBA05" w:rsidR="00BA45D6" w:rsidRPr="0014409C" w:rsidRDefault="00BA45D6" w:rsidP="0014409C">
            <w:pPr>
              <w:spacing w:after="60"/>
              <w:rPr>
                <w:sz w:val="22"/>
                <w:szCs w:val="22"/>
                <w:lang w:eastAsia="en-GB" w:bidi="fa-IR"/>
              </w:rPr>
            </w:pPr>
            <w:r w:rsidRPr="0014409C">
              <w:rPr>
                <w:sz w:val="22"/>
                <w:szCs w:val="22"/>
                <w:lang w:eastAsia="en-GB" w:bidi="fa-IR"/>
              </w:rPr>
              <w:br/>
              <w:t>Num. of nodes: 1020</w:t>
            </w:r>
          </w:p>
          <w:p w14:paraId="3114B7FE" w14:textId="55D430D4" w:rsidR="00BA45D6" w:rsidRPr="0014409C" w:rsidRDefault="00BA45D6" w:rsidP="0014409C">
            <w:pPr>
              <w:spacing w:after="60"/>
              <w:rPr>
                <w:sz w:val="22"/>
                <w:szCs w:val="22"/>
                <w:lang w:eastAsia="en-GB" w:bidi="fa-IR"/>
              </w:rPr>
            </w:pPr>
            <w:r w:rsidRPr="0014409C">
              <w:rPr>
                <w:sz w:val="22"/>
                <w:szCs w:val="22"/>
                <w:lang w:eastAsia="en-GB" w:bidi="fa-IR"/>
              </w:rPr>
              <w:t>Num. of edges: 1026</w:t>
            </w:r>
          </w:p>
          <w:p w14:paraId="174BEB89" w14:textId="5DA5DB20" w:rsidR="00F56B57" w:rsidRPr="00F56B57" w:rsidRDefault="00F56B57" w:rsidP="0014409C">
            <w:pPr>
              <w:spacing w:after="60"/>
              <w:rPr>
                <w:sz w:val="22"/>
                <w:szCs w:val="22"/>
                <w:lang w:eastAsia="en-GB" w:bidi="fa-IR"/>
              </w:rPr>
            </w:pPr>
            <w:r w:rsidRPr="00F56B57">
              <w:rPr>
                <w:sz w:val="22"/>
                <w:szCs w:val="22"/>
                <w:lang w:eastAsia="en-GB" w:bidi="fa-IR"/>
              </w:rPr>
              <w:t>Average node degree: 2.01</w:t>
            </w:r>
          </w:p>
          <w:p w14:paraId="5697A57C" w14:textId="77777777" w:rsidR="00F56B57" w:rsidRPr="00F56B57" w:rsidRDefault="00F56B57" w:rsidP="0014409C">
            <w:pPr>
              <w:spacing w:after="60"/>
              <w:rPr>
                <w:sz w:val="22"/>
                <w:szCs w:val="22"/>
                <w:lang w:eastAsia="en-GB" w:bidi="fa-IR"/>
              </w:rPr>
            </w:pPr>
            <w:r w:rsidRPr="00F56B57">
              <w:rPr>
                <w:sz w:val="22"/>
                <w:szCs w:val="22"/>
                <w:lang w:eastAsia="en-GB" w:bidi="fa-IR"/>
              </w:rPr>
              <w:t>Average betweenness centrality: 0.0025</w:t>
            </w:r>
          </w:p>
          <w:p w14:paraId="12B4612A" w14:textId="77777777" w:rsidR="00F56B57" w:rsidRPr="00F56B57" w:rsidRDefault="00F56B57" w:rsidP="0014409C">
            <w:pPr>
              <w:spacing w:after="60"/>
              <w:rPr>
                <w:sz w:val="22"/>
                <w:szCs w:val="22"/>
                <w:lang w:eastAsia="en-GB" w:bidi="fa-IR"/>
              </w:rPr>
            </w:pPr>
            <w:r w:rsidRPr="00F56B57">
              <w:rPr>
                <w:sz w:val="22"/>
                <w:szCs w:val="22"/>
                <w:lang w:eastAsia="en-GB" w:bidi="fa-IR"/>
              </w:rPr>
              <w:t>Assortativity coefficient: 0.0116</w:t>
            </w:r>
          </w:p>
          <w:p w14:paraId="1FC4CE77" w14:textId="2D0036F1" w:rsidR="0063531F" w:rsidRPr="0014409C" w:rsidRDefault="00F56B57" w:rsidP="0014409C">
            <w:pPr>
              <w:spacing w:after="60"/>
              <w:rPr>
                <w:sz w:val="22"/>
                <w:szCs w:val="22"/>
                <w:lang w:eastAsia="en-GB" w:bidi="fa-IR"/>
              </w:rPr>
            </w:pPr>
            <w:r w:rsidRPr="0014409C">
              <w:rPr>
                <w:sz w:val="22"/>
                <w:szCs w:val="22"/>
                <w:lang w:eastAsia="en-GB" w:bidi="fa-IR"/>
              </w:rPr>
              <w:t>Triadic closure: 0.023</w:t>
            </w:r>
          </w:p>
        </w:tc>
      </w:tr>
    </w:tbl>
    <w:p w14:paraId="4D4CDCBE" w14:textId="376BDCAE" w:rsidR="00790AD9" w:rsidRPr="00603976" w:rsidRDefault="00BA45D6" w:rsidP="00440FA7">
      <w:pPr>
        <w:jc w:val="center"/>
        <w:rPr>
          <w:rFonts w:ascii="Times New Roman" w:hAnsi="Times New Roman" w:cs="Times New Roman"/>
          <w:sz w:val="22"/>
          <w:szCs w:val="22"/>
          <w:lang w:eastAsia="en-GB" w:bidi="fa-IR"/>
        </w:rPr>
      </w:pPr>
      <w:r w:rsidRPr="00603976">
        <w:rPr>
          <w:rFonts w:ascii="Times New Roman" w:hAnsi="Times New Roman" w:cs="Times New Roman"/>
          <w:b/>
          <w:bCs/>
          <w:sz w:val="22"/>
          <w:szCs w:val="22"/>
          <w:lang w:eastAsia="en-GB" w:bidi="fa-IR"/>
        </w:rPr>
        <w:t>Figure 3.</w:t>
      </w:r>
      <w:r w:rsidRPr="00603976">
        <w:rPr>
          <w:rFonts w:ascii="Times New Roman" w:hAnsi="Times New Roman" w:cs="Times New Roman"/>
          <w:sz w:val="22"/>
          <w:szCs w:val="22"/>
          <w:lang w:eastAsia="en-GB" w:bidi="fa-IR"/>
        </w:rPr>
        <w:t xml:space="preserve"> simplified network with select graph </w:t>
      </w:r>
      <w:r w:rsidR="00121CF4" w:rsidRPr="00603976">
        <w:rPr>
          <w:rFonts w:ascii="Times New Roman" w:hAnsi="Times New Roman" w:cs="Times New Roman"/>
          <w:sz w:val="22"/>
          <w:szCs w:val="22"/>
          <w:lang w:eastAsia="en-GB" w:bidi="fa-IR"/>
        </w:rPr>
        <w:t>characteristics.</w:t>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7"/>
        <w:gridCol w:w="1243"/>
      </w:tblGrid>
      <w:tr w:rsidR="00403186" w14:paraId="3E8E4182" w14:textId="77777777" w:rsidTr="006A7BA4">
        <w:tc>
          <w:tcPr>
            <w:tcW w:w="8207" w:type="dxa"/>
            <w:vAlign w:val="center"/>
          </w:tcPr>
          <w:p w14:paraId="2423019A" w14:textId="6C55CC22" w:rsidR="00403186" w:rsidRPr="0095747D" w:rsidRDefault="00000000" w:rsidP="006A7BA4">
            <w:pPr>
              <w:spacing w:line="276" w:lineRule="auto"/>
              <w:jc w:val="both"/>
              <w:rPr>
                <w:rFonts w:ascii="Times New Roman" w:eastAsia="Calibri" w:hAnsi="Times New Roman" w:cs="Arial"/>
                <w:lang w:bidi="fa-IR"/>
              </w:rPr>
            </w:pPr>
            <m:oMathPara>
              <m:oMathParaPr>
                <m:jc m:val="left"/>
              </m:oMathParaPr>
              <m:oMath>
                <m:sSub>
                  <m:sSubPr>
                    <m:ctrlPr>
                      <w:rPr>
                        <w:rFonts w:ascii="Cambria Math" w:hAnsi="Cambria Math"/>
                        <w:i/>
                        <w:lang w:eastAsia="en-GB"/>
                      </w:rPr>
                    </m:ctrlPr>
                  </m:sSubPr>
                  <m:e>
                    <m:r>
                      <w:rPr>
                        <w:rFonts w:ascii="Cambria Math" w:hAnsi="Cambria Math"/>
                        <w:lang w:eastAsia="en-GB"/>
                      </w:rPr>
                      <m:t>H</m:t>
                    </m:r>
                  </m:e>
                  <m:sub>
                    <m:r>
                      <w:rPr>
                        <w:rFonts w:ascii="Cambria Math" w:hAnsi="Cambria Math"/>
                        <w:lang w:eastAsia="en-GB"/>
                      </w:rPr>
                      <m:t>i,j,t</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S</m:t>
                    </m:r>
                  </m:e>
                  <m:sub>
                    <m:r>
                      <w:rPr>
                        <w:rFonts w:ascii="Cambria Math" w:hAnsi="Cambria Math"/>
                        <w:lang w:eastAsia="en-GB"/>
                      </w:rPr>
                      <m:t>t</m:t>
                    </m:r>
                  </m:sub>
                </m:sSub>
                <m:r>
                  <w:rPr>
                    <w:rFonts w:ascii="Cambria Math" w:hAnsi="Cambria Math"/>
                    <w:lang w:eastAsia="en-GB"/>
                  </w:rPr>
                  <m:t>-</m:t>
                </m:r>
                <m:sSub>
                  <m:sSubPr>
                    <m:ctrlPr>
                      <w:rPr>
                        <w:rFonts w:ascii="Cambria Math" w:hAnsi="Cambria Math"/>
                        <w:i/>
                        <w:lang w:eastAsia="en-GB"/>
                      </w:rPr>
                    </m:ctrlPr>
                  </m:sSubPr>
                  <m:e>
                    <m:r>
                      <w:rPr>
                        <w:rFonts w:ascii="Cambria Math" w:hAnsi="Cambria Math"/>
                        <w:lang w:eastAsia="en-GB"/>
                      </w:rPr>
                      <m:t>E</m:t>
                    </m:r>
                  </m:e>
                  <m:sub>
                    <m:r>
                      <w:rPr>
                        <w:rFonts w:ascii="Cambria Math" w:hAnsi="Cambria Math"/>
                        <w:lang w:eastAsia="en-GB"/>
                      </w:rPr>
                      <m:t>i,j</m:t>
                    </m:r>
                  </m:sub>
                </m:sSub>
                <m:r>
                  <w:rPr>
                    <w:rFonts w:ascii="Cambria Math" w:hAnsi="Cambria Math"/>
                    <w:lang w:eastAsia="en-GB"/>
                  </w:rPr>
                  <m:t>,</m:t>
                </m:r>
              </m:oMath>
            </m:oMathPara>
          </w:p>
        </w:tc>
        <w:tc>
          <w:tcPr>
            <w:tcW w:w="1243" w:type="dxa"/>
            <w:vAlign w:val="center"/>
          </w:tcPr>
          <w:p w14:paraId="6E012FA8" w14:textId="750217BE" w:rsidR="00403186" w:rsidRDefault="00403186" w:rsidP="006A7BA4">
            <w:pPr>
              <w:spacing w:line="276" w:lineRule="auto"/>
              <w:jc w:val="right"/>
              <w:rPr>
                <w:lang w:bidi="fa-IR"/>
              </w:rPr>
            </w:pPr>
            <w:r>
              <w:rPr>
                <w:lang w:bidi="fa-IR"/>
              </w:rPr>
              <w:t>(3)</w:t>
            </w:r>
          </w:p>
        </w:tc>
      </w:tr>
    </w:tbl>
    <w:p w14:paraId="07380CBC" w14:textId="1033FEEB" w:rsidR="00603976" w:rsidRDefault="00403186" w:rsidP="003174C7">
      <w:pPr>
        <w:jc w:val="both"/>
        <w:rPr>
          <w:rFonts w:eastAsiaTheme="minorEastAsia"/>
          <w:lang w:eastAsia="en-GB"/>
        </w:rPr>
      </w:pPr>
      <w:r>
        <w:rPr>
          <w:lang w:eastAsia="en-GB"/>
        </w:rPr>
        <w:t xml:space="preserve">where </w:t>
      </w:r>
      <m:oMath>
        <m:sSub>
          <m:sSubPr>
            <m:ctrlPr>
              <w:rPr>
                <w:rFonts w:ascii="Cambria Math" w:hAnsi="Cambria Math"/>
                <w:i/>
                <w:lang w:eastAsia="en-GB"/>
              </w:rPr>
            </m:ctrlPr>
          </m:sSubPr>
          <m:e>
            <m:r>
              <w:rPr>
                <w:rFonts w:ascii="Cambria Math" w:hAnsi="Cambria Math"/>
                <w:lang w:eastAsia="en-GB"/>
              </w:rPr>
              <m:t>H</m:t>
            </m:r>
          </m:e>
          <m:sub>
            <m:r>
              <w:rPr>
                <w:rFonts w:ascii="Cambria Math" w:hAnsi="Cambria Math"/>
                <w:lang w:eastAsia="en-GB"/>
              </w:rPr>
              <m:t>i,j,t</m:t>
            </m:r>
          </m:sub>
        </m:sSub>
      </m:oMath>
      <w:r>
        <w:rPr>
          <w:rFonts w:eastAsiaTheme="minorEastAsia"/>
          <w:lang w:eastAsia="en-GB"/>
        </w:rPr>
        <w:t xml:space="preserve"> is the inundation depth at grid (</w:t>
      </w:r>
      <m:oMath>
        <m:r>
          <w:rPr>
            <w:rFonts w:ascii="Cambria Math" w:eastAsiaTheme="minorEastAsia" w:hAnsi="Cambria Math"/>
            <w:lang w:eastAsia="en-GB"/>
          </w:rPr>
          <m:t>i,j</m:t>
        </m:r>
      </m:oMath>
      <w:r>
        <w:rPr>
          <w:rFonts w:eastAsiaTheme="minorEastAsia"/>
          <w:lang w:eastAsia="en-GB"/>
        </w:rPr>
        <w:t xml:space="preserve">) at time </w:t>
      </w:r>
      <m:oMath>
        <m:r>
          <w:rPr>
            <w:rFonts w:ascii="Cambria Math" w:eastAsiaTheme="minorEastAsia" w:hAnsi="Cambria Math"/>
            <w:lang w:eastAsia="en-GB"/>
          </w:rPr>
          <m:t>t</m:t>
        </m:r>
      </m:oMath>
      <w:r>
        <w:rPr>
          <w:rFonts w:eastAsiaTheme="minorEastAsia"/>
          <w:lang w:eastAsia="en-GB"/>
        </w:rPr>
        <w:t xml:space="preserve">, </w:t>
      </w:r>
      <m:oMath>
        <m:sSub>
          <m:sSubPr>
            <m:ctrlPr>
              <w:rPr>
                <w:rFonts w:ascii="Cambria Math" w:hAnsi="Cambria Math"/>
                <w:i/>
                <w:lang w:eastAsia="en-GB"/>
              </w:rPr>
            </m:ctrlPr>
          </m:sSubPr>
          <m:e>
            <m:r>
              <w:rPr>
                <w:rFonts w:ascii="Cambria Math" w:hAnsi="Cambria Math"/>
                <w:lang w:eastAsia="en-GB"/>
              </w:rPr>
              <m:t>S</m:t>
            </m:r>
          </m:e>
          <m:sub>
            <m:r>
              <w:rPr>
                <w:rFonts w:ascii="Cambria Math" w:hAnsi="Cambria Math"/>
                <w:lang w:eastAsia="en-GB"/>
              </w:rPr>
              <m:t>t</m:t>
            </m:r>
          </m:sub>
        </m:sSub>
      </m:oMath>
      <w:r>
        <w:rPr>
          <w:rFonts w:eastAsiaTheme="minorEastAsia"/>
          <w:lang w:eastAsia="en-GB"/>
        </w:rPr>
        <w:t xml:space="preserve"> is the storm surge elevation at shoreline at time </w:t>
      </w:r>
      <m:oMath>
        <m:r>
          <w:rPr>
            <w:rFonts w:ascii="Cambria Math" w:eastAsiaTheme="minorEastAsia" w:hAnsi="Cambria Math"/>
            <w:lang w:eastAsia="en-GB"/>
          </w:rPr>
          <m:t>t</m:t>
        </m:r>
      </m:oMath>
      <w:r>
        <w:rPr>
          <w:rFonts w:eastAsiaTheme="minorEastAsia"/>
          <w:lang w:eastAsia="en-GB"/>
        </w:rPr>
        <w:t xml:space="preserve">, and </w:t>
      </w:r>
      <m:oMath>
        <m:sSub>
          <m:sSubPr>
            <m:ctrlPr>
              <w:rPr>
                <w:rFonts w:ascii="Cambria Math" w:hAnsi="Cambria Math"/>
                <w:i/>
                <w:lang w:eastAsia="en-GB"/>
              </w:rPr>
            </m:ctrlPr>
          </m:sSubPr>
          <m:e>
            <m:r>
              <w:rPr>
                <w:rFonts w:ascii="Cambria Math" w:hAnsi="Cambria Math"/>
                <w:lang w:eastAsia="en-GB"/>
              </w:rPr>
              <m:t>E</m:t>
            </m:r>
          </m:e>
          <m:sub>
            <m:r>
              <w:rPr>
                <w:rFonts w:ascii="Cambria Math" w:hAnsi="Cambria Math"/>
                <w:lang w:eastAsia="en-GB"/>
              </w:rPr>
              <m:t>i,j</m:t>
            </m:r>
          </m:sub>
        </m:sSub>
      </m:oMath>
      <w:r>
        <w:rPr>
          <w:rFonts w:eastAsiaTheme="minorEastAsia"/>
          <w:lang w:eastAsia="en-GB"/>
        </w:rPr>
        <w:t xml:space="preserve"> is the elevation of the grid (</w:t>
      </w:r>
      <m:oMath>
        <m:r>
          <w:rPr>
            <w:rFonts w:ascii="Cambria Math" w:eastAsiaTheme="minorEastAsia" w:hAnsi="Cambria Math"/>
            <w:lang w:eastAsia="en-GB"/>
          </w:rPr>
          <m:t>i,j</m:t>
        </m:r>
      </m:oMath>
      <w:r>
        <w:rPr>
          <w:rFonts w:eastAsiaTheme="minorEastAsia"/>
          <w:lang w:eastAsia="en-GB"/>
        </w:rPr>
        <w:t xml:space="preserve">) obtained from the DEM. </w:t>
      </w:r>
      <w:r w:rsidR="00603976">
        <w:rPr>
          <w:rFonts w:eastAsiaTheme="minorEastAsia"/>
          <w:lang w:eastAsia="en-GB"/>
        </w:rPr>
        <w:t>Figure 4 shows the storm surge time series for the first five hurricane scenarios</w:t>
      </w:r>
      <w:r w:rsidR="005F50C2">
        <w:rPr>
          <w:rFonts w:eastAsiaTheme="minorEastAsia"/>
          <w:lang w:eastAsia="en-GB"/>
        </w:rPr>
        <w:t>, while Figure 5 illustrates an obtained peak inundation map selected from one of the hurricane scenarios as an example</w:t>
      </w:r>
      <w:r w:rsidR="00603976">
        <w:rPr>
          <w:rFonts w:eastAsiaTheme="minorEastAsia"/>
          <w:lang w:eastAsia="en-GB"/>
        </w:rPr>
        <w:t>.</w:t>
      </w:r>
    </w:p>
    <w:p w14:paraId="2C573AA0" w14:textId="51BCAC8C" w:rsidR="00603976" w:rsidRDefault="00603976" w:rsidP="00603976">
      <w:pPr>
        <w:jc w:val="center"/>
        <w:rPr>
          <w:rFonts w:eastAsiaTheme="minorEastAsia"/>
          <w:lang w:eastAsia="en-GB"/>
        </w:rPr>
      </w:pPr>
      <w:r w:rsidRPr="00603976">
        <w:rPr>
          <w:rFonts w:eastAsiaTheme="minorEastAsia"/>
          <w:noProof/>
          <w:lang w:eastAsia="en-GB"/>
        </w:rPr>
        <w:drawing>
          <wp:inline distT="0" distB="0" distL="0" distR="0" wp14:anchorId="4E345E8F" wp14:editId="0BEF353F">
            <wp:extent cx="4762195" cy="2772460"/>
            <wp:effectExtent l="0" t="0" r="635" b="8890"/>
            <wp:docPr id="1840721660" name="Chart 1">
              <a:extLst xmlns:a="http://schemas.openxmlformats.org/drawingml/2006/main">
                <a:ext uri="{FF2B5EF4-FFF2-40B4-BE49-F238E27FC236}">
                  <a16:creationId xmlns:a16="http://schemas.microsoft.com/office/drawing/2014/main" id="{06B0FF22-2F73-3D52-4768-692218DDF4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6735A97" w14:textId="0A778413" w:rsidR="00A30AE3" w:rsidRPr="00A30AE3" w:rsidRDefault="00603976" w:rsidP="00A30AE3">
      <w:pPr>
        <w:jc w:val="center"/>
        <w:rPr>
          <w:rFonts w:eastAsiaTheme="minorEastAsia"/>
          <w:sz w:val="22"/>
          <w:szCs w:val="22"/>
          <w:lang w:eastAsia="en-GB"/>
        </w:rPr>
      </w:pPr>
      <w:r w:rsidRPr="00603976">
        <w:rPr>
          <w:rFonts w:eastAsiaTheme="minorEastAsia"/>
          <w:b/>
          <w:bCs/>
          <w:sz w:val="22"/>
          <w:szCs w:val="22"/>
          <w:lang w:eastAsia="en-GB"/>
        </w:rPr>
        <w:t>Figure 4.</w:t>
      </w:r>
      <w:r w:rsidRPr="00603976">
        <w:rPr>
          <w:rFonts w:eastAsiaTheme="minorEastAsia"/>
          <w:sz w:val="22"/>
          <w:szCs w:val="22"/>
          <w:lang w:eastAsia="en-GB"/>
        </w:rPr>
        <w:t xml:space="preserve"> Storm surge time series for the first five hurricane scenarios.</w:t>
      </w:r>
    </w:p>
    <w:p w14:paraId="6D74DFF3" w14:textId="68F37208" w:rsidR="00A30AE3" w:rsidRDefault="00A30AE3" w:rsidP="00A30AE3">
      <w:pPr>
        <w:jc w:val="center"/>
        <w:rPr>
          <w:rFonts w:eastAsiaTheme="minorEastAsia"/>
          <w:lang w:eastAsia="en-GB"/>
        </w:rPr>
      </w:pPr>
      <w:r w:rsidRPr="00A30AE3">
        <w:rPr>
          <w:rFonts w:eastAsiaTheme="minorEastAsia"/>
          <w:noProof/>
          <w:lang w:eastAsia="en-GB"/>
        </w:rPr>
        <w:lastRenderedPageBreak/>
        <w:drawing>
          <wp:inline distT="0" distB="0" distL="0" distR="0" wp14:anchorId="5E6A88BA" wp14:editId="25576C57">
            <wp:extent cx="5127066" cy="2776613"/>
            <wp:effectExtent l="19050" t="19050" r="16510" b="24130"/>
            <wp:docPr id="9" name="Picture 8">
              <a:extLst xmlns:a="http://schemas.openxmlformats.org/drawingml/2006/main">
                <a:ext uri="{FF2B5EF4-FFF2-40B4-BE49-F238E27FC236}">
                  <a16:creationId xmlns:a16="http://schemas.microsoft.com/office/drawing/2014/main" id="{1F4F2F59-C119-B6BC-7CEF-A71DC6B85C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F4F2F59-C119-B6BC-7CEF-A71DC6B85CDA}"/>
                        </a:ext>
                      </a:extLst>
                    </pic:cNvPr>
                    <pic:cNvPicPr>
                      <a:picLocks noChangeAspect="1"/>
                    </pic:cNvPicPr>
                  </pic:nvPicPr>
                  <pic:blipFill>
                    <a:blip r:embed="rId11"/>
                    <a:stretch>
                      <a:fillRect/>
                    </a:stretch>
                  </pic:blipFill>
                  <pic:spPr>
                    <a:xfrm>
                      <a:off x="0" y="0"/>
                      <a:ext cx="5136736" cy="2781850"/>
                    </a:xfrm>
                    <a:prstGeom prst="rect">
                      <a:avLst/>
                    </a:prstGeom>
                    <a:ln w="12700">
                      <a:solidFill>
                        <a:schemeClr val="tx1"/>
                      </a:solidFill>
                    </a:ln>
                  </pic:spPr>
                </pic:pic>
              </a:graphicData>
            </a:graphic>
          </wp:inline>
        </w:drawing>
      </w:r>
    </w:p>
    <w:p w14:paraId="2EB9FC13" w14:textId="70B9936D" w:rsidR="00A30AE3" w:rsidRPr="00A30AE3" w:rsidRDefault="00A30AE3" w:rsidP="00A30AE3">
      <w:pPr>
        <w:jc w:val="center"/>
        <w:rPr>
          <w:rFonts w:eastAsiaTheme="minorEastAsia"/>
          <w:sz w:val="22"/>
          <w:szCs w:val="22"/>
          <w:lang w:eastAsia="en-GB"/>
        </w:rPr>
      </w:pPr>
      <w:r w:rsidRPr="00A30AE3">
        <w:rPr>
          <w:rFonts w:eastAsiaTheme="minorEastAsia"/>
          <w:b/>
          <w:bCs/>
          <w:sz w:val="22"/>
          <w:szCs w:val="22"/>
          <w:lang w:eastAsia="en-GB"/>
        </w:rPr>
        <w:t>Figure 5.</w:t>
      </w:r>
      <w:r w:rsidRPr="00A30AE3">
        <w:rPr>
          <w:rFonts w:eastAsiaTheme="minorEastAsia"/>
          <w:sz w:val="22"/>
          <w:szCs w:val="22"/>
          <w:lang w:eastAsia="en-GB"/>
        </w:rPr>
        <w:t xml:space="preserve"> surge-induced maximum inundation selected randomly from one of the scenarios.</w:t>
      </w:r>
    </w:p>
    <w:p w14:paraId="74C6B57B" w14:textId="22673BFB" w:rsidR="00A62131" w:rsidRDefault="00403186" w:rsidP="003174C7">
      <w:pPr>
        <w:jc w:val="both"/>
        <w:rPr>
          <w:rFonts w:eastAsiaTheme="minorEastAsia"/>
          <w:lang w:eastAsia="en-GB"/>
        </w:rPr>
      </w:pPr>
      <w:r>
        <w:rPr>
          <w:rFonts w:eastAsiaTheme="minorEastAsia"/>
          <w:lang w:eastAsia="en-GB"/>
        </w:rPr>
        <w:t xml:space="preserve">A MATLAB script </w:t>
      </w:r>
      <w:proofErr w:type="gramStart"/>
      <w:r>
        <w:rPr>
          <w:rFonts w:eastAsiaTheme="minorEastAsia"/>
          <w:lang w:eastAsia="en-GB"/>
        </w:rPr>
        <w:t>was written</w:t>
      </w:r>
      <w:proofErr w:type="gramEnd"/>
      <w:r>
        <w:rPr>
          <w:rFonts w:eastAsiaTheme="minorEastAsia"/>
          <w:lang w:eastAsia="en-GB"/>
        </w:rPr>
        <w:t xml:space="preserve"> and executed to obtain the inundation maps of the area for all surge scenarios at all time steps. Then, Equation 4 </w:t>
      </w:r>
      <w:proofErr w:type="gramStart"/>
      <w:r>
        <w:rPr>
          <w:rFonts w:eastAsiaTheme="minorEastAsia"/>
          <w:lang w:eastAsia="en-GB"/>
        </w:rPr>
        <w:t>was utilized</w:t>
      </w:r>
      <w:proofErr w:type="gramEnd"/>
      <w:r>
        <w:rPr>
          <w:rFonts w:eastAsiaTheme="minorEastAsia"/>
          <w:lang w:eastAsia="en-GB"/>
        </w:rPr>
        <w:t xml:space="preserve"> to obtain the equivalent rainfall depth at each time step:</w:t>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7"/>
        <w:gridCol w:w="1243"/>
      </w:tblGrid>
      <w:tr w:rsidR="00403186" w14:paraId="5DA803D4" w14:textId="77777777" w:rsidTr="006A7BA4">
        <w:tc>
          <w:tcPr>
            <w:tcW w:w="8207" w:type="dxa"/>
            <w:vAlign w:val="center"/>
          </w:tcPr>
          <w:p w14:paraId="7C0FB0E8" w14:textId="392871F6" w:rsidR="00403186" w:rsidRPr="0095747D" w:rsidRDefault="00000000" w:rsidP="006A7BA4">
            <w:pPr>
              <w:spacing w:line="276" w:lineRule="auto"/>
              <w:jc w:val="both"/>
              <w:rPr>
                <w:rFonts w:ascii="Times New Roman" w:eastAsia="Calibri" w:hAnsi="Times New Roman" w:cs="Arial"/>
                <w:lang w:bidi="fa-IR"/>
              </w:rPr>
            </w:pPr>
            <m:oMathPara>
              <m:oMathParaPr>
                <m:jc m:val="left"/>
              </m:oMathParaPr>
              <m:oMath>
                <m:sSub>
                  <m:sSubPr>
                    <m:ctrlPr>
                      <w:rPr>
                        <w:rFonts w:ascii="Cambria Math" w:hAnsi="Cambria Math"/>
                        <w:i/>
                        <w:iCs/>
                        <w:lang w:eastAsia="en-GB"/>
                      </w:rPr>
                    </m:ctrlPr>
                  </m:sSubPr>
                  <m:e>
                    <m:r>
                      <w:rPr>
                        <w:rFonts w:ascii="Cambria Math" w:hAnsi="Cambria Math"/>
                        <w:lang w:eastAsia="en-GB"/>
                      </w:rPr>
                      <m:t>R</m:t>
                    </m:r>
                  </m:e>
                  <m:sub>
                    <m:r>
                      <w:rPr>
                        <w:rFonts w:ascii="Cambria Math" w:hAnsi="Cambria Math"/>
                        <w:lang w:eastAsia="en-GB"/>
                      </w:rPr>
                      <m:t>t</m:t>
                    </m:r>
                  </m:sub>
                </m:sSub>
                <m:r>
                  <w:rPr>
                    <w:rFonts w:ascii="Cambria Math" w:hAnsi="Cambria Math"/>
                    <w:lang w:eastAsia="en-GB"/>
                  </w:rPr>
                  <m:t>=</m:t>
                </m:r>
                <m:f>
                  <m:fPr>
                    <m:ctrlPr>
                      <w:rPr>
                        <w:rFonts w:ascii="Cambria Math" w:hAnsi="Cambria Math"/>
                        <w:i/>
                        <w:iCs/>
                        <w:lang w:eastAsia="en-GB"/>
                      </w:rPr>
                    </m:ctrlPr>
                  </m:fPr>
                  <m:num>
                    <m:sSub>
                      <m:sSubPr>
                        <m:ctrlPr>
                          <w:rPr>
                            <w:rFonts w:ascii="Cambria Math" w:hAnsi="Cambria Math"/>
                            <w:i/>
                            <w:iCs/>
                            <w:lang w:eastAsia="en-GB"/>
                          </w:rPr>
                        </m:ctrlPr>
                      </m:sSubPr>
                      <m:e>
                        <m:r>
                          <w:rPr>
                            <w:rFonts w:ascii="Cambria Math" w:hAnsi="Cambria Math"/>
                            <w:lang w:eastAsia="en-GB"/>
                          </w:rPr>
                          <m:t>V</m:t>
                        </m:r>
                      </m:e>
                      <m:sub>
                        <m:r>
                          <w:rPr>
                            <w:rFonts w:ascii="Cambria Math" w:hAnsi="Cambria Math"/>
                            <w:lang w:eastAsia="en-GB"/>
                          </w:rPr>
                          <m:t>t</m:t>
                        </m:r>
                      </m:sub>
                    </m:sSub>
                    <m:r>
                      <w:rPr>
                        <w:rFonts w:ascii="Cambria Math" w:hAnsi="Cambria Math"/>
                        <w:lang w:eastAsia="en-GB"/>
                      </w:rPr>
                      <m:t> ×</m:t>
                    </m:r>
                    <m:sSup>
                      <m:sSupPr>
                        <m:ctrlPr>
                          <w:rPr>
                            <w:rFonts w:ascii="Cambria Math" w:hAnsi="Cambria Math"/>
                            <w:i/>
                            <w:iCs/>
                            <w:lang w:eastAsia="en-GB"/>
                          </w:rPr>
                        </m:ctrlPr>
                      </m:sSupPr>
                      <m:e>
                        <m:r>
                          <w:rPr>
                            <w:rFonts w:ascii="Cambria Math" w:hAnsi="Cambria Math"/>
                            <w:lang w:eastAsia="en-GB"/>
                          </w:rPr>
                          <m:t>10</m:t>
                        </m:r>
                      </m:e>
                      <m:sup>
                        <m:r>
                          <w:rPr>
                            <w:rFonts w:ascii="Cambria Math" w:hAnsi="Cambria Math"/>
                            <w:lang w:eastAsia="en-GB"/>
                          </w:rPr>
                          <m:t>-3</m:t>
                        </m:r>
                      </m:sup>
                    </m:sSup>
                    <m:r>
                      <w:rPr>
                        <w:rFonts w:ascii="Cambria Math" w:hAnsi="Cambria Math"/>
                        <w:lang w:eastAsia="en-GB"/>
                      </w:rPr>
                      <m:t> ×rand</m:t>
                    </m:r>
                    <m:d>
                      <m:dPr>
                        <m:ctrlPr>
                          <w:rPr>
                            <w:rFonts w:ascii="Cambria Math" w:hAnsi="Cambria Math"/>
                            <w:i/>
                            <w:iCs/>
                            <w:lang w:eastAsia="en-GB"/>
                          </w:rPr>
                        </m:ctrlPr>
                      </m:dPr>
                      <m:e>
                        <m:r>
                          <w:rPr>
                            <w:rFonts w:ascii="Cambria Math" w:hAnsi="Cambria Math"/>
                            <w:lang w:eastAsia="en-GB"/>
                          </w:rPr>
                          <m:t>0.33, 0.66</m:t>
                        </m:r>
                      </m:e>
                    </m:d>
                  </m:num>
                  <m:den>
                    <m:r>
                      <w:rPr>
                        <w:rFonts w:ascii="Cambria Math" w:hAnsi="Cambria Math"/>
                        <w:lang w:eastAsia="en-GB"/>
                      </w:rPr>
                      <m:t>3×</m:t>
                    </m:r>
                    <m:sSub>
                      <m:sSubPr>
                        <m:ctrlPr>
                          <w:rPr>
                            <w:rFonts w:ascii="Cambria Math" w:hAnsi="Cambria Math"/>
                            <w:i/>
                            <w:iCs/>
                            <w:lang w:eastAsia="en-GB"/>
                          </w:rPr>
                        </m:ctrlPr>
                      </m:sSubPr>
                      <m:e>
                        <m:r>
                          <w:rPr>
                            <w:rFonts w:ascii="Cambria Math" w:hAnsi="Cambria Math"/>
                            <w:lang w:eastAsia="en-GB"/>
                          </w:rPr>
                          <m:t>A</m:t>
                        </m:r>
                      </m:e>
                      <m:sub>
                        <m:r>
                          <w:rPr>
                            <w:rFonts w:ascii="Cambria Math" w:hAnsi="Cambria Math"/>
                            <w:lang w:eastAsia="en-GB"/>
                          </w:rPr>
                          <m:t>t</m:t>
                        </m:r>
                      </m:sub>
                    </m:sSub>
                  </m:den>
                </m:f>
                <m:r>
                  <w:rPr>
                    <w:rFonts w:ascii="Cambria Math" w:hAnsi="Cambria Math"/>
                    <w:lang w:eastAsia="en-GB"/>
                  </w:rPr>
                  <m:t>,</m:t>
                </m:r>
              </m:oMath>
            </m:oMathPara>
          </w:p>
        </w:tc>
        <w:tc>
          <w:tcPr>
            <w:tcW w:w="1243" w:type="dxa"/>
            <w:vAlign w:val="center"/>
          </w:tcPr>
          <w:p w14:paraId="0102A607" w14:textId="7EC44B7D" w:rsidR="00403186" w:rsidRDefault="00403186" w:rsidP="006A7BA4">
            <w:pPr>
              <w:spacing w:line="276" w:lineRule="auto"/>
              <w:jc w:val="right"/>
              <w:rPr>
                <w:lang w:bidi="fa-IR"/>
              </w:rPr>
            </w:pPr>
            <w:r>
              <w:rPr>
                <w:lang w:bidi="fa-IR"/>
              </w:rPr>
              <w:t>(</w:t>
            </w:r>
            <w:r w:rsidR="00187332">
              <w:rPr>
                <w:lang w:bidi="fa-IR"/>
              </w:rPr>
              <w:t>4</w:t>
            </w:r>
            <w:r>
              <w:rPr>
                <w:lang w:bidi="fa-IR"/>
              </w:rPr>
              <w:t>)</w:t>
            </w:r>
          </w:p>
        </w:tc>
      </w:tr>
    </w:tbl>
    <w:p w14:paraId="3EFCE0EB" w14:textId="41D0D70A" w:rsidR="00403186" w:rsidRPr="00403186" w:rsidRDefault="002B67F0" w:rsidP="00603976">
      <w:pPr>
        <w:jc w:val="both"/>
        <w:rPr>
          <w:lang w:eastAsia="en-GB"/>
        </w:rPr>
      </w:pPr>
      <w:r>
        <w:rPr>
          <w:rFonts w:eastAsiaTheme="minorEastAsia"/>
          <w:lang w:eastAsia="en-GB"/>
        </w:rPr>
        <w:t xml:space="preserve">where </w:t>
      </w:r>
      <m:oMath>
        <m:sSub>
          <m:sSubPr>
            <m:ctrlPr>
              <w:rPr>
                <w:rFonts w:ascii="Cambria Math" w:eastAsiaTheme="minorEastAsia" w:hAnsi="Cambria Math"/>
                <w:i/>
                <w:lang w:eastAsia="en-GB"/>
              </w:rPr>
            </m:ctrlPr>
          </m:sSubPr>
          <m:e>
            <m:r>
              <w:rPr>
                <w:rFonts w:ascii="Cambria Math" w:eastAsiaTheme="minorEastAsia" w:hAnsi="Cambria Math"/>
                <w:lang w:eastAsia="en-GB"/>
              </w:rPr>
              <m:t>R</m:t>
            </m:r>
          </m:e>
          <m:sub>
            <m:r>
              <w:rPr>
                <w:rFonts w:ascii="Cambria Math" w:eastAsiaTheme="minorEastAsia" w:hAnsi="Cambria Math"/>
                <w:lang w:eastAsia="en-GB"/>
              </w:rPr>
              <m:t>t</m:t>
            </m:r>
          </m:sub>
        </m:sSub>
      </m:oMath>
      <w:r>
        <w:rPr>
          <w:rFonts w:eastAsiaTheme="minorEastAsia"/>
          <w:lang w:eastAsia="en-GB"/>
        </w:rPr>
        <w:t xml:space="preserve"> is the rainfall depth (mm) at time step </w:t>
      </w:r>
      <m:oMath>
        <m:r>
          <w:rPr>
            <w:rFonts w:ascii="Cambria Math" w:eastAsiaTheme="minorEastAsia" w:hAnsi="Cambria Math"/>
            <w:lang w:eastAsia="en-GB"/>
          </w:rPr>
          <m:t>t</m:t>
        </m:r>
      </m:oMath>
      <w:r>
        <w:rPr>
          <w:rFonts w:eastAsiaTheme="minorEastAsia"/>
          <w:lang w:eastAsia="en-GB"/>
        </w:rPr>
        <w:t xml:space="preserve"> and </w:t>
      </w:r>
      <m:oMath>
        <m:sSub>
          <m:sSubPr>
            <m:ctrlPr>
              <w:rPr>
                <w:rFonts w:ascii="Cambria Math" w:eastAsiaTheme="minorEastAsia" w:hAnsi="Cambria Math"/>
                <w:i/>
                <w:lang w:eastAsia="en-GB"/>
              </w:rPr>
            </m:ctrlPr>
          </m:sSubPr>
          <m:e>
            <m:r>
              <w:rPr>
                <w:rFonts w:ascii="Cambria Math" w:eastAsiaTheme="minorEastAsia" w:hAnsi="Cambria Math"/>
                <w:lang w:eastAsia="en-GB"/>
              </w:rPr>
              <m:t>V</m:t>
            </m:r>
          </m:e>
          <m:sub>
            <m:r>
              <w:rPr>
                <w:rFonts w:ascii="Cambria Math" w:eastAsiaTheme="minorEastAsia" w:hAnsi="Cambria Math"/>
                <w:lang w:eastAsia="en-GB"/>
              </w:rPr>
              <m:t>t</m:t>
            </m:r>
          </m:sub>
        </m:sSub>
      </m:oMath>
      <w:r>
        <w:rPr>
          <w:rFonts w:eastAsiaTheme="minorEastAsia"/>
          <w:lang w:eastAsia="en-GB"/>
        </w:rPr>
        <w:t xml:space="preserve"> is the volume of accumulated water in</w:t>
      </w:r>
      <w:r w:rsidR="00603976">
        <w:rPr>
          <w:rFonts w:eastAsiaTheme="minorEastAsia"/>
          <w:lang w:eastAsia="en-GB"/>
        </w:rPr>
        <w:t xml:space="preserve"> </w:t>
      </w:r>
      <w:r>
        <w:rPr>
          <w:lang w:eastAsia="en-GB"/>
        </w:rPr>
        <w:t xml:space="preserve">time step </w:t>
      </w:r>
      <m:oMath>
        <m:r>
          <w:rPr>
            <w:rFonts w:ascii="Cambria Math" w:hAnsi="Cambria Math"/>
            <w:lang w:eastAsia="en-GB"/>
          </w:rPr>
          <m:t>t</m:t>
        </m:r>
      </m:oMath>
      <w:r>
        <w:rPr>
          <w:rFonts w:eastAsiaTheme="minorEastAsia"/>
          <w:lang w:eastAsia="en-GB"/>
        </w:rPr>
        <w:t xml:space="preserve">, and </w:t>
      </w:r>
      <m:oMath>
        <m:sSub>
          <m:sSubPr>
            <m:ctrlPr>
              <w:rPr>
                <w:rFonts w:ascii="Cambria Math" w:eastAsiaTheme="minorEastAsia" w:hAnsi="Cambria Math"/>
                <w:i/>
                <w:lang w:eastAsia="en-GB"/>
              </w:rPr>
            </m:ctrlPr>
          </m:sSubPr>
          <m:e>
            <m:r>
              <w:rPr>
                <w:rFonts w:ascii="Cambria Math" w:eastAsiaTheme="minorEastAsia" w:hAnsi="Cambria Math"/>
                <w:lang w:eastAsia="en-GB"/>
              </w:rPr>
              <m:t>A</m:t>
            </m:r>
          </m:e>
          <m:sub>
            <m:r>
              <w:rPr>
                <w:rFonts w:ascii="Cambria Math" w:eastAsiaTheme="minorEastAsia" w:hAnsi="Cambria Math"/>
                <w:lang w:eastAsia="en-GB"/>
              </w:rPr>
              <m:t>t</m:t>
            </m:r>
          </m:sub>
        </m:sSub>
      </m:oMath>
      <w:r>
        <w:rPr>
          <w:rFonts w:eastAsiaTheme="minorEastAsia"/>
          <w:lang w:eastAsia="en-GB"/>
        </w:rPr>
        <w:t xml:space="preserve"> is the inundated area at time step </w:t>
      </w:r>
      <m:oMath>
        <m:r>
          <w:rPr>
            <w:rFonts w:ascii="Cambria Math" w:eastAsiaTheme="minorEastAsia" w:hAnsi="Cambria Math"/>
            <w:lang w:eastAsia="en-GB"/>
          </w:rPr>
          <m:t>t</m:t>
        </m:r>
      </m:oMath>
      <w:r>
        <w:rPr>
          <w:rFonts w:eastAsiaTheme="minorEastAsia"/>
          <w:lang w:eastAsia="en-GB"/>
        </w:rPr>
        <w:t xml:space="preserve"> calculated as the number of wet cells multiplied by the area of each cell (</w:t>
      </w:r>
      <m:oMath>
        <m:r>
          <w:rPr>
            <w:rFonts w:ascii="Cambria Math" w:eastAsiaTheme="minorEastAsia" w:hAnsi="Cambria Math"/>
            <w:lang w:eastAsia="en-GB"/>
          </w:rPr>
          <m:t>5m×5m</m:t>
        </m:r>
      </m:oMath>
      <w:r>
        <w:rPr>
          <w:rFonts w:eastAsiaTheme="minorEastAsia"/>
          <w:lang w:eastAsia="en-GB"/>
        </w:rPr>
        <w:t>).</w:t>
      </w:r>
      <w:r>
        <w:rPr>
          <w:lang w:eastAsia="en-GB"/>
        </w:rPr>
        <w:t xml:space="preserve"> </w:t>
      </w:r>
      <w:r w:rsidR="00187332">
        <w:rPr>
          <w:lang w:eastAsia="en-GB"/>
        </w:rPr>
        <w:t xml:space="preserve">It should </w:t>
      </w:r>
      <w:proofErr w:type="gramStart"/>
      <w:r w:rsidR="00187332">
        <w:rPr>
          <w:lang w:eastAsia="en-GB"/>
        </w:rPr>
        <w:t>be mentioned</w:t>
      </w:r>
      <w:proofErr w:type="gramEnd"/>
      <w:r w:rsidR="00187332">
        <w:rPr>
          <w:lang w:eastAsia="en-GB"/>
        </w:rPr>
        <w:t xml:space="preserve"> that</w:t>
      </w:r>
      <w:r>
        <w:rPr>
          <w:lang w:eastAsia="en-GB"/>
        </w:rPr>
        <w:t xml:space="preserve"> the uniform random number </w:t>
      </w:r>
      <w:proofErr w:type="gramStart"/>
      <w:r>
        <w:rPr>
          <w:lang w:eastAsia="en-GB"/>
        </w:rPr>
        <w:t xml:space="preserve">is </w:t>
      </w:r>
      <w:r w:rsidR="0020270B">
        <w:rPr>
          <w:lang w:eastAsia="en-GB"/>
        </w:rPr>
        <w:t>added</w:t>
      </w:r>
      <w:proofErr w:type="gramEnd"/>
      <w:r w:rsidR="0020270B">
        <w:rPr>
          <w:lang w:eastAsia="en-GB"/>
        </w:rPr>
        <w:t xml:space="preserve"> to </w:t>
      </w:r>
      <w:r>
        <w:rPr>
          <w:lang w:eastAsia="en-GB"/>
        </w:rPr>
        <w:t xml:space="preserve">the equation to </w:t>
      </w:r>
      <w:r w:rsidR="0020270B">
        <w:rPr>
          <w:lang w:eastAsia="en-GB"/>
        </w:rPr>
        <w:t xml:space="preserve">introduced randomness in the data since it </w:t>
      </w:r>
      <w:proofErr w:type="gramStart"/>
      <w:r w:rsidR="0020270B">
        <w:rPr>
          <w:lang w:eastAsia="en-GB"/>
        </w:rPr>
        <w:t>was later discovered</w:t>
      </w:r>
      <w:proofErr w:type="gramEnd"/>
      <w:r w:rsidR="0020270B">
        <w:rPr>
          <w:lang w:eastAsia="en-GB"/>
        </w:rPr>
        <w:t xml:space="preserve"> that the obtained storm surge time series are </w:t>
      </w:r>
      <w:proofErr w:type="gramStart"/>
      <w:r w:rsidR="0020270B">
        <w:rPr>
          <w:lang w:eastAsia="en-GB"/>
        </w:rPr>
        <w:t>similar to</w:t>
      </w:r>
      <w:proofErr w:type="gramEnd"/>
      <w:r w:rsidR="0020270B">
        <w:rPr>
          <w:lang w:eastAsia="en-GB"/>
        </w:rPr>
        <w:t xml:space="preserve"> each other.</w:t>
      </w:r>
      <w:r w:rsidR="00187332">
        <w:rPr>
          <w:lang w:eastAsia="en-GB"/>
        </w:rPr>
        <w:t xml:space="preserve"> </w:t>
      </w:r>
      <w:r w:rsidR="0020270B">
        <w:rPr>
          <w:lang w:eastAsia="en-GB"/>
        </w:rPr>
        <w:t>Additionally</w:t>
      </w:r>
      <w:r w:rsidR="00603976">
        <w:rPr>
          <w:lang w:eastAsia="en-GB"/>
        </w:rPr>
        <w:t>,</w:t>
      </w:r>
      <w:r w:rsidR="0020270B">
        <w:rPr>
          <w:lang w:eastAsia="en-GB"/>
        </w:rPr>
        <w:t xml:space="preserve"> the coefficient </w:t>
      </w:r>
      <w:proofErr w:type="gramStart"/>
      <w:r w:rsidR="0020270B">
        <w:rPr>
          <w:lang w:eastAsia="en-GB"/>
        </w:rPr>
        <w:t>3</w:t>
      </w:r>
      <w:proofErr w:type="gramEnd"/>
      <w:r w:rsidR="0020270B">
        <w:rPr>
          <w:lang w:eastAsia="en-GB"/>
        </w:rPr>
        <w:t xml:space="preserve"> is in the denominator since the </w:t>
      </w:r>
      <w:r w:rsidR="00187332">
        <w:rPr>
          <w:lang w:eastAsia="en-GB"/>
        </w:rPr>
        <w:t xml:space="preserve">time step changed from 15 </w:t>
      </w:r>
      <w:r w:rsidR="0020270B">
        <w:rPr>
          <w:lang w:eastAsia="en-GB"/>
        </w:rPr>
        <w:t xml:space="preserve">minutes for storm surge time series </w:t>
      </w:r>
      <w:r w:rsidR="00187332">
        <w:rPr>
          <w:lang w:eastAsia="en-GB"/>
        </w:rPr>
        <w:t xml:space="preserve">to 5 </w:t>
      </w:r>
      <w:r w:rsidR="0020270B">
        <w:rPr>
          <w:lang w:eastAsia="en-GB"/>
        </w:rPr>
        <w:t>minutes for the rainfall series. Lastly, the</w:t>
      </w:r>
      <w:r w:rsidR="00187332">
        <w:rPr>
          <w:lang w:eastAsia="en-GB"/>
        </w:rPr>
        <w:t xml:space="preserve"> infiltration rate </w:t>
      </w:r>
      <w:proofErr w:type="gramStart"/>
      <w:r w:rsidR="00187332">
        <w:rPr>
          <w:lang w:eastAsia="en-GB"/>
        </w:rPr>
        <w:t>was assumed</w:t>
      </w:r>
      <w:proofErr w:type="gramEnd"/>
      <w:r w:rsidR="00187332">
        <w:rPr>
          <w:lang w:eastAsia="en-GB"/>
        </w:rPr>
        <w:t xml:space="preserve"> to be zero</w:t>
      </w:r>
      <w:r w:rsidR="0020270B">
        <w:rPr>
          <w:lang w:eastAsia="en-GB"/>
        </w:rPr>
        <w:t xml:space="preserve"> for the domain</w:t>
      </w:r>
      <w:r w:rsidR="00187332">
        <w:rPr>
          <w:lang w:eastAsia="en-GB"/>
        </w:rPr>
        <w:t>.</w:t>
      </w:r>
    </w:p>
    <w:p w14:paraId="06FFFA56" w14:textId="671AD3EC" w:rsidR="00403186" w:rsidRDefault="00354AD3" w:rsidP="00354AD3">
      <w:pPr>
        <w:jc w:val="both"/>
        <w:rPr>
          <w:lang w:eastAsia="en-GB"/>
        </w:rPr>
      </w:pPr>
      <w:r>
        <w:rPr>
          <w:lang w:eastAsia="en-GB"/>
        </w:rPr>
        <w:t xml:space="preserve">In the next step, the SWMM model the Bellinge’s drainage network </w:t>
      </w:r>
      <w:r>
        <w:rPr>
          <w:lang w:eastAsia="en-GB"/>
        </w:rPr>
        <w:fldChar w:fldCharType="begin"/>
      </w:r>
      <w:r>
        <w:rPr>
          <w:lang w:eastAsia="en-GB"/>
        </w:rPr>
        <w:instrText xml:space="preserve"> ADDIN ZOTERO_ITEM CSL_CITATION {"citationID":"x2pBRvIS","properties":{"formattedCitation":"(Nedergaard Pedersen et al. 2021)","plainCitation":"(Nedergaard Pedersen et al. 2021)","noteIndex":0},"citationItems":[{"id":786,"uris":["http://zotero.org/users/local/AbXz8jYB/items/8IW3JDTQ"],"itemData":{"id":786,"type":"article-journal","abstract":"This paper describes a comprehensive and unique open-access data set for research within hydrological and hydraulic modelling of urban drainage systems. The data come from a mainly combined urban drainage system covering a 1.7 km2 area in the town of Bellinge, a suburb of the city of Odense, Denmark. The data set consists of up to 10 years of observations (2010–2020) from 13 level meters, 1 ﬂow meter, 1 position sensor and 4 power sensors in the system, along with rainfall data from three rain gauges and two weather radars (X- and C-band), and meteorological data from a nearby weather station. The system characteristics of the urban drainage system (information about manholes, pipes, etc.) can be found in the data set along with characteristics of the surface area (contour lines, surface description, etc.). Two detailed hydrodynamic, distributed urban drainage models of the system are provided in the software systems MIKE URBAN and EPA Storm Water Management Model (SWMM). The two simulation models generally show similar responses, but systematic differences are present since the models have not been calibrated. With this data set we provide a useful case that will enable independent testing and replication of results from future scientiﬁc developments and innovation within urban hydrology and urban drainage systems research. The data set can be downloaded from https://doi.org/10.11583/DTU.c.5029124 (Pedersen et al., 2021a).","container-title":"Earth System Science Data","DOI":"10.5194/essd-13-4779-2021","ISSN":"1866-3516","issue":"10","journalAbbreviation":"Earth Syst. Sci. Data","language":"en","license":"https://creativecommons.org/licenses/by/4.0/","page":"4779-4798","source":"DOI.org (Crossref)","title":"The Bellinge data set: open data and models for community-wide urban drainage systems research","title-short":"The Bellinge data set","volume":"13","author":[{"family":"Nedergaard Pedersen","given":"Agnethe"},{"family":"Wied Pedersen","given":"Jonas"},{"family":"Vigueras-Rodriguez","given":"Antonio"},{"family":"Brink-Kjær","given":"Annette"},{"family":"Borup","given":"Morten"},{"family":"Steen Mikkelsen","given":"Peter"}],"issued":{"date-parts":[["2021",10,20]]}}}],"schema":"https://github.com/citation-style-language/schema/raw/master/csl-citation.json"} </w:instrText>
      </w:r>
      <w:r>
        <w:rPr>
          <w:lang w:eastAsia="en-GB"/>
        </w:rPr>
        <w:fldChar w:fldCharType="separate"/>
      </w:r>
      <w:r w:rsidRPr="00354AD3">
        <w:rPr>
          <w:rFonts w:ascii="Times New Roman" w:hAnsi="Times New Roman" w:cs="Times New Roman"/>
        </w:rPr>
        <w:t>(Nedergaard Pedersen et al. 2021)</w:t>
      </w:r>
      <w:r>
        <w:rPr>
          <w:lang w:eastAsia="en-GB"/>
        </w:rPr>
        <w:fldChar w:fldCharType="end"/>
      </w:r>
      <w:r>
        <w:rPr>
          <w:lang w:eastAsia="en-GB"/>
        </w:rPr>
        <w:t xml:space="preserve"> was modified to the new simplified version with the new rainfall time series using the </w:t>
      </w:r>
      <w:r w:rsidRPr="00354AD3">
        <w:rPr>
          <w:lang w:eastAsia="en-GB"/>
        </w:rPr>
        <w:t>swmmio</w:t>
      </w:r>
      <w:r>
        <w:rPr>
          <w:lang w:eastAsia="en-GB"/>
        </w:rPr>
        <w:t xml:space="preserve"> library in Python. Then, using the new rainfall depth time series, simulations </w:t>
      </w:r>
      <w:proofErr w:type="gramStart"/>
      <w:r>
        <w:rPr>
          <w:lang w:eastAsia="en-GB"/>
        </w:rPr>
        <w:t>were conducted</w:t>
      </w:r>
      <w:proofErr w:type="gramEnd"/>
      <w:r>
        <w:rPr>
          <w:lang w:eastAsia="en-GB"/>
        </w:rPr>
        <w:t xml:space="preserve"> for all </w:t>
      </w:r>
      <w:proofErr w:type="gramStart"/>
      <w:r>
        <w:rPr>
          <w:lang w:eastAsia="en-GB"/>
        </w:rPr>
        <w:t>74</w:t>
      </w:r>
      <w:proofErr w:type="gramEnd"/>
      <w:r>
        <w:rPr>
          <w:lang w:eastAsia="en-GB"/>
        </w:rPr>
        <w:t xml:space="preserve"> scenarios and the discharge at the </w:t>
      </w:r>
      <w:proofErr w:type="gramStart"/>
      <w:r>
        <w:rPr>
          <w:lang w:eastAsia="en-GB"/>
        </w:rPr>
        <w:t>9</w:t>
      </w:r>
      <w:proofErr w:type="gramEnd"/>
      <w:r>
        <w:rPr>
          <w:lang w:eastAsia="en-GB"/>
        </w:rPr>
        <w:t xml:space="preserve"> outfalls of the network </w:t>
      </w:r>
      <w:proofErr w:type="gramStart"/>
      <w:r>
        <w:rPr>
          <w:lang w:eastAsia="en-GB"/>
        </w:rPr>
        <w:t>were recorded</w:t>
      </w:r>
      <w:proofErr w:type="gramEnd"/>
      <w:r>
        <w:rPr>
          <w:lang w:eastAsia="en-GB"/>
        </w:rPr>
        <w:t xml:space="preserve">. </w:t>
      </w:r>
      <w:r w:rsidRPr="0060009D">
        <w:rPr>
          <w:lang w:eastAsia="en-GB"/>
        </w:rPr>
        <w:t xml:space="preserve">Figure 6 </w:t>
      </w:r>
      <w:r>
        <w:rPr>
          <w:lang w:eastAsia="en-GB"/>
        </w:rPr>
        <w:t xml:space="preserve">shows the discharge time series </w:t>
      </w:r>
      <w:r w:rsidR="00774EB1">
        <w:rPr>
          <w:lang w:eastAsia="en-GB"/>
        </w:rPr>
        <w:t>of</w:t>
      </w:r>
      <w:r>
        <w:rPr>
          <w:lang w:eastAsia="en-GB"/>
        </w:rPr>
        <w:t xml:space="preserve"> outfalls of the network for scenario one. </w:t>
      </w:r>
      <w:r w:rsidR="0060009D">
        <w:rPr>
          <w:lang w:eastAsia="en-GB"/>
        </w:rPr>
        <w:t xml:space="preserve">After examining Figure 3 with this figure, </w:t>
      </w:r>
      <w:proofErr w:type="gramStart"/>
      <w:r w:rsidR="0060009D">
        <w:rPr>
          <w:lang w:eastAsia="en-GB"/>
        </w:rPr>
        <w:t>it can be</w:t>
      </w:r>
      <w:r>
        <w:rPr>
          <w:lang w:eastAsia="en-GB"/>
        </w:rPr>
        <w:t xml:space="preserve"> </w:t>
      </w:r>
      <w:r w:rsidR="00774EB1">
        <w:rPr>
          <w:lang w:eastAsia="en-GB"/>
        </w:rPr>
        <w:t>seen that</w:t>
      </w:r>
      <w:r>
        <w:rPr>
          <w:lang w:eastAsia="en-GB"/>
        </w:rPr>
        <w:t xml:space="preserve"> </w:t>
      </w:r>
      <w:r w:rsidR="0060009D">
        <w:rPr>
          <w:lang w:eastAsia="en-GB"/>
        </w:rPr>
        <w:t>the</w:t>
      </w:r>
      <w:proofErr w:type="gramEnd"/>
      <w:r>
        <w:rPr>
          <w:lang w:eastAsia="en-GB"/>
        </w:rPr>
        <w:t xml:space="preserve"> outfalls closer to the </w:t>
      </w:r>
      <w:r w:rsidR="0060009D">
        <w:rPr>
          <w:lang w:eastAsia="en-GB"/>
        </w:rPr>
        <w:t>shoreline have larger discharge values with higher fluctuations</w:t>
      </w:r>
      <w:r w:rsidR="001433D0">
        <w:rPr>
          <w:lang w:eastAsia="en-GB"/>
        </w:rPr>
        <w:t>.</w:t>
      </w:r>
    </w:p>
    <w:p w14:paraId="1FB3FB0C" w14:textId="74A900D8" w:rsidR="00774EB1" w:rsidRDefault="00774EB1" w:rsidP="00774EB1">
      <w:pPr>
        <w:jc w:val="center"/>
        <w:rPr>
          <w:lang w:eastAsia="en-GB"/>
        </w:rPr>
      </w:pPr>
      <w:r>
        <w:rPr>
          <w:noProof/>
        </w:rPr>
        <w:lastRenderedPageBreak/>
        <w:drawing>
          <wp:inline distT="0" distB="0" distL="0" distR="0" wp14:anchorId="12924D4A" wp14:editId="35164E54">
            <wp:extent cx="5032858" cy="3182112"/>
            <wp:effectExtent l="0" t="0" r="15875" b="18415"/>
            <wp:docPr id="1247189171" name="Chart 1">
              <a:extLst xmlns:a="http://schemas.openxmlformats.org/drawingml/2006/main">
                <a:ext uri="{FF2B5EF4-FFF2-40B4-BE49-F238E27FC236}">
                  <a16:creationId xmlns:a16="http://schemas.microsoft.com/office/drawing/2014/main" id="{82CBF82B-3282-5826-B7B1-127EB5E9D8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0E50825" w14:textId="1E2CF067" w:rsidR="00354AD3" w:rsidRPr="00774EB1" w:rsidRDefault="00774EB1" w:rsidP="00774EB1">
      <w:pPr>
        <w:jc w:val="center"/>
        <w:rPr>
          <w:sz w:val="22"/>
          <w:szCs w:val="22"/>
          <w:lang w:eastAsia="en-GB"/>
        </w:rPr>
      </w:pPr>
      <w:r w:rsidRPr="00774EB1">
        <w:rPr>
          <w:b/>
          <w:bCs/>
          <w:sz w:val="22"/>
          <w:szCs w:val="22"/>
          <w:lang w:eastAsia="en-GB"/>
        </w:rPr>
        <w:t>Figure 6.</w:t>
      </w:r>
      <w:r w:rsidRPr="00774EB1">
        <w:rPr>
          <w:sz w:val="22"/>
          <w:szCs w:val="22"/>
          <w:lang w:eastAsia="en-GB"/>
        </w:rPr>
        <w:t xml:space="preserve"> Discharge time series for outfalls of the network under scenario 01.</w:t>
      </w:r>
    </w:p>
    <w:p w14:paraId="0A019E7E" w14:textId="326FB475" w:rsidR="00130E7B" w:rsidRDefault="00C24584" w:rsidP="00130E7B">
      <w:pPr>
        <w:jc w:val="both"/>
        <w:rPr>
          <w:lang w:eastAsia="en-GB"/>
        </w:rPr>
      </w:pPr>
      <w:r>
        <w:rPr>
          <w:lang w:eastAsia="en-GB"/>
        </w:rPr>
        <w:t xml:space="preserve">In the next step, the GNN </w:t>
      </w:r>
      <w:proofErr w:type="gramStart"/>
      <w:r>
        <w:rPr>
          <w:lang w:eastAsia="en-GB"/>
        </w:rPr>
        <w:t>was constructed</w:t>
      </w:r>
      <w:proofErr w:type="gramEnd"/>
      <w:r>
        <w:rPr>
          <w:lang w:eastAsia="en-GB"/>
        </w:rPr>
        <w:t xml:space="preserve"> with two graph convolutional layers followed by a fully connected layer with nine neurons (same as the number of outfalls)</w:t>
      </w:r>
      <w:r w:rsidR="00690EB8">
        <w:rPr>
          <w:lang w:eastAsia="en-GB"/>
        </w:rPr>
        <w:t>. The input data for the GNN</w:t>
      </w:r>
      <w:r w:rsidR="004D4D74">
        <w:rPr>
          <w:lang w:eastAsia="en-GB"/>
        </w:rPr>
        <w:t>-based SM</w:t>
      </w:r>
      <w:r w:rsidR="00690EB8">
        <w:rPr>
          <w:lang w:eastAsia="en-GB"/>
        </w:rPr>
        <w:t xml:space="preserve">, i.e., node features, </w:t>
      </w:r>
      <w:proofErr w:type="gramStart"/>
      <w:r w:rsidR="004D4D74">
        <w:rPr>
          <w:lang w:eastAsia="en-GB"/>
        </w:rPr>
        <w:t>are listed</w:t>
      </w:r>
      <w:proofErr w:type="gramEnd"/>
      <w:r w:rsidR="004D4D74">
        <w:rPr>
          <w:lang w:eastAsia="en-GB"/>
        </w:rPr>
        <w:t xml:space="preserve"> in Table 1. They </w:t>
      </w:r>
      <w:r w:rsidR="00690EB8">
        <w:rPr>
          <w:lang w:eastAsia="en-GB"/>
        </w:rPr>
        <w:t xml:space="preserve">consist of both static and dynamic attributes following </w:t>
      </w:r>
      <w:r w:rsidR="00690EB8">
        <w:rPr>
          <w:lang w:eastAsia="en-GB"/>
        </w:rPr>
        <w:fldChar w:fldCharType="begin"/>
      </w:r>
      <w:r w:rsidR="00690EB8">
        <w:rPr>
          <w:lang w:eastAsia="en-GB"/>
        </w:rPr>
        <w:instrText xml:space="preserve"> ADDIN ZOTERO_ITEM CSL_CITATION {"citationID":"TIs42BRw","properties":{"formattedCitation":"(Zhang et al. 2024)","plainCitation":"(Zhang et al. 2024)","noteIndex":0},"citationItems":[{"id":787,"uris":["http://zotero.org/users/local/AbXz8jYB/items/3FUAM7G9"],"itemData":{"id":787,"type":"article-journal","abstract":"Physics-based models are computationally time-consuming and infeasible for real-time scenarios of urban drainage networks, and a surrogate model is needed to accelerate the online predictive modelling. Fullyconnected neural networks (NNs) are potential surrogate models, but may suffer from low interpretability and efficiency in fitting complex targets. Owing to the state-of-the-art modelling power of graph neural networks (GNNs) and their match with urban drainage networks in the graph structure, this work proposes a GNN-based surrogate of the flow routing model for the hydraulic prediction problem of drainage networks, which regards recent hydraulic states as initial conditions, and future runoff and control policy as boundary conditions. To incorporate hydraulic constraints and physical relationships into drainage modelling, physics-guided mechanisms are designed on top of the surrogate model to restrict the prediction variables with flow balance and flooding occurrence constraints. According to case results in a stormwater network, the GNN-based model is more cost-effective with better hydraulic prediction accuracy than the NN-based model after equal training epochs, and the designed mechanisms further limit prediction errors with interpretable domain knowledge. As the model structure adheres to the flow routing mechanisms and hydraulic constraints in urban drainage networks, it provides an interpretable and effective solution for data-driven surrogate modelling. Simultaneously, the surrogate model accelerates the predictive modelling of urban drainage networks for real-time use compared with the physics-based model.","container-title":"Water Research","DOI":"10.1016/j.watres.2024.122142","ISSN":"00431354","journalAbbreviation":"Water Research","language":"en","page":"122142","source":"DOI.org (Crossref)","title":"Graph neural network-based surrogate modelling for real-time hydraulic prediction of urban drainage networks","volume":"263","author":[{"family":"Zhang","given":"Zhiyu"},{"family":"Tian","given":"Wenchong"},{"family":"Lu","given":"Chenkaixiang"},{"family":"Liao","given":"Zhenliang"},{"family":"Yuan","given":"Zhiguo"}],"issued":{"date-parts":[["2024",10]]}}}],"schema":"https://github.com/citation-style-language/schema/raw/master/csl-citation.json"} </w:instrText>
      </w:r>
      <w:r w:rsidR="00690EB8">
        <w:rPr>
          <w:lang w:eastAsia="en-GB"/>
        </w:rPr>
        <w:fldChar w:fldCharType="separate"/>
      </w:r>
      <w:r w:rsidR="00690EB8" w:rsidRPr="00690EB8">
        <w:rPr>
          <w:rFonts w:ascii="Times New Roman" w:hAnsi="Times New Roman" w:cs="Times New Roman"/>
        </w:rPr>
        <w:t>(Zhang et al. 2024)</w:t>
      </w:r>
      <w:r w:rsidR="00690EB8">
        <w:rPr>
          <w:lang w:eastAsia="en-GB"/>
        </w:rPr>
        <w:fldChar w:fldCharType="end"/>
      </w:r>
      <w:r w:rsidR="00690EB8">
        <w:rPr>
          <w:lang w:eastAsia="en-GB"/>
        </w:rPr>
        <w:t>; selected static features include distance to shoreline obtained by using GIS and elevation, depth, and coordinates from SWMM. The dynamic features included the time encoding</w:t>
      </w:r>
      <w:r w:rsidR="00121CF4">
        <w:rPr>
          <w:lang w:eastAsia="en-GB"/>
        </w:rPr>
        <w:t>,</w:t>
      </w:r>
      <w:r w:rsidR="00690EB8">
        <w:rPr>
          <w:lang w:eastAsia="en-GB"/>
        </w:rPr>
        <w:t xml:space="preserve"> or the normalized time step, equal to the current time step divided by the total time of simulation, and past rainfall series. The past rainfall series </w:t>
      </w:r>
      <w:proofErr w:type="gramStart"/>
      <w:r w:rsidR="00690EB8">
        <w:rPr>
          <w:lang w:eastAsia="en-GB"/>
        </w:rPr>
        <w:t>was selected</w:t>
      </w:r>
      <w:proofErr w:type="gramEnd"/>
      <w:r w:rsidR="00690EB8">
        <w:rPr>
          <w:lang w:eastAsia="en-GB"/>
        </w:rPr>
        <w:t xml:space="preserve"> to enable the SM to produce time series predictions of discharge, and its range, i.e., lookback window, was determined to be 2 hours (spanning </w:t>
      </w:r>
      <w:proofErr w:type="gramStart"/>
      <w:r w:rsidR="00690EB8">
        <w:rPr>
          <w:lang w:eastAsia="en-GB"/>
        </w:rPr>
        <w:t>24</w:t>
      </w:r>
      <w:proofErr w:type="gramEnd"/>
      <w:r w:rsidR="00690EB8">
        <w:rPr>
          <w:lang w:eastAsia="en-GB"/>
        </w:rPr>
        <w:t xml:space="preserve"> timesteps).</w:t>
      </w:r>
      <w:r w:rsidR="004D4D74">
        <w:rPr>
          <w:lang w:eastAsia="en-GB"/>
        </w:rPr>
        <w:t xml:space="preserve"> In other words, f</w:t>
      </w:r>
      <w:r w:rsidR="00130E7B" w:rsidRPr="00130E7B">
        <w:rPr>
          <w:lang w:eastAsia="en-GB"/>
        </w:rPr>
        <w:t xml:space="preserve">or predicting </w:t>
      </w:r>
      <w:r w:rsidR="00130E7B">
        <w:rPr>
          <w:lang w:eastAsia="en-GB"/>
        </w:rPr>
        <w:t xml:space="preserve">outfall </w:t>
      </w:r>
      <w:r w:rsidR="00130E7B" w:rsidRPr="00130E7B">
        <w:rPr>
          <w:lang w:eastAsia="en-GB"/>
        </w:rPr>
        <w:t>discharge</w:t>
      </w:r>
      <w:r w:rsidR="00130E7B">
        <w:rPr>
          <w:lang w:eastAsia="en-GB"/>
        </w:rPr>
        <w:t xml:space="preserve"> values</w:t>
      </w:r>
      <w:r w:rsidR="00130E7B" w:rsidRPr="00130E7B">
        <w:rPr>
          <w:lang w:eastAsia="en-GB"/>
        </w:rPr>
        <w:t xml:space="preserve"> at time step </w:t>
      </w:r>
      <m:oMath>
        <m:r>
          <w:rPr>
            <w:rFonts w:ascii="Cambria Math" w:hAnsi="Cambria Math"/>
            <w:lang w:eastAsia="en-GB"/>
          </w:rPr>
          <m:t>t</m:t>
        </m:r>
      </m:oMath>
      <w:r w:rsidR="00130E7B">
        <w:rPr>
          <w:rFonts w:eastAsiaTheme="minorEastAsia"/>
          <w:lang w:eastAsia="en-GB"/>
        </w:rPr>
        <w:t>,</w:t>
      </w:r>
      <w:r w:rsidR="00130E7B" w:rsidRPr="00130E7B">
        <w:rPr>
          <w:lang w:eastAsia="en-GB"/>
        </w:rPr>
        <w:t xml:space="preserve"> </w:t>
      </w:r>
      <w:r w:rsidR="00130E7B">
        <w:rPr>
          <w:lang w:eastAsia="en-GB"/>
        </w:rPr>
        <w:t>the</w:t>
      </w:r>
      <w:r w:rsidR="00130E7B" w:rsidRPr="00130E7B">
        <w:rPr>
          <w:lang w:eastAsia="en-GB"/>
        </w:rPr>
        <w:t xml:space="preserve"> </w:t>
      </w:r>
      <w:r w:rsidR="00130E7B">
        <w:rPr>
          <w:lang w:eastAsia="en-GB"/>
        </w:rPr>
        <w:t xml:space="preserve">GNN utilizes </w:t>
      </w:r>
      <w:r w:rsidR="00130E7B" w:rsidRPr="00130E7B">
        <w:rPr>
          <w:lang w:eastAsia="en-GB"/>
        </w:rPr>
        <w:t>the static features of all network nodes, combined with the current time encoding and rainfall data for the interval</w:t>
      </w:r>
      <w:r w:rsidR="00130E7B">
        <w:rPr>
          <w:lang w:eastAsia="en-GB"/>
        </w:rPr>
        <w:t xml:space="preserve"> </w:t>
      </w:r>
      <m:oMath>
        <m:r>
          <w:rPr>
            <w:rFonts w:ascii="Cambria Math" w:hAnsi="Cambria Math"/>
            <w:lang w:eastAsia="en-GB"/>
          </w:rPr>
          <m:t>[t-25,  t-1]</m:t>
        </m:r>
      </m:oMath>
      <w:r w:rsidR="00130E7B" w:rsidRPr="00130E7B">
        <w:rPr>
          <w:lang w:eastAsia="en-GB"/>
        </w:rPr>
        <w:t>.</w:t>
      </w:r>
      <w:r w:rsidR="004D4D74">
        <w:rPr>
          <w:lang w:eastAsia="en-GB"/>
        </w:rPr>
        <w:t xml:space="preserve"> The structure of the proposed model </w:t>
      </w:r>
      <w:proofErr w:type="gramStart"/>
      <w:r w:rsidR="004D4D74">
        <w:rPr>
          <w:lang w:eastAsia="en-GB"/>
        </w:rPr>
        <w:t>is illustrated</w:t>
      </w:r>
      <w:proofErr w:type="gramEnd"/>
      <w:r w:rsidR="004D4D74">
        <w:rPr>
          <w:lang w:eastAsia="en-GB"/>
        </w:rPr>
        <w:t xml:space="preserve"> in Figure 7.</w:t>
      </w:r>
    </w:p>
    <w:p w14:paraId="47E59417" w14:textId="310AA2E2" w:rsidR="00C5123F" w:rsidRPr="00C5123F" w:rsidRDefault="00C5123F" w:rsidP="00943AEA">
      <w:pPr>
        <w:spacing w:after="0"/>
        <w:jc w:val="center"/>
        <w:rPr>
          <w:sz w:val="22"/>
          <w:szCs w:val="22"/>
          <w:lang w:eastAsia="en-GB"/>
        </w:rPr>
      </w:pPr>
      <w:r w:rsidRPr="00C5123F">
        <w:rPr>
          <w:b/>
          <w:bCs/>
          <w:sz w:val="22"/>
          <w:szCs w:val="22"/>
          <w:lang w:eastAsia="en-GB"/>
        </w:rPr>
        <w:t>Table 1.</w:t>
      </w:r>
      <w:r w:rsidRPr="00C5123F">
        <w:rPr>
          <w:sz w:val="22"/>
          <w:szCs w:val="22"/>
          <w:lang w:eastAsia="en-GB"/>
        </w:rPr>
        <w:t xml:space="preserve"> List of static and dynamic features selected as input variables for SM.</w:t>
      </w:r>
    </w:p>
    <w:tbl>
      <w:tblPr>
        <w:tblStyle w:val="PlainTable4"/>
        <w:tblW w:w="6660" w:type="dxa"/>
        <w:jc w:val="center"/>
        <w:tblBorders>
          <w:top w:val="single" w:sz="4" w:space="0" w:color="auto"/>
          <w:bottom w:val="single" w:sz="4" w:space="0" w:color="auto"/>
        </w:tblBorders>
        <w:tblLook w:val="0420" w:firstRow="1" w:lastRow="0" w:firstColumn="0" w:lastColumn="0" w:noHBand="0" w:noVBand="1"/>
      </w:tblPr>
      <w:tblGrid>
        <w:gridCol w:w="2819"/>
        <w:gridCol w:w="3841"/>
      </w:tblGrid>
      <w:tr w:rsidR="004D4D74" w:rsidRPr="004D4D74" w14:paraId="4EB2FB69" w14:textId="77777777" w:rsidTr="00943AEA">
        <w:trPr>
          <w:cnfStyle w:val="100000000000" w:firstRow="1" w:lastRow="0" w:firstColumn="0" w:lastColumn="0" w:oddVBand="0" w:evenVBand="0" w:oddHBand="0" w:evenHBand="0" w:firstRowFirstColumn="0" w:firstRowLastColumn="0" w:lastRowFirstColumn="0" w:lastRowLastColumn="0"/>
          <w:trHeight w:val="63"/>
          <w:jc w:val="center"/>
        </w:trPr>
        <w:tc>
          <w:tcPr>
            <w:tcW w:w="2819" w:type="dxa"/>
            <w:tcBorders>
              <w:top w:val="single" w:sz="4" w:space="0" w:color="auto"/>
              <w:bottom w:val="single" w:sz="4" w:space="0" w:color="auto"/>
            </w:tcBorders>
            <w:hideMark/>
          </w:tcPr>
          <w:p w14:paraId="002B7D85" w14:textId="77777777" w:rsidR="004D4D74" w:rsidRPr="004D4D74" w:rsidRDefault="004D4D74" w:rsidP="004D4D74">
            <w:pPr>
              <w:spacing w:line="276" w:lineRule="auto"/>
              <w:jc w:val="both"/>
              <w:rPr>
                <w:sz w:val="22"/>
                <w:szCs w:val="22"/>
                <w:lang w:eastAsia="en-GB"/>
              </w:rPr>
            </w:pPr>
            <w:r w:rsidRPr="004D4D74">
              <w:rPr>
                <w:sz w:val="22"/>
                <w:szCs w:val="22"/>
                <w:lang w:eastAsia="en-GB"/>
              </w:rPr>
              <w:t>Static</w:t>
            </w:r>
          </w:p>
        </w:tc>
        <w:tc>
          <w:tcPr>
            <w:tcW w:w="3841" w:type="dxa"/>
            <w:tcBorders>
              <w:top w:val="single" w:sz="4" w:space="0" w:color="auto"/>
              <w:bottom w:val="single" w:sz="4" w:space="0" w:color="auto"/>
            </w:tcBorders>
            <w:hideMark/>
          </w:tcPr>
          <w:p w14:paraId="1F7B0D1E" w14:textId="77777777" w:rsidR="004D4D74" w:rsidRPr="004D4D74" w:rsidRDefault="004D4D74" w:rsidP="004D4D74">
            <w:pPr>
              <w:spacing w:line="276" w:lineRule="auto"/>
              <w:jc w:val="both"/>
              <w:rPr>
                <w:sz w:val="22"/>
                <w:szCs w:val="22"/>
                <w:lang w:eastAsia="en-GB"/>
              </w:rPr>
            </w:pPr>
            <w:r w:rsidRPr="004D4D74">
              <w:rPr>
                <w:sz w:val="22"/>
                <w:szCs w:val="22"/>
                <w:lang w:eastAsia="en-GB"/>
              </w:rPr>
              <w:t>Dynamic</w:t>
            </w:r>
          </w:p>
        </w:tc>
      </w:tr>
      <w:tr w:rsidR="00943AEA" w:rsidRPr="004D4D74" w14:paraId="7CCA47F7" w14:textId="77777777" w:rsidTr="00943AEA">
        <w:trPr>
          <w:cnfStyle w:val="000000100000" w:firstRow="0" w:lastRow="0" w:firstColumn="0" w:lastColumn="0" w:oddVBand="0" w:evenVBand="0" w:oddHBand="1" w:evenHBand="0" w:firstRowFirstColumn="0" w:firstRowLastColumn="0" w:lastRowFirstColumn="0" w:lastRowLastColumn="0"/>
          <w:trHeight w:val="194"/>
          <w:jc w:val="center"/>
        </w:trPr>
        <w:tc>
          <w:tcPr>
            <w:tcW w:w="2819" w:type="dxa"/>
            <w:tcBorders>
              <w:top w:val="single" w:sz="4" w:space="0" w:color="auto"/>
            </w:tcBorders>
            <w:hideMark/>
          </w:tcPr>
          <w:p w14:paraId="4363C642" w14:textId="77777777" w:rsidR="004D4D74" w:rsidRPr="004D4D74" w:rsidRDefault="004D4D74" w:rsidP="004D4D74">
            <w:pPr>
              <w:spacing w:line="276" w:lineRule="auto"/>
              <w:jc w:val="both"/>
              <w:rPr>
                <w:sz w:val="22"/>
                <w:szCs w:val="22"/>
                <w:lang w:eastAsia="en-GB"/>
              </w:rPr>
            </w:pPr>
            <w:r w:rsidRPr="004D4D74">
              <w:rPr>
                <w:sz w:val="22"/>
                <w:szCs w:val="22"/>
                <w:lang w:eastAsia="en-GB"/>
              </w:rPr>
              <w:t>Elevation</w:t>
            </w:r>
          </w:p>
        </w:tc>
        <w:tc>
          <w:tcPr>
            <w:tcW w:w="3841" w:type="dxa"/>
            <w:tcBorders>
              <w:top w:val="single" w:sz="4" w:space="0" w:color="auto"/>
            </w:tcBorders>
            <w:hideMark/>
          </w:tcPr>
          <w:p w14:paraId="1E494AE0" w14:textId="22AC9917" w:rsidR="004D4D74" w:rsidRPr="004D4D74" w:rsidRDefault="004D4D74" w:rsidP="004D4D74">
            <w:pPr>
              <w:spacing w:line="276" w:lineRule="auto"/>
              <w:jc w:val="both"/>
              <w:rPr>
                <w:sz w:val="22"/>
                <w:szCs w:val="22"/>
                <w:lang w:eastAsia="en-GB"/>
              </w:rPr>
            </w:pPr>
            <w:r w:rsidRPr="004D4D74">
              <w:rPr>
                <w:sz w:val="22"/>
                <w:szCs w:val="22"/>
                <w:lang w:eastAsia="en-GB"/>
              </w:rPr>
              <w:t>Rainfall</w:t>
            </w:r>
            <w:r>
              <w:rPr>
                <w:sz w:val="22"/>
                <w:szCs w:val="22"/>
                <w:lang w:eastAsia="en-GB"/>
              </w:rPr>
              <w:t xml:space="preserve">: </w:t>
            </w:r>
            <w:r w:rsidRPr="004D4D74">
              <w:rPr>
                <w:sz w:val="22"/>
                <w:szCs w:val="22"/>
                <w:lang w:eastAsia="en-GB"/>
              </w:rPr>
              <w:t xml:space="preserve">Past </w:t>
            </w:r>
            <w:proofErr w:type="gramStart"/>
            <w:r w:rsidRPr="004D4D74">
              <w:rPr>
                <w:sz w:val="22"/>
                <w:szCs w:val="22"/>
                <w:lang w:eastAsia="en-GB"/>
              </w:rPr>
              <w:t>24</w:t>
            </w:r>
            <w:proofErr w:type="gramEnd"/>
            <w:r w:rsidRPr="004D4D74">
              <w:rPr>
                <w:sz w:val="22"/>
                <w:szCs w:val="22"/>
                <w:lang w:eastAsia="en-GB"/>
              </w:rPr>
              <w:t xml:space="preserve"> timesteps (2 hours)</w:t>
            </w:r>
          </w:p>
        </w:tc>
      </w:tr>
      <w:tr w:rsidR="004D4D74" w:rsidRPr="004D4D74" w14:paraId="00F675A5" w14:textId="77777777" w:rsidTr="00943AEA">
        <w:trPr>
          <w:trHeight w:val="332"/>
          <w:jc w:val="center"/>
        </w:trPr>
        <w:tc>
          <w:tcPr>
            <w:tcW w:w="2819" w:type="dxa"/>
            <w:hideMark/>
          </w:tcPr>
          <w:p w14:paraId="7737D1B4" w14:textId="77777777" w:rsidR="004D4D74" w:rsidRPr="004D4D74" w:rsidRDefault="004D4D74" w:rsidP="004D4D74">
            <w:pPr>
              <w:spacing w:line="276" w:lineRule="auto"/>
              <w:jc w:val="both"/>
              <w:rPr>
                <w:sz w:val="22"/>
                <w:szCs w:val="22"/>
                <w:lang w:eastAsia="en-GB"/>
              </w:rPr>
            </w:pPr>
            <w:r w:rsidRPr="004D4D74">
              <w:rPr>
                <w:sz w:val="22"/>
                <w:szCs w:val="22"/>
                <w:lang w:eastAsia="en-GB"/>
              </w:rPr>
              <w:t>Depth</w:t>
            </w:r>
          </w:p>
        </w:tc>
        <w:tc>
          <w:tcPr>
            <w:tcW w:w="3841" w:type="dxa"/>
            <w:hideMark/>
          </w:tcPr>
          <w:p w14:paraId="23EAC78F" w14:textId="2F97DCD8" w:rsidR="004D4D74" w:rsidRPr="004D4D74" w:rsidRDefault="004D4D74" w:rsidP="004D4D74">
            <w:pPr>
              <w:spacing w:line="276" w:lineRule="auto"/>
              <w:jc w:val="both"/>
              <w:rPr>
                <w:sz w:val="22"/>
                <w:szCs w:val="22"/>
                <w:lang w:eastAsia="en-GB"/>
              </w:rPr>
            </w:pPr>
            <w:r w:rsidRPr="004D4D74">
              <w:rPr>
                <w:sz w:val="22"/>
                <w:szCs w:val="22"/>
                <w:lang w:eastAsia="en-GB"/>
              </w:rPr>
              <w:t>Time encoding</w:t>
            </w:r>
            <w:r>
              <w:rPr>
                <w:sz w:val="22"/>
                <w:szCs w:val="22"/>
                <w:lang w:eastAsia="en-GB"/>
              </w:rPr>
              <w:t xml:space="preserve"> (n</w:t>
            </w:r>
            <w:r w:rsidRPr="004D4D74">
              <w:rPr>
                <w:sz w:val="22"/>
                <w:szCs w:val="22"/>
                <w:lang w:eastAsia="en-GB"/>
              </w:rPr>
              <w:t>ormalized timestep</w:t>
            </w:r>
            <w:r>
              <w:rPr>
                <w:sz w:val="22"/>
                <w:szCs w:val="22"/>
                <w:lang w:eastAsia="en-GB"/>
              </w:rPr>
              <w:t>)</w:t>
            </w:r>
          </w:p>
        </w:tc>
      </w:tr>
      <w:tr w:rsidR="00943AEA" w:rsidRPr="004D4D74" w14:paraId="6F34162B" w14:textId="77777777" w:rsidTr="00943AEA">
        <w:trPr>
          <w:cnfStyle w:val="000000100000" w:firstRow="0" w:lastRow="0" w:firstColumn="0" w:lastColumn="0" w:oddVBand="0" w:evenVBand="0" w:oddHBand="1" w:evenHBand="0" w:firstRowFirstColumn="0" w:firstRowLastColumn="0" w:lastRowFirstColumn="0" w:lastRowLastColumn="0"/>
          <w:trHeight w:val="271"/>
          <w:jc w:val="center"/>
        </w:trPr>
        <w:tc>
          <w:tcPr>
            <w:tcW w:w="2819" w:type="dxa"/>
            <w:hideMark/>
          </w:tcPr>
          <w:p w14:paraId="0A0BF35E" w14:textId="77777777" w:rsidR="004D4D74" w:rsidRPr="004D4D74" w:rsidRDefault="004D4D74" w:rsidP="004D4D74">
            <w:pPr>
              <w:spacing w:line="276" w:lineRule="auto"/>
              <w:jc w:val="both"/>
              <w:rPr>
                <w:sz w:val="22"/>
                <w:szCs w:val="22"/>
                <w:lang w:eastAsia="en-GB"/>
              </w:rPr>
            </w:pPr>
            <w:r w:rsidRPr="004D4D74">
              <w:rPr>
                <w:sz w:val="22"/>
                <w:szCs w:val="22"/>
                <w:lang w:eastAsia="en-GB"/>
              </w:rPr>
              <w:t>X coordinate</w:t>
            </w:r>
          </w:p>
        </w:tc>
        <w:tc>
          <w:tcPr>
            <w:tcW w:w="3841" w:type="dxa"/>
            <w:hideMark/>
          </w:tcPr>
          <w:p w14:paraId="07840803" w14:textId="77777777" w:rsidR="004D4D74" w:rsidRPr="004D4D74" w:rsidRDefault="004D4D74" w:rsidP="004D4D74">
            <w:pPr>
              <w:spacing w:line="276" w:lineRule="auto"/>
              <w:jc w:val="both"/>
              <w:rPr>
                <w:sz w:val="22"/>
                <w:szCs w:val="22"/>
                <w:lang w:eastAsia="en-GB"/>
              </w:rPr>
            </w:pPr>
          </w:p>
        </w:tc>
      </w:tr>
      <w:tr w:rsidR="004D4D74" w:rsidRPr="004D4D74" w14:paraId="09D908F4" w14:textId="77777777" w:rsidTr="00943AEA">
        <w:trPr>
          <w:trHeight w:val="271"/>
          <w:jc w:val="center"/>
        </w:trPr>
        <w:tc>
          <w:tcPr>
            <w:tcW w:w="2819" w:type="dxa"/>
            <w:hideMark/>
          </w:tcPr>
          <w:p w14:paraId="3C436539" w14:textId="77777777" w:rsidR="004D4D74" w:rsidRPr="004D4D74" w:rsidRDefault="004D4D74" w:rsidP="004D4D74">
            <w:pPr>
              <w:spacing w:line="276" w:lineRule="auto"/>
              <w:jc w:val="both"/>
              <w:rPr>
                <w:sz w:val="22"/>
                <w:szCs w:val="22"/>
                <w:lang w:eastAsia="en-GB"/>
              </w:rPr>
            </w:pPr>
            <w:r w:rsidRPr="004D4D74">
              <w:rPr>
                <w:sz w:val="22"/>
                <w:szCs w:val="22"/>
                <w:lang w:eastAsia="en-GB"/>
              </w:rPr>
              <w:t>Y coordinate</w:t>
            </w:r>
          </w:p>
        </w:tc>
        <w:tc>
          <w:tcPr>
            <w:tcW w:w="3841" w:type="dxa"/>
            <w:hideMark/>
          </w:tcPr>
          <w:p w14:paraId="008F05AA" w14:textId="77777777" w:rsidR="004D4D74" w:rsidRPr="004D4D74" w:rsidRDefault="004D4D74" w:rsidP="004D4D74">
            <w:pPr>
              <w:spacing w:line="276" w:lineRule="auto"/>
              <w:jc w:val="both"/>
              <w:rPr>
                <w:sz w:val="22"/>
                <w:szCs w:val="22"/>
                <w:lang w:eastAsia="en-GB"/>
              </w:rPr>
            </w:pPr>
          </w:p>
        </w:tc>
      </w:tr>
      <w:tr w:rsidR="00943AEA" w:rsidRPr="004D4D74" w14:paraId="42D71BE1" w14:textId="77777777" w:rsidTr="00943AEA">
        <w:trPr>
          <w:cnfStyle w:val="000000100000" w:firstRow="0" w:lastRow="0" w:firstColumn="0" w:lastColumn="0" w:oddVBand="0" w:evenVBand="0" w:oddHBand="1" w:evenHBand="0" w:firstRowFirstColumn="0" w:firstRowLastColumn="0" w:lastRowFirstColumn="0" w:lastRowLastColumn="0"/>
          <w:trHeight w:val="271"/>
          <w:jc w:val="center"/>
        </w:trPr>
        <w:tc>
          <w:tcPr>
            <w:tcW w:w="2819" w:type="dxa"/>
            <w:hideMark/>
          </w:tcPr>
          <w:p w14:paraId="663922F9" w14:textId="77777777" w:rsidR="004D4D74" w:rsidRPr="004D4D74" w:rsidRDefault="004D4D74" w:rsidP="004D4D74">
            <w:pPr>
              <w:spacing w:line="276" w:lineRule="auto"/>
              <w:jc w:val="both"/>
              <w:rPr>
                <w:sz w:val="22"/>
                <w:szCs w:val="22"/>
                <w:lang w:eastAsia="en-GB"/>
              </w:rPr>
            </w:pPr>
            <w:r w:rsidRPr="004D4D74">
              <w:rPr>
                <w:sz w:val="22"/>
                <w:szCs w:val="22"/>
                <w:lang w:eastAsia="en-GB"/>
              </w:rPr>
              <w:t>Distance to shoreline</w:t>
            </w:r>
          </w:p>
        </w:tc>
        <w:tc>
          <w:tcPr>
            <w:tcW w:w="3841" w:type="dxa"/>
            <w:hideMark/>
          </w:tcPr>
          <w:p w14:paraId="38FFA7DA" w14:textId="77777777" w:rsidR="004D4D74" w:rsidRPr="004D4D74" w:rsidRDefault="004D4D74" w:rsidP="004D4D74">
            <w:pPr>
              <w:spacing w:line="276" w:lineRule="auto"/>
              <w:jc w:val="both"/>
              <w:rPr>
                <w:sz w:val="22"/>
                <w:szCs w:val="22"/>
                <w:lang w:eastAsia="en-GB"/>
              </w:rPr>
            </w:pPr>
          </w:p>
        </w:tc>
      </w:tr>
      <w:tr w:rsidR="00943AEA" w:rsidRPr="004D4D74" w14:paraId="4E22ED3B" w14:textId="77777777" w:rsidTr="00943AEA">
        <w:trPr>
          <w:trHeight w:val="25"/>
          <w:jc w:val="center"/>
        </w:trPr>
        <w:tc>
          <w:tcPr>
            <w:tcW w:w="2819" w:type="dxa"/>
            <w:hideMark/>
          </w:tcPr>
          <w:p w14:paraId="51555DBB" w14:textId="77777777" w:rsidR="004D4D74" w:rsidRPr="004D4D74" w:rsidRDefault="004D4D74" w:rsidP="004D4D74">
            <w:pPr>
              <w:spacing w:line="276" w:lineRule="auto"/>
              <w:jc w:val="both"/>
              <w:rPr>
                <w:sz w:val="22"/>
                <w:szCs w:val="22"/>
                <w:lang w:eastAsia="en-GB"/>
              </w:rPr>
            </w:pPr>
            <w:r w:rsidRPr="004D4D74">
              <w:rPr>
                <w:b/>
                <w:bCs/>
                <w:sz w:val="22"/>
                <w:szCs w:val="22"/>
                <w:lang w:eastAsia="en-GB"/>
              </w:rPr>
              <w:t>SUM =</w:t>
            </w:r>
          </w:p>
        </w:tc>
        <w:tc>
          <w:tcPr>
            <w:tcW w:w="3841" w:type="dxa"/>
            <w:hideMark/>
          </w:tcPr>
          <w:p w14:paraId="52F9A45A" w14:textId="77777777" w:rsidR="004D4D74" w:rsidRPr="004D4D74" w:rsidRDefault="004D4D74" w:rsidP="004D4D74">
            <w:pPr>
              <w:spacing w:line="276" w:lineRule="auto"/>
              <w:jc w:val="both"/>
              <w:rPr>
                <w:sz w:val="22"/>
                <w:szCs w:val="22"/>
                <w:lang w:eastAsia="en-GB"/>
              </w:rPr>
            </w:pPr>
            <w:proofErr w:type="gramStart"/>
            <w:r w:rsidRPr="004D4D74">
              <w:rPr>
                <w:b/>
                <w:bCs/>
                <w:sz w:val="22"/>
                <w:szCs w:val="22"/>
                <w:lang w:eastAsia="en-GB"/>
              </w:rPr>
              <w:t>30</w:t>
            </w:r>
            <w:proofErr w:type="gramEnd"/>
            <w:r w:rsidRPr="004D4D74">
              <w:rPr>
                <w:b/>
                <w:bCs/>
                <w:sz w:val="22"/>
                <w:szCs w:val="22"/>
                <w:lang w:eastAsia="en-GB"/>
              </w:rPr>
              <w:t xml:space="preserve"> features</w:t>
            </w:r>
          </w:p>
        </w:tc>
      </w:tr>
    </w:tbl>
    <w:p w14:paraId="2A0C35D3" w14:textId="77372E51" w:rsidR="004D4D74" w:rsidRDefault="004D4D74" w:rsidP="005F51BE">
      <w:pPr>
        <w:jc w:val="center"/>
        <w:rPr>
          <w:lang w:eastAsia="en-GB"/>
        </w:rPr>
      </w:pPr>
      <w:r w:rsidRPr="004D4D74">
        <w:rPr>
          <w:noProof/>
          <w:lang w:eastAsia="en-GB"/>
        </w:rPr>
        <w:lastRenderedPageBreak/>
        <w:drawing>
          <wp:inline distT="0" distB="0" distL="0" distR="0" wp14:anchorId="1AF8D8A8" wp14:editId="74DFDF95">
            <wp:extent cx="4677309" cy="2227219"/>
            <wp:effectExtent l="19050" t="19050" r="9525" b="20955"/>
            <wp:docPr id="3" name="Picture 2" descr="A diagram of a graphing process&#10;&#10;AI-generated content may be incorrect.">
              <a:extLst xmlns:a="http://schemas.openxmlformats.org/drawingml/2006/main">
                <a:ext uri="{FF2B5EF4-FFF2-40B4-BE49-F238E27FC236}">
                  <a16:creationId xmlns:a16="http://schemas.microsoft.com/office/drawing/2014/main" id="{C248C48C-5482-9BFE-43A1-34B5E18B83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graphing process&#10;&#10;AI-generated content may be incorrect.">
                      <a:extLst>
                        <a:ext uri="{FF2B5EF4-FFF2-40B4-BE49-F238E27FC236}">
                          <a16:creationId xmlns:a16="http://schemas.microsoft.com/office/drawing/2014/main" id="{C248C48C-5482-9BFE-43A1-34B5E18B830E}"/>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5408" cy="2231075"/>
                    </a:xfrm>
                    <a:prstGeom prst="rect">
                      <a:avLst/>
                    </a:prstGeom>
                    <a:ln>
                      <a:solidFill>
                        <a:schemeClr val="tx1"/>
                      </a:solidFill>
                    </a:ln>
                  </pic:spPr>
                </pic:pic>
              </a:graphicData>
            </a:graphic>
          </wp:inline>
        </w:drawing>
      </w:r>
    </w:p>
    <w:p w14:paraId="598C1FB0" w14:textId="79007A24" w:rsidR="004D4D74" w:rsidRPr="00774EB1" w:rsidRDefault="004D4D74" w:rsidP="004D4D74">
      <w:pPr>
        <w:jc w:val="center"/>
        <w:rPr>
          <w:sz w:val="22"/>
          <w:szCs w:val="22"/>
          <w:lang w:eastAsia="en-GB"/>
        </w:rPr>
      </w:pPr>
      <w:r w:rsidRPr="00774EB1">
        <w:rPr>
          <w:b/>
          <w:bCs/>
          <w:sz w:val="22"/>
          <w:szCs w:val="22"/>
          <w:lang w:eastAsia="en-GB"/>
        </w:rPr>
        <w:t>Figure 6.</w:t>
      </w:r>
      <w:r w:rsidRPr="00774EB1">
        <w:rPr>
          <w:sz w:val="22"/>
          <w:szCs w:val="22"/>
          <w:lang w:eastAsia="en-GB"/>
        </w:rPr>
        <w:t xml:space="preserve"> </w:t>
      </w:r>
      <w:r>
        <w:rPr>
          <w:sz w:val="22"/>
          <w:szCs w:val="22"/>
          <w:lang w:eastAsia="en-GB"/>
        </w:rPr>
        <w:t xml:space="preserve">The GNN-based SM structure (adopted from </w:t>
      </w:r>
      <w:r>
        <w:rPr>
          <w:sz w:val="22"/>
          <w:szCs w:val="22"/>
          <w:lang w:eastAsia="en-GB"/>
        </w:rPr>
        <w:fldChar w:fldCharType="begin"/>
      </w:r>
      <w:r>
        <w:rPr>
          <w:sz w:val="22"/>
          <w:szCs w:val="22"/>
          <w:lang w:eastAsia="en-GB"/>
        </w:rPr>
        <w:instrText xml:space="preserve"> ADDIN ZOTERO_ITEM CSL_CITATION {"citationID":"w1QUfOf1","properties":{"formattedCitation":"(Kim et al. 2023)","plainCitation":"(Kim et al. 2023)","noteIndex":0},"citationItems":[{"id":804,"uris":["http://zotero.org/users/local/AbXz8jYB/items/CHAGZ27S"],"itemData":{"id":804,"type":"article-journal","abstract":"In this study, we propose a new approach for automatically generating high-quality non-uniform meshes based on supervised learning. The proposed framework, GMR-Net, is based on training a graph convolutional neural network (GCN) that learns local error density around each interior vertex in the mesh. The target edge length is then estimated using the predicted local error density. GMR-Net performs vertex-based error estimation as a preprocessing step to avoid expensive error estimation. The proposed GCN-based neural net has new input features for learning the local error density with various polygonal geometries, a range of partial differential equation parameters, and boundary conditions. During the test process, it predicts the target edge length around each interior vertex for the coarse input mesh, and the final non-uniform meshes are generated over the domain using Gmsh. To demonstrate the effectiveness of the GMR-Net, we tested the GMR-Net on Poisson’s equations and linear elasticity problems to previously unseen and new polygonal geometries and a range of PDE coefficients and boundary conditions.","container-title":"Engineering with Computers","DOI":"10.1007/s00366-023-01811-0","ISSN":"1435-5663","issue":"5","journalAbbreviation":"Engineering with Computers","language":"en","page":"3721-3737","source":"Springer Link","title":"GMR-Net: GCN-based mesh refinement framework for elliptic PDE problems","title-short":"GMR-Net","volume":"39","author":[{"family":"Kim","given":"Minseong"},{"family":"Lee","given":"Jaeseung"},{"family":"Kim","given":"Jibum"}],"issued":{"date-parts":[["2023",10,1]]}}}],"schema":"https://github.com/citation-style-language/schema/raw/master/csl-citation.json"} </w:instrText>
      </w:r>
      <w:r>
        <w:rPr>
          <w:sz w:val="22"/>
          <w:szCs w:val="22"/>
          <w:lang w:eastAsia="en-GB"/>
        </w:rPr>
        <w:fldChar w:fldCharType="separate"/>
      </w:r>
      <w:r w:rsidRPr="004D4D74">
        <w:rPr>
          <w:rFonts w:ascii="Times New Roman" w:hAnsi="Times New Roman" w:cs="Times New Roman"/>
          <w:sz w:val="22"/>
        </w:rPr>
        <w:t>Kim et al. 2023)</w:t>
      </w:r>
      <w:r>
        <w:rPr>
          <w:sz w:val="22"/>
          <w:szCs w:val="22"/>
          <w:lang w:eastAsia="en-GB"/>
        </w:rPr>
        <w:fldChar w:fldCharType="end"/>
      </w:r>
      <w:r w:rsidRPr="00774EB1">
        <w:rPr>
          <w:sz w:val="22"/>
          <w:szCs w:val="22"/>
          <w:lang w:eastAsia="en-GB"/>
        </w:rPr>
        <w:t>.</w:t>
      </w:r>
    </w:p>
    <w:p w14:paraId="3AAE7D85" w14:textId="3F39FD99" w:rsidR="00AE16C5" w:rsidRPr="00AE16C5" w:rsidRDefault="00AE16C5" w:rsidP="006F6B78">
      <w:pPr>
        <w:spacing w:after="0"/>
        <w:jc w:val="both"/>
        <w:rPr>
          <w:b/>
          <w:bCs/>
          <w:lang w:eastAsia="en-GB"/>
        </w:rPr>
      </w:pPr>
      <w:r w:rsidRPr="00AE16C5">
        <w:rPr>
          <w:b/>
          <w:bCs/>
          <w:lang w:eastAsia="en-GB"/>
        </w:rPr>
        <w:t>Results and Discussion</w:t>
      </w:r>
    </w:p>
    <w:p w14:paraId="0285B111" w14:textId="7CBC9D50" w:rsidR="00E40CA6" w:rsidRDefault="00BA571C" w:rsidP="006F6B78">
      <w:pPr>
        <w:spacing w:after="0"/>
        <w:jc w:val="both"/>
        <w:rPr>
          <w:lang w:eastAsia="en-GB"/>
        </w:rPr>
      </w:pPr>
      <w:r>
        <w:rPr>
          <w:lang w:eastAsia="en-GB"/>
        </w:rPr>
        <w:t xml:space="preserve">For training the SM, the first </w:t>
      </w:r>
      <w:proofErr w:type="gramStart"/>
      <w:r>
        <w:rPr>
          <w:lang w:eastAsia="en-GB"/>
        </w:rPr>
        <w:t>54</w:t>
      </w:r>
      <w:proofErr w:type="gramEnd"/>
      <w:r>
        <w:rPr>
          <w:lang w:eastAsia="en-GB"/>
        </w:rPr>
        <w:t xml:space="preserve"> scenarios out of </w:t>
      </w:r>
      <w:proofErr w:type="gramStart"/>
      <w:r>
        <w:rPr>
          <w:lang w:eastAsia="en-GB"/>
        </w:rPr>
        <w:t>74</w:t>
      </w:r>
      <w:proofErr w:type="gramEnd"/>
      <w:r>
        <w:rPr>
          <w:lang w:eastAsia="en-GB"/>
        </w:rPr>
        <w:t xml:space="preserve"> synthetic scenarios generated in the previous step </w:t>
      </w:r>
      <w:proofErr w:type="gramStart"/>
      <w:r>
        <w:rPr>
          <w:lang w:eastAsia="en-GB"/>
        </w:rPr>
        <w:t>were selected</w:t>
      </w:r>
      <w:proofErr w:type="gramEnd"/>
      <w:r>
        <w:rPr>
          <w:lang w:eastAsia="en-GB"/>
        </w:rPr>
        <w:t xml:space="preserve">. </w:t>
      </w:r>
      <w:r w:rsidR="00856026" w:rsidRPr="00856026">
        <w:rPr>
          <w:lang w:eastAsia="en-GB"/>
        </w:rPr>
        <w:t xml:space="preserve">Owing to the </w:t>
      </w:r>
      <w:r w:rsidR="00856026">
        <w:rPr>
          <w:lang w:eastAsia="en-GB"/>
        </w:rPr>
        <w:t>size of the drainage network,</w:t>
      </w:r>
      <w:r w:rsidR="00856026" w:rsidRPr="00856026">
        <w:rPr>
          <w:lang w:eastAsia="en-GB"/>
        </w:rPr>
        <w:t xml:space="preserve"> each training epoch requires a </w:t>
      </w:r>
      <w:proofErr w:type="gramStart"/>
      <w:r w:rsidR="00856026">
        <w:rPr>
          <w:lang w:eastAsia="en-GB"/>
        </w:rPr>
        <w:t>relatively large</w:t>
      </w:r>
      <w:proofErr w:type="gramEnd"/>
      <w:r w:rsidR="00856026" w:rsidRPr="00856026">
        <w:rPr>
          <w:lang w:eastAsia="en-GB"/>
        </w:rPr>
        <w:t xml:space="preserve"> duration to complete; hence, the number of epochs was set at </w:t>
      </w:r>
      <w:proofErr w:type="gramStart"/>
      <w:r w:rsidR="00856026" w:rsidRPr="00856026">
        <w:rPr>
          <w:lang w:eastAsia="en-GB"/>
        </w:rPr>
        <w:t>500</w:t>
      </w:r>
      <w:proofErr w:type="gramEnd"/>
      <w:r w:rsidR="00856026" w:rsidRPr="00856026">
        <w:rPr>
          <w:lang w:eastAsia="en-GB"/>
        </w:rPr>
        <w:t>.</w:t>
      </w:r>
      <w:r w:rsidR="003A2DC8">
        <w:rPr>
          <w:lang w:eastAsia="en-GB"/>
        </w:rPr>
        <w:t xml:space="preserve"> </w:t>
      </w:r>
      <w:r w:rsidR="00817966">
        <w:rPr>
          <w:lang w:eastAsia="en-GB"/>
        </w:rPr>
        <w:t xml:space="preserve">After attempting </w:t>
      </w:r>
      <w:proofErr w:type="gramStart"/>
      <w:r w:rsidR="00817966">
        <w:rPr>
          <w:lang w:eastAsia="en-GB"/>
        </w:rPr>
        <w:t>several</w:t>
      </w:r>
      <w:proofErr w:type="gramEnd"/>
      <w:r w:rsidR="00817966">
        <w:rPr>
          <w:lang w:eastAsia="en-GB"/>
        </w:rPr>
        <w:t xml:space="preserve"> optimizers with various learning rates</w:t>
      </w:r>
      <w:r w:rsidR="003A2DC8">
        <w:rPr>
          <w:lang w:eastAsia="en-GB"/>
        </w:rPr>
        <w:t xml:space="preserve">, </w:t>
      </w:r>
      <w:proofErr w:type="gramStart"/>
      <w:r w:rsidR="00817966">
        <w:rPr>
          <w:lang w:eastAsia="en-GB"/>
        </w:rPr>
        <w:t>the Adam</w:t>
      </w:r>
      <w:proofErr w:type="gramEnd"/>
      <w:r w:rsidR="00817966">
        <w:rPr>
          <w:lang w:eastAsia="en-GB"/>
        </w:rPr>
        <w:t xml:space="preserve"> optimizer with a learning rate of </w:t>
      </w:r>
      <m:oMath>
        <m:sSup>
          <m:sSupPr>
            <m:ctrlPr>
              <w:rPr>
                <w:rFonts w:ascii="Cambria Math" w:hAnsi="Cambria Math"/>
                <w:i/>
                <w:lang w:eastAsia="en-GB"/>
              </w:rPr>
            </m:ctrlPr>
          </m:sSupPr>
          <m:e>
            <m:r>
              <w:rPr>
                <w:rFonts w:ascii="Cambria Math" w:hAnsi="Cambria Math"/>
                <w:lang w:eastAsia="en-GB"/>
              </w:rPr>
              <m:t>10</m:t>
            </m:r>
          </m:e>
          <m:sup>
            <m:r>
              <w:rPr>
                <w:rFonts w:ascii="Cambria Math" w:hAnsi="Cambria Math"/>
                <w:lang w:eastAsia="en-GB"/>
              </w:rPr>
              <m:t>-4</m:t>
            </m:r>
          </m:sup>
        </m:sSup>
      </m:oMath>
      <w:r w:rsidR="00817966">
        <w:rPr>
          <w:rFonts w:eastAsiaTheme="minorEastAsia"/>
          <w:lang w:eastAsia="en-GB"/>
        </w:rPr>
        <w:t xml:space="preserve"> </w:t>
      </w:r>
      <w:proofErr w:type="gramStart"/>
      <w:r w:rsidR="00817966">
        <w:rPr>
          <w:rFonts w:eastAsiaTheme="minorEastAsia"/>
          <w:lang w:eastAsia="en-GB"/>
        </w:rPr>
        <w:t>was selected</w:t>
      </w:r>
      <w:proofErr w:type="gramEnd"/>
      <w:r w:rsidR="00817966">
        <w:rPr>
          <w:rFonts w:eastAsiaTheme="minorEastAsia"/>
          <w:lang w:eastAsia="en-GB"/>
        </w:rPr>
        <w:t xml:space="preserve"> for training. Furthermore, </w:t>
      </w:r>
      <w:r w:rsidR="00121CF4">
        <w:rPr>
          <w:rFonts w:eastAsiaTheme="minorEastAsia"/>
          <w:lang w:eastAsia="en-GB"/>
        </w:rPr>
        <w:t xml:space="preserve">a </w:t>
      </w:r>
      <w:r w:rsidR="00AB5FBD" w:rsidRPr="00AB5FBD">
        <w:rPr>
          <w:rFonts w:eastAsiaTheme="minorEastAsia"/>
          <w:lang w:eastAsia="en-GB"/>
        </w:rPr>
        <w:t>scheduler that reduces the learning rate by a factor of 0.75</w:t>
      </w:r>
      <w:r w:rsidR="00AB5FBD">
        <w:rPr>
          <w:rFonts w:eastAsiaTheme="minorEastAsia"/>
          <w:lang w:eastAsia="en-GB"/>
        </w:rPr>
        <w:t xml:space="preserve"> if the loss value </w:t>
      </w:r>
      <w:r w:rsidR="00AB5FBD" w:rsidRPr="00AB5FBD">
        <w:rPr>
          <w:rFonts w:eastAsiaTheme="minorEastAsia"/>
          <w:lang w:eastAsia="en-GB"/>
        </w:rPr>
        <w:t xml:space="preserve">does not improve for </w:t>
      </w:r>
      <w:proofErr w:type="gramStart"/>
      <w:r w:rsidR="00AB5FBD" w:rsidRPr="00AB5FBD">
        <w:rPr>
          <w:rFonts w:eastAsiaTheme="minorEastAsia"/>
          <w:lang w:eastAsia="en-GB"/>
        </w:rPr>
        <w:t>2</w:t>
      </w:r>
      <w:proofErr w:type="gramEnd"/>
      <w:r w:rsidR="00AB5FBD" w:rsidRPr="00AB5FBD">
        <w:rPr>
          <w:rFonts w:eastAsiaTheme="minorEastAsia"/>
          <w:lang w:eastAsia="en-GB"/>
        </w:rPr>
        <w:t xml:space="preserve"> consecutive</w:t>
      </w:r>
      <w:r w:rsidR="00AB5FBD">
        <w:rPr>
          <w:rFonts w:eastAsiaTheme="minorEastAsia"/>
          <w:lang w:eastAsia="en-GB"/>
        </w:rPr>
        <w:t xml:space="preserve"> epochs </w:t>
      </w:r>
      <w:proofErr w:type="gramStart"/>
      <w:r w:rsidR="00AB5FBD">
        <w:rPr>
          <w:rFonts w:eastAsiaTheme="minorEastAsia"/>
          <w:lang w:eastAsia="en-GB"/>
        </w:rPr>
        <w:t>was introduced</w:t>
      </w:r>
      <w:proofErr w:type="gramEnd"/>
      <w:r w:rsidR="00AB5FBD">
        <w:rPr>
          <w:rFonts w:eastAsiaTheme="minorEastAsia"/>
          <w:lang w:eastAsia="en-GB"/>
        </w:rPr>
        <w:t xml:space="preserve"> in the learning process to improve training convergence.</w:t>
      </w:r>
      <w:r w:rsidR="00FB51F3">
        <w:rPr>
          <w:rFonts w:eastAsiaTheme="minorEastAsia"/>
          <w:lang w:eastAsia="en-GB"/>
        </w:rPr>
        <w:t xml:space="preserve"> For the loss function, </w:t>
      </w:r>
      <w:r w:rsidR="00385FB3">
        <w:rPr>
          <w:lang w:eastAsia="en-GB"/>
        </w:rPr>
        <w:t>the mean square error (MSE)</w:t>
      </w:r>
      <w:r w:rsidR="003A2DC8">
        <w:rPr>
          <w:lang w:eastAsia="en-GB"/>
        </w:rPr>
        <w:t xml:space="preserve"> function </w:t>
      </w:r>
      <w:proofErr w:type="gramStart"/>
      <w:r w:rsidR="003A2DC8">
        <w:rPr>
          <w:lang w:eastAsia="en-GB"/>
        </w:rPr>
        <w:t xml:space="preserve">was </w:t>
      </w:r>
      <w:r w:rsidR="00385FB3">
        <w:rPr>
          <w:lang w:eastAsia="en-GB"/>
        </w:rPr>
        <w:t>selected</w:t>
      </w:r>
      <w:proofErr w:type="gramEnd"/>
      <w:r w:rsidR="00385FB3">
        <w:rPr>
          <w:lang w:eastAsia="en-GB"/>
        </w:rPr>
        <w:t>:</w:t>
      </w:r>
      <w:r w:rsidR="00AE31D7">
        <w:rPr>
          <w:lang w:eastAsia="en-GB"/>
        </w:rPr>
        <w:t xml:space="preserve"> </w:t>
      </w:r>
    </w:p>
    <w:tbl>
      <w:tblPr>
        <w:tblStyle w:val="TableGrid"/>
        <w:tblW w:w="945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7"/>
        <w:gridCol w:w="1243"/>
      </w:tblGrid>
      <w:tr w:rsidR="00A735A0" w14:paraId="4B6760BB" w14:textId="77777777" w:rsidTr="006A7BA4">
        <w:tc>
          <w:tcPr>
            <w:tcW w:w="8207" w:type="dxa"/>
            <w:vAlign w:val="center"/>
          </w:tcPr>
          <w:p w14:paraId="730E1266" w14:textId="1EE9C471" w:rsidR="00A735A0" w:rsidRPr="0095747D" w:rsidRDefault="00A735A0" w:rsidP="006A7BA4">
            <w:pPr>
              <w:spacing w:line="276" w:lineRule="auto"/>
              <w:jc w:val="both"/>
              <w:rPr>
                <w:rFonts w:ascii="Times New Roman" w:eastAsia="Calibri" w:hAnsi="Times New Roman" w:cs="Arial"/>
                <w:lang w:bidi="fa-IR"/>
              </w:rPr>
            </w:pPr>
            <m:oMathPara>
              <m:oMathParaPr>
                <m:jc m:val="left"/>
              </m:oMathParaPr>
              <m:oMath>
                <m:r>
                  <w:rPr>
                    <w:rFonts w:ascii="Cambria Math" w:eastAsiaTheme="minorEastAsia" w:hAnsi="Cambria Math"/>
                    <w:lang w:eastAsia="en-GB"/>
                  </w:rPr>
                  <m:t>MSE=</m:t>
                </m:r>
                <m:f>
                  <m:fPr>
                    <m:ctrlPr>
                      <w:rPr>
                        <w:rFonts w:ascii="Cambria Math" w:eastAsiaTheme="minorEastAsia" w:hAnsi="Cambria Math"/>
                        <w:i/>
                        <w:lang w:eastAsia="en-GB"/>
                      </w:rPr>
                    </m:ctrlPr>
                  </m:fPr>
                  <m:num>
                    <m:r>
                      <w:rPr>
                        <w:rFonts w:ascii="Cambria Math" w:eastAsiaTheme="minorEastAsia" w:hAnsi="Cambria Math"/>
                        <w:lang w:eastAsia="en-GB"/>
                      </w:rPr>
                      <m:t>1</m:t>
                    </m:r>
                  </m:num>
                  <m:den>
                    <m:r>
                      <w:rPr>
                        <w:rFonts w:ascii="Cambria Math" w:eastAsiaTheme="minorEastAsia" w:hAnsi="Cambria Math"/>
                        <w:lang w:eastAsia="en-GB"/>
                      </w:rPr>
                      <m:t>n</m:t>
                    </m:r>
                  </m:den>
                </m:f>
                <m:nary>
                  <m:naryPr>
                    <m:chr m:val="∑"/>
                    <m:limLoc m:val="undOvr"/>
                    <m:ctrlPr>
                      <w:rPr>
                        <w:rFonts w:ascii="Cambria Math" w:eastAsiaTheme="minorEastAsia" w:hAnsi="Cambria Math"/>
                        <w:i/>
                        <w:lang w:eastAsia="en-GB"/>
                      </w:rPr>
                    </m:ctrlPr>
                  </m:naryPr>
                  <m:sub>
                    <m:r>
                      <w:rPr>
                        <w:rFonts w:ascii="Cambria Math" w:eastAsiaTheme="minorEastAsia" w:hAnsi="Cambria Math"/>
                        <w:lang w:eastAsia="en-GB"/>
                      </w:rPr>
                      <m:t>i=n</m:t>
                    </m:r>
                  </m:sub>
                  <m:sup>
                    <m:r>
                      <w:rPr>
                        <w:rFonts w:ascii="Cambria Math" w:eastAsiaTheme="minorEastAsia" w:hAnsi="Cambria Math"/>
                        <w:lang w:eastAsia="en-GB"/>
                      </w:rPr>
                      <m:t>n</m:t>
                    </m:r>
                  </m:sup>
                  <m:e>
                    <m:sSup>
                      <m:sSupPr>
                        <m:ctrlPr>
                          <w:rPr>
                            <w:rFonts w:ascii="Cambria Math" w:eastAsiaTheme="minorEastAsia" w:hAnsi="Cambria Math"/>
                            <w:i/>
                            <w:lang w:eastAsia="en-GB"/>
                          </w:rPr>
                        </m:ctrlPr>
                      </m:sSupPr>
                      <m:e>
                        <m:d>
                          <m:dPr>
                            <m:ctrlPr>
                              <w:rPr>
                                <w:rFonts w:ascii="Cambria Math" w:eastAsiaTheme="minorEastAsia" w:hAnsi="Cambria Math"/>
                                <w:i/>
                                <w:lang w:eastAsia="en-GB"/>
                              </w:rPr>
                            </m:ctrlPr>
                          </m:dPr>
                          <m:e>
                            <m:r>
                              <w:rPr>
                                <w:rFonts w:ascii="Cambria Math" w:eastAsiaTheme="minorEastAsia" w:hAnsi="Cambria Math"/>
                                <w:lang w:eastAsia="en-GB"/>
                              </w:rPr>
                              <m:t>predictio</m:t>
                            </m:r>
                            <m:sSub>
                              <m:sSubPr>
                                <m:ctrlPr>
                                  <w:rPr>
                                    <w:rFonts w:ascii="Cambria Math" w:eastAsiaTheme="minorEastAsia" w:hAnsi="Cambria Math"/>
                                    <w:i/>
                                    <w:lang w:eastAsia="en-GB"/>
                                  </w:rPr>
                                </m:ctrlPr>
                              </m:sSubPr>
                              <m:e>
                                <m:r>
                                  <w:rPr>
                                    <w:rFonts w:ascii="Cambria Math" w:eastAsiaTheme="minorEastAsia" w:hAnsi="Cambria Math"/>
                                    <w:lang w:eastAsia="en-GB"/>
                                  </w:rPr>
                                  <m:t>n</m:t>
                                </m:r>
                              </m:e>
                              <m:sub>
                                <m:r>
                                  <w:rPr>
                                    <w:rFonts w:ascii="Cambria Math" w:eastAsiaTheme="minorEastAsia" w:hAnsi="Cambria Math"/>
                                    <w:lang w:eastAsia="en-GB"/>
                                  </w:rPr>
                                  <m:t>i</m:t>
                                </m:r>
                              </m:sub>
                            </m:sSub>
                            <m:r>
                              <w:rPr>
                                <w:rFonts w:ascii="Cambria Math" w:eastAsiaTheme="minorEastAsia" w:hAnsi="Cambria Math"/>
                                <w:lang w:eastAsia="en-GB"/>
                              </w:rPr>
                              <m:t>-targe</m:t>
                            </m:r>
                            <m:sSub>
                              <m:sSubPr>
                                <m:ctrlPr>
                                  <w:rPr>
                                    <w:rFonts w:ascii="Cambria Math" w:eastAsiaTheme="minorEastAsia" w:hAnsi="Cambria Math"/>
                                    <w:i/>
                                    <w:lang w:eastAsia="en-GB"/>
                                  </w:rPr>
                                </m:ctrlPr>
                              </m:sSubPr>
                              <m:e>
                                <m:r>
                                  <w:rPr>
                                    <w:rFonts w:ascii="Cambria Math" w:eastAsiaTheme="minorEastAsia" w:hAnsi="Cambria Math"/>
                                    <w:lang w:eastAsia="en-GB"/>
                                  </w:rPr>
                                  <m:t>t</m:t>
                                </m:r>
                              </m:e>
                              <m:sub>
                                <m:r>
                                  <w:rPr>
                                    <w:rFonts w:ascii="Cambria Math" w:eastAsiaTheme="minorEastAsia" w:hAnsi="Cambria Math"/>
                                    <w:lang w:eastAsia="en-GB"/>
                                  </w:rPr>
                                  <m:t>i</m:t>
                                </m:r>
                              </m:sub>
                            </m:sSub>
                          </m:e>
                        </m:d>
                      </m:e>
                      <m:sup>
                        <m:r>
                          <w:rPr>
                            <w:rFonts w:ascii="Cambria Math" w:eastAsiaTheme="minorEastAsia" w:hAnsi="Cambria Math"/>
                            <w:lang w:eastAsia="en-GB"/>
                          </w:rPr>
                          <m:t>2</m:t>
                        </m:r>
                      </m:sup>
                    </m:sSup>
                  </m:e>
                </m:nary>
                <m:r>
                  <w:rPr>
                    <w:rFonts w:ascii="Cambria Math" w:eastAsiaTheme="minorEastAsia" w:hAnsi="Cambria Math"/>
                    <w:lang w:eastAsia="en-GB"/>
                  </w:rPr>
                  <m:t>.</m:t>
                </m:r>
              </m:oMath>
            </m:oMathPara>
          </w:p>
        </w:tc>
        <w:tc>
          <w:tcPr>
            <w:tcW w:w="1243" w:type="dxa"/>
            <w:vAlign w:val="center"/>
          </w:tcPr>
          <w:p w14:paraId="7DE4BE59" w14:textId="0C9CE257" w:rsidR="00A735A0" w:rsidRDefault="00A735A0" w:rsidP="006A7BA4">
            <w:pPr>
              <w:spacing w:line="276" w:lineRule="auto"/>
              <w:jc w:val="right"/>
              <w:rPr>
                <w:lang w:bidi="fa-IR"/>
              </w:rPr>
            </w:pPr>
            <w:r>
              <w:rPr>
                <w:lang w:bidi="fa-IR"/>
              </w:rPr>
              <w:t>(</w:t>
            </w:r>
            <w:r w:rsidR="00B05F57">
              <w:rPr>
                <w:lang w:bidi="fa-IR"/>
              </w:rPr>
              <w:t>5</w:t>
            </w:r>
            <w:r>
              <w:rPr>
                <w:lang w:bidi="fa-IR"/>
              </w:rPr>
              <w:t>)</w:t>
            </w:r>
          </w:p>
        </w:tc>
      </w:tr>
    </w:tbl>
    <w:p w14:paraId="267B1F2D" w14:textId="432F1878" w:rsidR="00130E7B" w:rsidRPr="006F6B78" w:rsidRDefault="00727240" w:rsidP="006F6B78">
      <w:pPr>
        <w:spacing w:after="0"/>
        <w:jc w:val="both"/>
        <w:rPr>
          <w:lang w:eastAsia="en-GB"/>
        </w:rPr>
      </w:pPr>
      <w:r>
        <w:rPr>
          <w:lang w:eastAsia="en-GB"/>
        </w:rPr>
        <w:t xml:space="preserve">Figure 7 shows the training loss curve after training. As can </w:t>
      </w:r>
      <w:proofErr w:type="gramStart"/>
      <w:r>
        <w:rPr>
          <w:lang w:eastAsia="en-GB"/>
        </w:rPr>
        <w:t>be seen</w:t>
      </w:r>
      <w:proofErr w:type="gramEnd"/>
      <w:r>
        <w:rPr>
          <w:lang w:eastAsia="en-GB"/>
        </w:rPr>
        <w:t xml:space="preserve"> from this figure, </w:t>
      </w:r>
      <w:r w:rsidR="00EF4567">
        <w:rPr>
          <w:lang w:eastAsia="en-GB"/>
        </w:rPr>
        <w:t xml:space="preserve">the loss value </w:t>
      </w:r>
      <w:r w:rsidR="00CA56D8">
        <w:rPr>
          <w:lang w:eastAsia="en-GB"/>
        </w:rPr>
        <w:t>drops</w:t>
      </w:r>
      <w:r w:rsidR="00EF4567">
        <w:rPr>
          <w:lang w:eastAsia="en-GB"/>
        </w:rPr>
        <w:t xml:space="preserve"> dramatically in the first 20 epochs and gradually keeps decreasing </w:t>
      </w:r>
      <w:r w:rsidR="00CA56D8">
        <w:rPr>
          <w:lang w:eastAsia="en-GB"/>
        </w:rPr>
        <w:t xml:space="preserve">for the rest of the training process. After training, the remaining </w:t>
      </w:r>
      <w:proofErr w:type="gramStart"/>
      <w:r w:rsidR="00CA56D8">
        <w:rPr>
          <w:lang w:eastAsia="en-GB"/>
        </w:rPr>
        <w:t>20</w:t>
      </w:r>
      <w:proofErr w:type="gramEnd"/>
      <w:r w:rsidR="00CA56D8">
        <w:rPr>
          <w:lang w:eastAsia="en-GB"/>
        </w:rPr>
        <w:t xml:space="preserve"> scenarios </w:t>
      </w:r>
      <w:proofErr w:type="gramStart"/>
      <w:r w:rsidR="00CA56D8">
        <w:rPr>
          <w:lang w:eastAsia="en-GB"/>
        </w:rPr>
        <w:t>were used</w:t>
      </w:r>
      <w:proofErr w:type="gramEnd"/>
      <w:r w:rsidR="00CA56D8">
        <w:rPr>
          <w:lang w:eastAsia="en-GB"/>
        </w:rPr>
        <w:t xml:space="preserve"> for testing and evaluating the performance of the SM. Table 2 lists the average MSE of each outfall for the testing scenarios.</w:t>
      </w:r>
    </w:p>
    <w:p w14:paraId="778C36E1" w14:textId="59224754" w:rsidR="006F6B78" w:rsidRDefault="006F6B78" w:rsidP="00AE16C5">
      <w:pPr>
        <w:spacing w:after="0"/>
        <w:jc w:val="center"/>
        <w:rPr>
          <w:lang w:eastAsia="en-GB"/>
        </w:rPr>
      </w:pPr>
      <w:r w:rsidRPr="00EF4567">
        <w:rPr>
          <w:rFonts w:eastAsiaTheme="minorEastAsia"/>
          <w:noProof/>
          <w:lang w:eastAsia="en-GB"/>
        </w:rPr>
        <w:drawing>
          <wp:inline distT="0" distB="0" distL="0" distR="0" wp14:anchorId="131754FC" wp14:editId="50C37156">
            <wp:extent cx="4273240" cy="2116988"/>
            <wp:effectExtent l="19050" t="19050" r="13335" b="17145"/>
            <wp:docPr id="651538204" name="Picture 1" descr="A graph showing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538204" name="Picture 1" descr="A graph showing a line&#10;&#10;AI-generated content may be incorrect."/>
                    <pic:cNvPicPr/>
                  </pic:nvPicPr>
                  <pic:blipFill>
                    <a:blip r:embed="rId14"/>
                    <a:stretch>
                      <a:fillRect/>
                    </a:stretch>
                  </pic:blipFill>
                  <pic:spPr>
                    <a:xfrm>
                      <a:off x="0" y="0"/>
                      <a:ext cx="4309274" cy="2134839"/>
                    </a:xfrm>
                    <a:prstGeom prst="rect">
                      <a:avLst/>
                    </a:prstGeom>
                    <a:ln>
                      <a:solidFill>
                        <a:schemeClr val="tx1"/>
                      </a:solidFill>
                    </a:ln>
                  </pic:spPr>
                </pic:pic>
              </a:graphicData>
            </a:graphic>
          </wp:inline>
        </w:drawing>
      </w:r>
    </w:p>
    <w:p w14:paraId="13369BE2" w14:textId="00CA9A40" w:rsidR="00993A7C" w:rsidRPr="006F6B78" w:rsidRDefault="006F6B78" w:rsidP="006F6B78">
      <w:pPr>
        <w:jc w:val="center"/>
        <w:rPr>
          <w:sz w:val="22"/>
          <w:szCs w:val="22"/>
          <w:lang w:eastAsia="en-GB"/>
        </w:rPr>
      </w:pPr>
      <w:r w:rsidRPr="006F6B78">
        <w:rPr>
          <w:b/>
          <w:bCs/>
          <w:sz w:val="22"/>
          <w:szCs w:val="22"/>
          <w:lang w:eastAsia="en-GB"/>
        </w:rPr>
        <w:t>Figure 7.</w:t>
      </w:r>
      <w:r w:rsidRPr="006F6B78">
        <w:rPr>
          <w:sz w:val="22"/>
          <w:szCs w:val="22"/>
          <w:lang w:eastAsia="en-GB"/>
        </w:rPr>
        <w:t xml:space="preserve"> Training loss curve.</w:t>
      </w:r>
    </w:p>
    <w:p w14:paraId="064DD333" w14:textId="77777777" w:rsidR="006F6B78" w:rsidRPr="00943AEA" w:rsidRDefault="006F6B78" w:rsidP="006F6B78">
      <w:pPr>
        <w:spacing w:after="0"/>
        <w:jc w:val="center"/>
        <w:rPr>
          <w:sz w:val="22"/>
          <w:szCs w:val="22"/>
          <w:lang w:eastAsia="en-GB"/>
        </w:rPr>
      </w:pPr>
      <w:r w:rsidRPr="00C5123F">
        <w:rPr>
          <w:b/>
          <w:bCs/>
          <w:sz w:val="22"/>
          <w:szCs w:val="22"/>
          <w:lang w:eastAsia="en-GB"/>
        </w:rPr>
        <w:lastRenderedPageBreak/>
        <w:t xml:space="preserve">Table </w:t>
      </w:r>
      <w:r>
        <w:rPr>
          <w:b/>
          <w:bCs/>
          <w:sz w:val="22"/>
          <w:szCs w:val="22"/>
          <w:lang w:eastAsia="en-GB"/>
        </w:rPr>
        <w:t>2</w:t>
      </w:r>
      <w:r w:rsidRPr="00C5123F">
        <w:rPr>
          <w:b/>
          <w:bCs/>
          <w:sz w:val="22"/>
          <w:szCs w:val="22"/>
          <w:lang w:eastAsia="en-GB"/>
        </w:rPr>
        <w:t>.</w:t>
      </w:r>
      <w:r w:rsidRPr="00C5123F">
        <w:rPr>
          <w:sz w:val="22"/>
          <w:szCs w:val="22"/>
          <w:lang w:eastAsia="en-GB"/>
        </w:rPr>
        <w:t xml:space="preserve"> </w:t>
      </w:r>
      <w:r>
        <w:rPr>
          <w:sz w:val="22"/>
          <w:szCs w:val="22"/>
          <w:lang w:eastAsia="en-GB"/>
        </w:rPr>
        <w:t>Average MSE of outfall discharges after evaluation</w:t>
      </w:r>
      <w:r w:rsidRPr="00C5123F">
        <w:rPr>
          <w:sz w:val="22"/>
          <w:szCs w:val="22"/>
          <w:lang w:eastAsia="en-GB"/>
        </w:rPr>
        <w:t>.</w:t>
      </w:r>
    </w:p>
    <w:tbl>
      <w:tblPr>
        <w:tblStyle w:val="PlainTable4"/>
        <w:tblW w:w="0" w:type="auto"/>
        <w:jc w:val="center"/>
        <w:tblBorders>
          <w:top w:val="single" w:sz="4" w:space="0" w:color="auto"/>
          <w:bottom w:val="single" w:sz="4" w:space="0" w:color="auto"/>
        </w:tblBorders>
        <w:tblLook w:val="04A0" w:firstRow="1" w:lastRow="0" w:firstColumn="1" w:lastColumn="0" w:noHBand="0" w:noVBand="1"/>
      </w:tblPr>
      <w:tblGrid>
        <w:gridCol w:w="1177"/>
        <w:gridCol w:w="2063"/>
        <w:gridCol w:w="1207"/>
        <w:gridCol w:w="1873"/>
      </w:tblGrid>
      <w:tr w:rsidR="006F6B78" w:rsidRPr="00943AEA" w14:paraId="14422BF4" w14:textId="77777777" w:rsidTr="006A7BA4">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177" w:type="dxa"/>
            <w:tcBorders>
              <w:top w:val="single" w:sz="4" w:space="0" w:color="auto"/>
              <w:bottom w:val="single" w:sz="4" w:space="0" w:color="auto"/>
            </w:tcBorders>
            <w:vAlign w:val="center"/>
          </w:tcPr>
          <w:p w14:paraId="72AC0FC9" w14:textId="77777777" w:rsidR="006F6B78" w:rsidRPr="00943AEA" w:rsidRDefault="006F6B78" w:rsidP="006A7BA4">
            <w:pPr>
              <w:rPr>
                <w:sz w:val="22"/>
                <w:szCs w:val="22"/>
                <w:lang w:eastAsia="en-GB"/>
              </w:rPr>
            </w:pPr>
            <w:r w:rsidRPr="00943AEA">
              <w:rPr>
                <w:sz w:val="22"/>
                <w:szCs w:val="22"/>
                <w:lang w:eastAsia="en-GB"/>
              </w:rPr>
              <w:t xml:space="preserve">Outfall </w:t>
            </w:r>
          </w:p>
        </w:tc>
        <w:tc>
          <w:tcPr>
            <w:tcW w:w="2063" w:type="dxa"/>
            <w:tcBorders>
              <w:top w:val="single" w:sz="4" w:space="0" w:color="auto"/>
              <w:bottom w:val="single" w:sz="4" w:space="0" w:color="auto"/>
            </w:tcBorders>
            <w:vAlign w:val="center"/>
          </w:tcPr>
          <w:p w14:paraId="4DE67E11" w14:textId="77777777" w:rsidR="006F6B78" w:rsidRPr="00943AEA" w:rsidRDefault="006F6B78" w:rsidP="006A7BA4">
            <w:pPr>
              <w:cnfStyle w:val="100000000000" w:firstRow="1"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Average MSE</w:t>
            </w:r>
          </w:p>
        </w:tc>
        <w:tc>
          <w:tcPr>
            <w:tcW w:w="1207" w:type="dxa"/>
            <w:tcBorders>
              <w:top w:val="single" w:sz="4" w:space="0" w:color="auto"/>
              <w:bottom w:val="single" w:sz="4" w:space="0" w:color="auto"/>
            </w:tcBorders>
            <w:vAlign w:val="center"/>
          </w:tcPr>
          <w:p w14:paraId="1E7F2952" w14:textId="77777777" w:rsidR="006F6B78" w:rsidRPr="00943AEA" w:rsidRDefault="006F6B78" w:rsidP="006A7BA4">
            <w:pPr>
              <w:cnfStyle w:val="100000000000" w:firstRow="1"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Outfall</w:t>
            </w:r>
          </w:p>
        </w:tc>
        <w:tc>
          <w:tcPr>
            <w:tcW w:w="1873" w:type="dxa"/>
            <w:tcBorders>
              <w:top w:val="single" w:sz="4" w:space="0" w:color="auto"/>
              <w:bottom w:val="single" w:sz="4" w:space="0" w:color="auto"/>
            </w:tcBorders>
            <w:vAlign w:val="center"/>
          </w:tcPr>
          <w:p w14:paraId="0F60EBC9" w14:textId="77777777" w:rsidR="006F6B78" w:rsidRPr="00943AEA" w:rsidRDefault="006F6B78" w:rsidP="006A7BA4">
            <w:pPr>
              <w:cnfStyle w:val="100000000000" w:firstRow="1"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Average MSE</w:t>
            </w:r>
          </w:p>
        </w:tc>
      </w:tr>
      <w:tr w:rsidR="006F6B78" w:rsidRPr="00943AEA" w14:paraId="30BFB481" w14:textId="77777777" w:rsidTr="006A7BA4">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177" w:type="dxa"/>
            <w:tcBorders>
              <w:top w:val="single" w:sz="4" w:space="0" w:color="auto"/>
            </w:tcBorders>
            <w:vAlign w:val="center"/>
          </w:tcPr>
          <w:p w14:paraId="499CF061" w14:textId="77777777" w:rsidR="006F6B78" w:rsidRPr="00943AEA" w:rsidRDefault="006F6B78" w:rsidP="006A7BA4">
            <w:pPr>
              <w:rPr>
                <w:b w:val="0"/>
                <w:bCs w:val="0"/>
                <w:sz w:val="22"/>
                <w:szCs w:val="22"/>
                <w:lang w:eastAsia="en-GB"/>
              </w:rPr>
            </w:pPr>
            <w:r w:rsidRPr="00943AEA">
              <w:rPr>
                <w:b w:val="0"/>
                <w:bCs w:val="0"/>
                <w:sz w:val="22"/>
                <w:szCs w:val="22"/>
                <w:lang w:eastAsia="en-GB"/>
              </w:rPr>
              <w:t>F74F360</w:t>
            </w:r>
          </w:p>
        </w:tc>
        <w:tc>
          <w:tcPr>
            <w:tcW w:w="2063" w:type="dxa"/>
            <w:tcBorders>
              <w:top w:val="single" w:sz="4" w:space="0" w:color="auto"/>
            </w:tcBorders>
            <w:vAlign w:val="center"/>
          </w:tcPr>
          <w:p w14:paraId="24BE90AE"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CA56D8">
              <w:rPr>
                <w:sz w:val="22"/>
                <w:szCs w:val="22"/>
                <w:lang w:eastAsia="en-GB"/>
              </w:rPr>
              <w:t>0.001792</w:t>
            </w:r>
          </w:p>
        </w:tc>
        <w:tc>
          <w:tcPr>
            <w:tcW w:w="1207" w:type="dxa"/>
            <w:tcBorders>
              <w:top w:val="single" w:sz="4" w:space="0" w:color="auto"/>
            </w:tcBorders>
            <w:vAlign w:val="center"/>
          </w:tcPr>
          <w:p w14:paraId="3DC13C14"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943AEA">
              <w:rPr>
                <w:sz w:val="22"/>
                <w:szCs w:val="22"/>
                <w:lang w:eastAsia="en-GB"/>
              </w:rPr>
              <w:t>G71U10F</w:t>
            </w:r>
          </w:p>
        </w:tc>
        <w:tc>
          <w:tcPr>
            <w:tcW w:w="1873" w:type="dxa"/>
            <w:tcBorders>
              <w:top w:val="single" w:sz="4" w:space="0" w:color="auto"/>
            </w:tcBorders>
            <w:vAlign w:val="center"/>
          </w:tcPr>
          <w:p w14:paraId="392A8F14"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943AEA">
              <w:rPr>
                <w:sz w:val="22"/>
                <w:szCs w:val="22"/>
                <w:lang w:eastAsia="en-GB"/>
              </w:rPr>
              <w:t>0.</w:t>
            </w:r>
            <w:r w:rsidRPr="00CA56D8">
              <w:rPr>
                <w:sz w:val="22"/>
                <w:szCs w:val="22"/>
                <w:lang w:eastAsia="en-GB"/>
              </w:rPr>
              <w:t>001921</w:t>
            </w:r>
          </w:p>
        </w:tc>
      </w:tr>
      <w:tr w:rsidR="006F6B78" w:rsidRPr="00943AEA" w14:paraId="58556A79" w14:textId="77777777" w:rsidTr="006A7BA4">
        <w:trPr>
          <w:trHeight w:val="325"/>
          <w:jc w:val="center"/>
        </w:trPr>
        <w:tc>
          <w:tcPr>
            <w:cnfStyle w:val="001000000000" w:firstRow="0" w:lastRow="0" w:firstColumn="1" w:lastColumn="0" w:oddVBand="0" w:evenVBand="0" w:oddHBand="0" w:evenHBand="0" w:firstRowFirstColumn="0" w:firstRowLastColumn="0" w:lastRowFirstColumn="0" w:lastRowLastColumn="0"/>
            <w:tcW w:w="1177" w:type="dxa"/>
            <w:vAlign w:val="center"/>
          </w:tcPr>
          <w:p w14:paraId="457C8238" w14:textId="77777777" w:rsidR="006F6B78" w:rsidRPr="00943AEA" w:rsidRDefault="006F6B78" w:rsidP="006A7BA4">
            <w:pPr>
              <w:rPr>
                <w:b w:val="0"/>
                <w:bCs w:val="0"/>
                <w:sz w:val="22"/>
                <w:szCs w:val="22"/>
                <w:lang w:eastAsia="en-GB"/>
              </w:rPr>
            </w:pPr>
            <w:r w:rsidRPr="00943AEA">
              <w:rPr>
                <w:b w:val="0"/>
                <w:bCs w:val="0"/>
                <w:sz w:val="22"/>
                <w:szCs w:val="22"/>
                <w:lang w:eastAsia="en-GB"/>
              </w:rPr>
              <w:t>G60K220</w:t>
            </w:r>
          </w:p>
        </w:tc>
        <w:tc>
          <w:tcPr>
            <w:tcW w:w="2063" w:type="dxa"/>
            <w:vAlign w:val="center"/>
          </w:tcPr>
          <w:p w14:paraId="549C7183" w14:textId="77777777" w:rsidR="006F6B78" w:rsidRPr="00943AEA" w:rsidRDefault="006F6B78" w:rsidP="006A7BA4">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0.</w:t>
            </w:r>
            <w:r w:rsidRPr="00CA56D8">
              <w:rPr>
                <w:sz w:val="22"/>
                <w:szCs w:val="22"/>
                <w:lang w:eastAsia="en-GB"/>
              </w:rPr>
              <w:t>001792</w:t>
            </w:r>
          </w:p>
        </w:tc>
        <w:tc>
          <w:tcPr>
            <w:tcW w:w="1207" w:type="dxa"/>
            <w:vAlign w:val="center"/>
          </w:tcPr>
          <w:p w14:paraId="10BBA042" w14:textId="77777777" w:rsidR="006F6B78" w:rsidRPr="00943AEA" w:rsidRDefault="006F6B78" w:rsidP="006A7BA4">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G72U07R</w:t>
            </w:r>
          </w:p>
        </w:tc>
        <w:tc>
          <w:tcPr>
            <w:tcW w:w="1873" w:type="dxa"/>
            <w:vAlign w:val="center"/>
          </w:tcPr>
          <w:p w14:paraId="08FFCC83" w14:textId="77777777" w:rsidR="006F6B78" w:rsidRPr="00943AEA" w:rsidRDefault="006F6B78" w:rsidP="006A7BA4">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0.</w:t>
            </w:r>
            <w:r w:rsidRPr="00CA56D8">
              <w:rPr>
                <w:sz w:val="22"/>
                <w:szCs w:val="22"/>
                <w:lang w:eastAsia="en-GB"/>
              </w:rPr>
              <w:t>004043</w:t>
            </w:r>
          </w:p>
        </w:tc>
      </w:tr>
      <w:tr w:rsidR="006F6B78" w:rsidRPr="00943AEA" w14:paraId="2AE51DFA" w14:textId="77777777" w:rsidTr="006A7BA4">
        <w:trPr>
          <w:cnfStyle w:val="000000100000" w:firstRow="0" w:lastRow="0" w:firstColumn="0" w:lastColumn="0" w:oddVBand="0" w:evenVBand="0" w:oddHBand="1"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1177" w:type="dxa"/>
            <w:vAlign w:val="center"/>
          </w:tcPr>
          <w:p w14:paraId="5FE2763A" w14:textId="77777777" w:rsidR="006F6B78" w:rsidRPr="00943AEA" w:rsidRDefault="006F6B78" w:rsidP="006A7BA4">
            <w:pPr>
              <w:rPr>
                <w:b w:val="0"/>
                <w:bCs w:val="0"/>
                <w:sz w:val="22"/>
                <w:szCs w:val="22"/>
                <w:lang w:eastAsia="en-GB"/>
              </w:rPr>
            </w:pPr>
            <w:r w:rsidRPr="00943AEA">
              <w:rPr>
                <w:b w:val="0"/>
                <w:bCs w:val="0"/>
                <w:sz w:val="22"/>
                <w:szCs w:val="22"/>
                <w:lang w:eastAsia="en-GB"/>
              </w:rPr>
              <w:t>G60U02F</w:t>
            </w:r>
          </w:p>
        </w:tc>
        <w:tc>
          <w:tcPr>
            <w:tcW w:w="2063" w:type="dxa"/>
            <w:vAlign w:val="center"/>
          </w:tcPr>
          <w:p w14:paraId="0DDE79D9"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CA56D8">
              <w:rPr>
                <w:sz w:val="22"/>
                <w:szCs w:val="22"/>
                <w:lang w:eastAsia="en-GB"/>
              </w:rPr>
              <w:t>0.001927</w:t>
            </w:r>
          </w:p>
        </w:tc>
        <w:tc>
          <w:tcPr>
            <w:tcW w:w="1207" w:type="dxa"/>
            <w:vAlign w:val="center"/>
          </w:tcPr>
          <w:p w14:paraId="2AF52717"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943AEA">
              <w:rPr>
                <w:sz w:val="22"/>
                <w:szCs w:val="22"/>
                <w:lang w:eastAsia="en-GB"/>
              </w:rPr>
              <w:t>G75U03F</w:t>
            </w:r>
          </w:p>
        </w:tc>
        <w:tc>
          <w:tcPr>
            <w:tcW w:w="1873" w:type="dxa"/>
            <w:vAlign w:val="center"/>
          </w:tcPr>
          <w:p w14:paraId="19E96C1C"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943AEA">
              <w:rPr>
                <w:sz w:val="22"/>
                <w:szCs w:val="22"/>
                <w:lang w:eastAsia="en-GB"/>
              </w:rPr>
              <w:t>0.</w:t>
            </w:r>
            <w:r w:rsidRPr="00CA56D8">
              <w:rPr>
                <w:sz w:val="22"/>
                <w:szCs w:val="22"/>
                <w:lang w:eastAsia="en-GB"/>
              </w:rPr>
              <w:t>002671</w:t>
            </w:r>
          </w:p>
        </w:tc>
      </w:tr>
      <w:tr w:rsidR="006F6B78" w:rsidRPr="00943AEA" w14:paraId="01761525" w14:textId="77777777" w:rsidTr="006A7BA4">
        <w:trPr>
          <w:trHeight w:val="325"/>
          <w:jc w:val="center"/>
        </w:trPr>
        <w:tc>
          <w:tcPr>
            <w:cnfStyle w:val="001000000000" w:firstRow="0" w:lastRow="0" w:firstColumn="1" w:lastColumn="0" w:oddVBand="0" w:evenVBand="0" w:oddHBand="0" w:evenHBand="0" w:firstRowFirstColumn="0" w:firstRowLastColumn="0" w:lastRowFirstColumn="0" w:lastRowLastColumn="0"/>
            <w:tcW w:w="1177" w:type="dxa"/>
            <w:vAlign w:val="center"/>
          </w:tcPr>
          <w:p w14:paraId="32BBD551" w14:textId="77777777" w:rsidR="006F6B78" w:rsidRPr="00943AEA" w:rsidRDefault="006F6B78" w:rsidP="006A7BA4">
            <w:pPr>
              <w:rPr>
                <w:b w:val="0"/>
                <w:bCs w:val="0"/>
                <w:sz w:val="22"/>
                <w:szCs w:val="22"/>
                <w:lang w:eastAsia="en-GB"/>
              </w:rPr>
            </w:pPr>
            <w:r w:rsidRPr="00943AEA">
              <w:rPr>
                <w:b w:val="0"/>
                <w:bCs w:val="0"/>
                <w:sz w:val="22"/>
                <w:szCs w:val="22"/>
                <w:lang w:eastAsia="en-GB"/>
              </w:rPr>
              <w:t>G70U01F</w:t>
            </w:r>
          </w:p>
        </w:tc>
        <w:tc>
          <w:tcPr>
            <w:tcW w:w="2063" w:type="dxa"/>
            <w:vAlign w:val="center"/>
          </w:tcPr>
          <w:p w14:paraId="6AF34191" w14:textId="77777777" w:rsidR="006F6B78" w:rsidRPr="00943AEA" w:rsidRDefault="006F6B78" w:rsidP="006A7BA4">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0.</w:t>
            </w:r>
            <w:r w:rsidRPr="00CA56D8">
              <w:rPr>
                <w:sz w:val="22"/>
                <w:szCs w:val="22"/>
                <w:lang w:eastAsia="en-GB"/>
              </w:rPr>
              <w:t>001807</w:t>
            </w:r>
          </w:p>
        </w:tc>
        <w:tc>
          <w:tcPr>
            <w:tcW w:w="1207" w:type="dxa"/>
            <w:vAlign w:val="center"/>
          </w:tcPr>
          <w:p w14:paraId="112739E9" w14:textId="77777777" w:rsidR="006F6B78" w:rsidRPr="00943AEA" w:rsidRDefault="006F6B78" w:rsidP="006A7BA4">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G80U03F</w:t>
            </w:r>
          </w:p>
        </w:tc>
        <w:tc>
          <w:tcPr>
            <w:tcW w:w="1873" w:type="dxa"/>
            <w:vAlign w:val="center"/>
          </w:tcPr>
          <w:p w14:paraId="28E55838" w14:textId="77777777" w:rsidR="006F6B78" w:rsidRPr="00943AEA" w:rsidRDefault="006F6B78" w:rsidP="006A7BA4">
            <w:pPr>
              <w:cnfStyle w:val="000000000000" w:firstRow="0" w:lastRow="0" w:firstColumn="0" w:lastColumn="0" w:oddVBand="0" w:evenVBand="0" w:oddHBand="0" w:evenHBand="0" w:firstRowFirstColumn="0" w:firstRowLastColumn="0" w:lastRowFirstColumn="0" w:lastRowLastColumn="0"/>
              <w:rPr>
                <w:sz w:val="22"/>
                <w:szCs w:val="22"/>
                <w:lang w:eastAsia="en-GB"/>
              </w:rPr>
            </w:pPr>
            <w:r w:rsidRPr="00943AEA">
              <w:rPr>
                <w:sz w:val="22"/>
                <w:szCs w:val="22"/>
                <w:lang w:eastAsia="en-GB"/>
              </w:rPr>
              <w:t>0.002843</w:t>
            </w:r>
          </w:p>
        </w:tc>
      </w:tr>
      <w:tr w:rsidR="006F6B78" w:rsidRPr="00943AEA" w14:paraId="3197DEF5" w14:textId="77777777" w:rsidTr="006A7BA4">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177" w:type="dxa"/>
            <w:vAlign w:val="center"/>
          </w:tcPr>
          <w:p w14:paraId="2A15D3C8" w14:textId="77777777" w:rsidR="006F6B78" w:rsidRPr="00943AEA" w:rsidRDefault="006F6B78" w:rsidP="006A7BA4">
            <w:pPr>
              <w:rPr>
                <w:b w:val="0"/>
                <w:bCs w:val="0"/>
                <w:sz w:val="22"/>
                <w:szCs w:val="22"/>
                <w:lang w:eastAsia="en-GB"/>
              </w:rPr>
            </w:pPr>
            <w:r w:rsidRPr="00943AEA">
              <w:rPr>
                <w:b w:val="0"/>
                <w:bCs w:val="0"/>
                <w:sz w:val="22"/>
                <w:szCs w:val="22"/>
                <w:lang w:eastAsia="en-GB"/>
              </w:rPr>
              <w:t>G71U02F</w:t>
            </w:r>
          </w:p>
        </w:tc>
        <w:tc>
          <w:tcPr>
            <w:tcW w:w="2063" w:type="dxa"/>
            <w:vAlign w:val="center"/>
          </w:tcPr>
          <w:p w14:paraId="226A60FF"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r w:rsidRPr="00943AEA">
              <w:rPr>
                <w:sz w:val="22"/>
                <w:szCs w:val="22"/>
                <w:lang w:eastAsia="en-GB"/>
              </w:rPr>
              <w:t>0.</w:t>
            </w:r>
            <w:r w:rsidRPr="00CA56D8">
              <w:rPr>
                <w:sz w:val="22"/>
                <w:szCs w:val="22"/>
                <w:lang w:eastAsia="en-GB"/>
              </w:rPr>
              <w:t>001568</w:t>
            </w:r>
          </w:p>
        </w:tc>
        <w:tc>
          <w:tcPr>
            <w:tcW w:w="1207" w:type="dxa"/>
            <w:vAlign w:val="center"/>
          </w:tcPr>
          <w:p w14:paraId="6617E499"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p>
        </w:tc>
        <w:tc>
          <w:tcPr>
            <w:tcW w:w="1873" w:type="dxa"/>
            <w:vAlign w:val="center"/>
          </w:tcPr>
          <w:p w14:paraId="3DA9AE7E" w14:textId="77777777" w:rsidR="006F6B78" w:rsidRPr="00943AEA" w:rsidRDefault="006F6B78" w:rsidP="006A7BA4">
            <w:pPr>
              <w:cnfStyle w:val="000000100000" w:firstRow="0" w:lastRow="0" w:firstColumn="0" w:lastColumn="0" w:oddVBand="0" w:evenVBand="0" w:oddHBand="1" w:evenHBand="0" w:firstRowFirstColumn="0" w:firstRowLastColumn="0" w:lastRowFirstColumn="0" w:lastRowLastColumn="0"/>
              <w:rPr>
                <w:sz w:val="22"/>
                <w:szCs w:val="22"/>
                <w:lang w:eastAsia="en-GB"/>
              </w:rPr>
            </w:pPr>
          </w:p>
        </w:tc>
      </w:tr>
    </w:tbl>
    <w:p w14:paraId="0E6E66EE" w14:textId="51F79E0C" w:rsidR="00A70185" w:rsidRDefault="00121CF4" w:rsidP="00022741">
      <w:pPr>
        <w:spacing w:before="240"/>
        <w:jc w:val="both"/>
        <w:rPr>
          <w:lang w:eastAsia="en-GB"/>
        </w:rPr>
        <w:sectPr w:rsidR="00A70185">
          <w:pgSz w:w="12240" w:h="15840"/>
          <w:pgMar w:top="1440" w:right="1440" w:bottom="1440" w:left="1440" w:header="720" w:footer="720" w:gutter="0"/>
          <w:cols w:space="720"/>
          <w:docGrid w:linePitch="360"/>
        </w:sectPr>
      </w:pPr>
      <w:r w:rsidRPr="00121CF4">
        <w:rPr>
          <w:lang w:eastAsia="en-GB"/>
        </w:rPr>
        <w:t xml:space="preserve">Additionally, average discharge values across test scenarios for each outfall </w:t>
      </w:r>
      <w:proofErr w:type="gramStart"/>
      <w:r w:rsidRPr="00121CF4">
        <w:rPr>
          <w:lang w:eastAsia="en-GB"/>
        </w:rPr>
        <w:t>are plotted</w:t>
      </w:r>
      <w:proofErr w:type="gramEnd"/>
      <w:r w:rsidRPr="00121CF4">
        <w:rPr>
          <w:lang w:eastAsia="en-GB"/>
        </w:rPr>
        <w:t xml:space="preserve"> in Figure 8. </w:t>
      </w:r>
      <w:proofErr w:type="gramStart"/>
      <w:r w:rsidRPr="00121CF4">
        <w:rPr>
          <w:lang w:eastAsia="en-GB"/>
        </w:rPr>
        <w:t>It can be seen that the</w:t>
      </w:r>
      <w:proofErr w:type="gramEnd"/>
      <w:r w:rsidRPr="00121CF4">
        <w:rPr>
          <w:lang w:eastAsia="en-GB"/>
        </w:rPr>
        <w:t xml:space="preserve"> SM </w:t>
      </w:r>
      <w:proofErr w:type="gramStart"/>
      <w:r w:rsidRPr="00121CF4">
        <w:rPr>
          <w:lang w:eastAsia="en-GB"/>
        </w:rPr>
        <w:t>is able to</w:t>
      </w:r>
      <w:proofErr w:type="gramEnd"/>
      <w:r w:rsidRPr="00121CF4">
        <w:rPr>
          <w:lang w:eastAsia="en-GB"/>
        </w:rPr>
        <w:t xml:space="preserve"> predict discharge time series for all outfalls with high accuracy. Upon further examination of Table 2 and Figure 7, it can </w:t>
      </w:r>
      <w:proofErr w:type="gramStart"/>
      <w:r w:rsidRPr="00121CF4">
        <w:rPr>
          <w:lang w:eastAsia="en-GB"/>
        </w:rPr>
        <w:t>be stated</w:t>
      </w:r>
      <w:proofErr w:type="gramEnd"/>
      <w:r w:rsidRPr="00121CF4">
        <w:rPr>
          <w:lang w:eastAsia="en-GB"/>
        </w:rPr>
        <w:t xml:space="preserve"> that the training process for the developed GNN is trivial; training converges early in the process, and test results indicate that the SM can predict discharge values with </w:t>
      </w:r>
      <w:proofErr w:type="gramStart"/>
      <w:r w:rsidRPr="00121CF4">
        <w:rPr>
          <w:lang w:eastAsia="en-GB"/>
        </w:rPr>
        <w:t>very small</w:t>
      </w:r>
      <w:proofErr w:type="gramEnd"/>
      <w:r w:rsidRPr="00121CF4">
        <w:rPr>
          <w:lang w:eastAsia="en-GB"/>
        </w:rPr>
        <w:t xml:space="preserve"> errors. This might be due to poor selection. More specifically, since all </w:t>
      </w:r>
      <w:proofErr w:type="gramStart"/>
      <w:r w:rsidRPr="00121CF4">
        <w:rPr>
          <w:lang w:eastAsia="en-GB"/>
        </w:rPr>
        <w:t>74</w:t>
      </w:r>
      <w:proofErr w:type="gramEnd"/>
      <w:r w:rsidRPr="00121CF4">
        <w:rPr>
          <w:lang w:eastAsia="en-GB"/>
        </w:rPr>
        <w:t xml:space="preserve"> storm surge scenarios </w:t>
      </w:r>
      <w:proofErr w:type="gramStart"/>
      <w:r w:rsidRPr="00121CF4">
        <w:rPr>
          <w:lang w:eastAsia="en-GB"/>
        </w:rPr>
        <w:t>were selected</w:t>
      </w:r>
      <w:proofErr w:type="gramEnd"/>
      <w:r w:rsidRPr="00121CF4">
        <w:rPr>
          <w:lang w:eastAsia="en-GB"/>
        </w:rPr>
        <w:t xml:space="preserve"> with the same return period and for the same location, the diversity of the data is insufficient to introduce realistic and various conditions to the model. This fact can </w:t>
      </w:r>
      <w:proofErr w:type="gramStart"/>
      <w:r w:rsidRPr="00121CF4">
        <w:rPr>
          <w:lang w:eastAsia="en-GB"/>
        </w:rPr>
        <w:t>be confirmed</w:t>
      </w:r>
      <w:proofErr w:type="gramEnd"/>
      <w:r w:rsidRPr="00121CF4">
        <w:rPr>
          <w:lang w:eastAsia="en-GB"/>
        </w:rPr>
        <w:t xml:space="preserve"> by reviewing the selected storm surge data. Therefore, as the next step, it </w:t>
      </w:r>
      <w:proofErr w:type="gramStart"/>
      <w:r w:rsidRPr="00121CF4">
        <w:rPr>
          <w:lang w:eastAsia="en-GB"/>
        </w:rPr>
        <w:t>is recommended</w:t>
      </w:r>
      <w:proofErr w:type="gramEnd"/>
      <w:r w:rsidRPr="00121CF4">
        <w:rPr>
          <w:lang w:eastAsia="en-GB"/>
        </w:rPr>
        <w:t xml:space="preserve"> to select more diverse scenarios for training and testing to obtain better generalization. Currently, the ability of the model to generalize across a larger variety of flooding conditions may </w:t>
      </w:r>
      <w:proofErr w:type="gramStart"/>
      <w:r w:rsidRPr="00121CF4">
        <w:rPr>
          <w:lang w:eastAsia="en-GB"/>
        </w:rPr>
        <w:t>be constrained</w:t>
      </w:r>
      <w:proofErr w:type="gramEnd"/>
      <w:r w:rsidRPr="00121CF4">
        <w:rPr>
          <w:lang w:eastAsia="en-GB"/>
        </w:rPr>
        <w:t xml:space="preserve"> by the limited representativeness of the training scenarios. Additionally, another GCN layer can </w:t>
      </w:r>
      <w:proofErr w:type="gramStart"/>
      <w:r w:rsidRPr="00121CF4">
        <w:rPr>
          <w:lang w:eastAsia="en-GB"/>
        </w:rPr>
        <w:t>be added</w:t>
      </w:r>
      <w:proofErr w:type="gramEnd"/>
      <w:r w:rsidRPr="00121CF4">
        <w:rPr>
          <w:lang w:eastAsia="en-GB"/>
        </w:rPr>
        <w:t xml:space="preserve"> to the model structure to consider the relationship of neighboring nodes at a higher order. Lastly, a batching algorithm can </w:t>
      </w:r>
      <w:proofErr w:type="gramStart"/>
      <w:r w:rsidRPr="00121CF4">
        <w:rPr>
          <w:lang w:eastAsia="en-GB"/>
        </w:rPr>
        <w:t>be developed</w:t>
      </w:r>
      <w:proofErr w:type="gramEnd"/>
      <w:r w:rsidRPr="00121CF4">
        <w:rPr>
          <w:lang w:eastAsia="en-GB"/>
        </w:rPr>
        <w:t xml:space="preserve"> to leverage parallel processing. However, since the model relies on time series data, it should </w:t>
      </w:r>
      <w:proofErr w:type="gramStart"/>
      <w:r w:rsidRPr="00121CF4">
        <w:rPr>
          <w:lang w:eastAsia="en-GB"/>
        </w:rPr>
        <w:t>be considered</w:t>
      </w:r>
      <w:proofErr w:type="gramEnd"/>
      <w:r w:rsidRPr="00121CF4">
        <w:rPr>
          <w:lang w:eastAsia="en-GB"/>
        </w:rPr>
        <w:t xml:space="preserve"> that the batching algorithm should not change the sequence of the data so that the chronological order of both input and output time series </w:t>
      </w:r>
      <w:proofErr w:type="gramStart"/>
      <w:r w:rsidRPr="00121CF4">
        <w:rPr>
          <w:lang w:eastAsia="en-GB"/>
        </w:rPr>
        <w:t>is introduced</w:t>
      </w:r>
      <w:proofErr w:type="gramEnd"/>
      <w:r w:rsidRPr="00121CF4">
        <w:rPr>
          <w:lang w:eastAsia="en-GB"/>
        </w:rPr>
        <w:t xml:space="preserve"> to the model correctly.</w:t>
      </w:r>
    </w:p>
    <w:tbl>
      <w:tblPr>
        <w:tblStyle w:val="TableGrid"/>
        <w:tblW w:w="0" w:type="auto"/>
        <w:tblLook w:val="04A0" w:firstRow="1" w:lastRow="0" w:firstColumn="1" w:lastColumn="0" w:noHBand="0" w:noVBand="1"/>
      </w:tblPr>
      <w:tblGrid>
        <w:gridCol w:w="7195"/>
        <w:gridCol w:w="7195"/>
      </w:tblGrid>
      <w:tr w:rsidR="00280AF1" w14:paraId="220AE59D" w14:textId="77777777" w:rsidTr="00280AF1">
        <w:tc>
          <w:tcPr>
            <w:tcW w:w="7195" w:type="dxa"/>
            <w:vAlign w:val="center"/>
          </w:tcPr>
          <w:p w14:paraId="6E6A9DFF" w14:textId="6B644035" w:rsidR="00F331F4" w:rsidRDefault="00280AF1" w:rsidP="00280AF1">
            <w:pPr>
              <w:jc w:val="center"/>
              <w:rPr>
                <w:lang w:eastAsia="en-GB"/>
              </w:rPr>
            </w:pPr>
            <w:r w:rsidRPr="00280AF1">
              <w:rPr>
                <w:noProof/>
                <w:lang w:eastAsia="en-GB"/>
              </w:rPr>
              <w:lastRenderedPageBreak/>
              <w:drawing>
                <wp:inline distT="0" distB="0" distL="0" distR="0" wp14:anchorId="00002EC3" wp14:editId="1E00FFE3">
                  <wp:extent cx="4390846" cy="1287371"/>
                  <wp:effectExtent l="0" t="0" r="0" b="8255"/>
                  <wp:docPr id="509425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25078" name=""/>
                          <pic:cNvPicPr/>
                        </pic:nvPicPr>
                        <pic:blipFill>
                          <a:blip r:embed="rId15"/>
                          <a:stretch>
                            <a:fillRect/>
                          </a:stretch>
                        </pic:blipFill>
                        <pic:spPr>
                          <a:xfrm>
                            <a:off x="0" y="0"/>
                            <a:ext cx="4399019" cy="1289767"/>
                          </a:xfrm>
                          <a:prstGeom prst="rect">
                            <a:avLst/>
                          </a:prstGeom>
                        </pic:spPr>
                      </pic:pic>
                    </a:graphicData>
                  </a:graphic>
                </wp:inline>
              </w:drawing>
            </w:r>
          </w:p>
        </w:tc>
        <w:tc>
          <w:tcPr>
            <w:tcW w:w="7195" w:type="dxa"/>
            <w:vAlign w:val="center"/>
          </w:tcPr>
          <w:p w14:paraId="0B3C440A" w14:textId="3B7300B3" w:rsidR="00F331F4" w:rsidRDefault="00280AF1" w:rsidP="00280AF1">
            <w:pPr>
              <w:jc w:val="center"/>
              <w:rPr>
                <w:lang w:eastAsia="en-GB"/>
              </w:rPr>
            </w:pPr>
            <w:r w:rsidRPr="00280AF1">
              <w:rPr>
                <w:noProof/>
                <w:lang w:eastAsia="en-GB"/>
              </w:rPr>
              <w:drawing>
                <wp:inline distT="0" distB="0" distL="0" distR="0" wp14:anchorId="45EEB961" wp14:editId="7A59B94A">
                  <wp:extent cx="4236793" cy="1242204"/>
                  <wp:effectExtent l="0" t="0" r="0" b="0"/>
                  <wp:docPr id="19382972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7269" name=""/>
                          <pic:cNvPicPr/>
                        </pic:nvPicPr>
                        <pic:blipFill>
                          <a:blip r:embed="rId16"/>
                          <a:stretch>
                            <a:fillRect/>
                          </a:stretch>
                        </pic:blipFill>
                        <pic:spPr>
                          <a:xfrm>
                            <a:off x="0" y="0"/>
                            <a:ext cx="4253391" cy="1247071"/>
                          </a:xfrm>
                          <a:prstGeom prst="rect">
                            <a:avLst/>
                          </a:prstGeom>
                        </pic:spPr>
                      </pic:pic>
                    </a:graphicData>
                  </a:graphic>
                </wp:inline>
              </w:drawing>
            </w:r>
          </w:p>
        </w:tc>
      </w:tr>
      <w:tr w:rsidR="00280AF1" w14:paraId="0F0F5B18" w14:textId="77777777" w:rsidTr="00280AF1">
        <w:tc>
          <w:tcPr>
            <w:tcW w:w="7195" w:type="dxa"/>
            <w:vAlign w:val="center"/>
          </w:tcPr>
          <w:p w14:paraId="1717716F" w14:textId="02F224C5" w:rsidR="00F331F4" w:rsidRDefault="00280AF1" w:rsidP="00280AF1">
            <w:pPr>
              <w:jc w:val="center"/>
              <w:rPr>
                <w:lang w:eastAsia="en-GB"/>
              </w:rPr>
            </w:pPr>
            <w:r w:rsidRPr="00280AF1">
              <w:rPr>
                <w:noProof/>
                <w:lang w:eastAsia="en-GB"/>
              </w:rPr>
              <w:drawing>
                <wp:inline distT="0" distB="0" distL="0" distR="0" wp14:anchorId="1E7946D3" wp14:editId="42E6E39C">
                  <wp:extent cx="4425351" cy="1297489"/>
                  <wp:effectExtent l="0" t="0" r="0" b="0"/>
                  <wp:docPr id="1631638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638700" name=""/>
                          <pic:cNvPicPr/>
                        </pic:nvPicPr>
                        <pic:blipFill>
                          <a:blip r:embed="rId17"/>
                          <a:stretch>
                            <a:fillRect/>
                          </a:stretch>
                        </pic:blipFill>
                        <pic:spPr>
                          <a:xfrm>
                            <a:off x="0" y="0"/>
                            <a:ext cx="4447954" cy="1304116"/>
                          </a:xfrm>
                          <a:prstGeom prst="rect">
                            <a:avLst/>
                          </a:prstGeom>
                        </pic:spPr>
                      </pic:pic>
                    </a:graphicData>
                  </a:graphic>
                </wp:inline>
              </w:drawing>
            </w:r>
          </w:p>
        </w:tc>
        <w:tc>
          <w:tcPr>
            <w:tcW w:w="7195" w:type="dxa"/>
            <w:vAlign w:val="center"/>
          </w:tcPr>
          <w:p w14:paraId="7967680B" w14:textId="25508D84" w:rsidR="00F331F4" w:rsidRDefault="00280AF1" w:rsidP="00280AF1">
            <w:pPr>
              <w:jc w:val="center"/>
              <w:rPr>
                <w:lang w:eastAsia="en-GB"/>
              </w:rPr>
            </w:pPr>
            <w:r w:rsidRPr="00280AF1">
              <w:rPr>
                <w:noProof/>
                <w:lang w:eastAsia="en-GB"/>
              </w:rPr>
              <w:drawing>
                <wp:inline distT="0" distB="0" distL="0" distR="0" wp14:anchorId="1E51CA3C" wp14:editId="704DCCCD">
                  <wp:extent cx="4266214" cy="1250830"/>
                  <wp:effectExtent l="0" t="0" r="1270" b="6985"/>
                  <wp:docPr id="2019655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655737" name=""/>
                          <pic:cNvPicPr/>
                        </pic:nvPicPr>
                        <pic:blipFill>
                          <a:blip r:embed="rId18"/>
                          <a:stretch>
                            <a:fillRect/>
                          </a:stretch>
                        </pic:blipFill>
                        <pic:spPr>
                          <a:xfrm>
                            <a:off x="0" y="0"/>
                            <a:ext cx="4276020" cy="1253705"/>
                          </a:xfrm>
                          <a:prstGeom prst="rect">
                            <a:avLst/>
                          </a:prstGeom>
                        </pic:spPr>
                      </pic:pic>
                    </a:graphicData>
                  </a:graphic>
                </wp:inline>
              </w:drawing>
            </w:r>
          </w:p>
        </w:tc>
      </w:tr>
      <w:tr w:rsidR="00280AF1" w14:paraId="1E9756E5" w14:textId="77777777" w:rsidTr="00280AF1">
        <w:tc>
          <w:tcPr>
            <w:tcW w:w="7195" w:type="dxa"/>
            <w:vAlign w:val="center"/>
          </w:tcPr>
          <w:p w14:paraId="5B266D2D" w14:textId="7070FD52" w:rsidR="00F331F4" w:rsidRDefault="00280AF1" w:rsidP="00280AF1">
            <w:pPr>
              <w:jc w:val="center"/>
              <w:rPr>
                <w:lang w:eastAsia="en-GB"/>
              </w:rPr>
            </w:pPr>
            <w:r w:rsidRPr="00280AF1">
              <w:rPr>
                <w:noProof/>
                <w:lang w:eastAsia="en-GB"/>
              </w:rPr>
              <w:drawing>
                <wp:inline distT="0" distB="0" distL="0" distR="0" wp14:anchorId="39B329ED" wp14:editId="7CFA0717">
                  <wp:extent cx="4364966" cy="1279783"/>
                  <wp:effectExtent l="0" t="0" r="0" b="0"/>
                  <wp:docPr id="159116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165773" name=""/>
                          <pic:cNvPicPr/>
                        </pic:nvPicPr>
                        <pic:blipFill>
                          <a:blip r:embed="rId19"/>
                          <a:stretch>
                            <a:fillRect/>
                          </a:stretch>
                        </pic:blipFill>
                        <pic:spPr>
                          <a:xfrm>
                            <a:off x="0" y="0"/>
                            <a:ext cx="4386035" cy="1285960"/>
                          </a:xfrm>
                          <a:prstGeom prst="rect">
                            <a:avLst/>
                          </a:prstGeom>
                        </pic:spPr>
                      </pic:pic>
                    </a:graphicData>
                  </a:graphic>
                </wp:inline>
              </w:drawing>
            </w:r>
          </w:p>
        </w:tc>
        <w:tc>
          <w:tcPr>
            <w:tcW w:w="7195" w:type="dxa"/>
            <w:vAlign w:val="center"/>
          </w:tcPr>
          <w:p w14:paraId="6C373FCC" w14:textId="1F7401EE" w:rsidR="00F331F4" w:rsidRDefault="00280AF1" w:rsidP="00280AF1">
            <w:pPr>
              <w:jc w:val="center"/>
              <w:rPr>
                <w:lang w:eastAsia="en-GB"/>
              </w:rPr>
            </w:pPr>
            <w:r w:rsidRPr="00280AF1">
              <w:rPr>
                <w:noProof/>
                <w:lang w:eastAsia="en-GB"/>
              </w:rPr>
              <w:drawing>
                <wp:inline distT="0" distB="0" distL="0" distR="0" wp14:anchorId="407ABA57" wp14:editId="0B09836D">
                  <wp:extent cx="4236796" cy="1242204"/>
                  <wp:effectExtent l="0" t="0" r="0" b="0"/>
                  <wp:docPr id="2019554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54495" name=""/>
                          <pic:cNvPicPr/>
                        </pic:nvPicPr>
                        <pic:blipFill>
                          <a:blip r:embed="rId20"/>
                          <a:stretch>
                            <a:fillRect/>
                          </a:stretch>
                        </pic:blipFill>
                        <pic:spPr>
                          <a:xfrm>
                            <a:off x="0" y="0"/>
                            <a:ext cx="4254871" cy="1247504"/>
                          </a:xfrm>
                          <a:prstGeom prst="rect">
                            <a:avLst/>
                          </a:prstGeom>
                        </pic:spPr>
                      </pic:pic>
                    </a:graphicData>
                  </a:graphic>
                </wp:inline>
              </w:drawing>
            </w:r>
          </w:p>
        </w:tc>
      </w:tr>
      <w:tr w:rsidR="00280AF1" w14:paraId="66F83DBA" w14:textId="77777777" w:rsidTr="00280AF1">
        <w:tc>
          <w:tcPr>
            <w:tcW w:w="7195" w:type="dxa"/>
            <w:vAlign w:val="center"/>
          </w:tcPr>
          <w:p w14:paraId="2EED4451" w14:textId="0623624E" w:rsidR="00F331F4" w:rsidRDefault="00280AF1" w:rsidP="00280AF1">
            <w:pPr>
              <w:jc w:val="center"/>
              <w:rPr>
                <w:lang w:eastAsia="en-GB"/>
              </w:rPr>
            </w:pPr>
            <w:r w:rsidRPr="00280AF1">
              <w:rPr>
                <w:noProof/>
                <w:lang w:eastAsia="en-GB"/>
              </w:rPr>
              <w:drawing>
                <wp:inline distT="0" distB="0" distL="0" distR="0" wp14:anchorId="167EF187" wp14:editId="3819D14C">
                  <wp:extent cx="4347714" cy="1274725"/>
                  <wp:effectExtent l="0" t="0" r="0" b="1905"/>
                  <wp:docPr id="1261101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101306" name=""/>
                          <pic:cNvPicPr/>
                        </pic:nvPicPr>
                        <pic:blipFill>
                          <a:blip r:embed="rId21"/>
                          <a:stretch>
                            <a:fillRect/>
                          </a:stretch>
                        </pic:blipFill>
                        <pic:spPr>
                          <a:xfrm>
                            <a:off x="0" y="0"/>
                            <a:ext cx="4361551" cy="1278782"/>
                          </a:xfrm>
                          <a:prstGeom prst="rect">
                            <a:avLst/>
                          </a:prstGeom>
                        </pic:spPr>
                      </pic:pic>
                    </a:graphicData>
                  </a:graphic>
                </wp:inline>
              </w:drawing>
            </w:r>
          </w:p>
        </w:tc>
        <w:tc>
          <w:tcPr>
            <w:tcW w:w="7195" w:type="dxa"/>
            <w:vAlign w:val="center"/>
          </w:tcPr>
          <w:p w14:paraId="5F62A8F2" w14:textId="6D176115" w:rsidR="00F331F4" w:rsidRDefault="00280AF1" w:rsidP="00280AF1">
            <w:pPr>
              <w:jc w:val="center"/>
              <w:rPr>
                <w:lang w:eastAsia="en-GB"/>
              </w:rPr>
            </w:pPr>
            <w:r w:rsidRPr="00280AF1">
              <w:rPr>
                <w:noProof/>
                <w:lang w:eastAsia="en-GB"/>
              </w:rPr>
              <w:drawing>
                <wp:inline distT="0" distB="0" distL="0" distR="0" wp14:anchorId="34F450D9" wp14:editId="6E44983C">
                  <wp:extent cx="4175185" cy="1224141"/>
                  <wp:effectExtent l="0" t="0" r="0" b="0"/>
                  <wp:docPr id="12374550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455053" name=""/>
                          <pic:cNvPicPr/>
                        </pic:nvPicPr>
                        <pic:blipFill>
                          <a:blip r:embed="rId22"/>
                          <a:stretch>
                            <a:fillRect/>
                          </a:stretch>
                        </pic:blipFill>
                        <pic:spPr>
                          <a:xfrm>
                            <a:off x="0" y="0"/>
                            <a:ext cx="4195132" cy="1229989"/>
                          </a:xfrm>
                          <a:prstGeom prst="rect">
                            <a:avLst/>
                          </a:prstGeom>
                        </pic:spPr>
                      </pic:pic>
                    </a:graphicData>
                  </a:graphic>
                </wp:inline>
              </w:drawing>
            </w:r>
          </w:p>
        </w:tc>
      </w:tr>
      <w:tr w:rsidR="004A5BB0" w14:paraId="7FFC0140" w14:textId="77777777" w:rsidTr="000C73E2">
        <w:tc>
          <w:tcPr>
            <w:tcW w:w="14390" w:type="dxa"/>
            <w:gridSpan w:val="2"/>
            <w:vAlign w:val="center"/>
          </w:tcPr>
          <w:p w14:paraId="2A8D0B6C" w14:textId="6BD07FA6" w:rsidR="004A5BB0" w:rsidRDefault="004A5BB0" w:rsidP="00280AF1">
            <w:pPr>
              <w:jc w:val="center"/>
              <w:rPr>
                <w:lang w:eastAsia="en-GB"/>
              </w:rPr>
            </w:pPr>
            <w:r w:rsidRPr="00280AF1">
              <w:rPr>
                <w:noProof/>
                <w:lang w:eastAsia="en-GB"/>
              </w:rPr>
              <w:drawing>
                <wp:inline distT="0" distB="0" distL="0" distR="0" wp14:anchorId="35C49357" wp14:editId="3B508975">
                  <wp:extent cx="4295955" cy="1259551"/>
                  <wp:effectExtent l="0" t="0" r="0" b="0"/>
                  <wp:docPr id="879651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651775" name=""/>
                          <pic:cNvPicPr/>
                        </pic:nvPicPr>
                        <pic:blipFill>
                          <a:blip r:embed="rId23"/>
                          <a:stretch>
                            <a:fillRect/>
                          </a:stretch>
                        </pic:blipFill>
                        <pic:spPr>
                          <a:xfrm>
                            <a:off x="0" y="0"/>
                            <a:ext cx="4295955" cy="1259551"/>
                          </a:xfrm>
                          <a:prstGeom prst="rect">
                            <a:avLst/>
                          </a:prstGeom>
                        </pic:spPr>
                      </pic:pic>
                    </a:graphicData>
                  </a:graphic>
                </wp:inline>
              </w:drawing>
            </w:r>
          </w:p>
        </w:tc>
      </w:tr>
    </w:tbl>
    <w:p w14:paraId="3C6F650B" w14:textId="2ABE4735" w:rsidR="00F331F4" w:rsidRPr="00754838" w:rsidRDefault="00280AF1" w:rsidP="00754838">
      <w:pPr>
        <w:jc w:val="center"/>
        <w:rPr>
          <w:sz w:val="22"/>
          <w:szCs w:val="22"/>
          <w:lang w:eastAsia="en-GB"/>
        </w:rPr>
        <w:sectPr w:rsidR="00F331F4" w:rsidRPr="00754838" w:rsidSect="00F331F4">
          <w:pgSz w:w="15840" w:h="12240" w:orient="landscape"/>
          <w:pgMar w:top="720" w:right="720" w:bottom="720" w:left="720" w:header="720" w:footer="720" w:gutter="0"/>
          <w:cols w:space="720"/>
          <w:docGrid w:linePitch="360"/>
        </w:sectPr>
      </w:pPr>
      <w:r w:rsidRPr="00754838">
        <w:rPr>
          <w:b/>
          <w:bCs/>
          <w:sz w:val="22"/>
          <w:szCs w:val="22"/>
          <w:lang w:eastAsia="en-GB"/>
        </w:rPr>
        <w:t>Figure 8.</w:t>
      </w:r>
      <w:r w:rsidRPr="00754838">
        <w:rPr>
          <w:sz w:val="22"/>
          <w:szCs w:val="22"/>
          <w:lang w:eastAsia="en-GB"/>
        </w:rPr>
        <w:t xml:space="preserve"> </w:t>
      </w:r>
      <w:r w:rsidR="00754838" w:rsidRPr="00754838">
        <w:rPr>
          <w:sz w:val="22"/>
          <w:szCs w:val="22"/>
          <w:lang w:eastAsia="en-GB"/>
        </w:rPr>
        <w:t>Average discharge time series across test scenarios for each outfall</w:t>
      </w:r>
    </w:p>
    <w:p w14:paraId="483ABD06" w14:textId="3A9CBE85" w:rsidR="00993A7C" w:rsidRPr="002F49C3" w:rsidRDefault="002F49C3" w:rsidP="00254236">
      <w:pPr>
        <w:jc w:val="both"/>
        <w:rPr>
          <w:b/>
          <w:bCs/>
          <w:lang w:eastAsia="en-GB"/>
        </w:rPr>
      </w:pPr>
      <w:r w:rsidRPr="002F49C3">
        <w:rPr>
          <w:b/>
          <w:bCs/>
          <w:lang w:eastAsia="en-GB"/>
        </w:rPr>
        <w:lastRenderedPageBreak/>
        <w:t>References</w:t>
      </w:r>
    </w:p>
    <w:p w14:paraId="582F90B8" w14:textId="77777777" w:rsidR="002F49C3" w:rsidRPr="00F9210D" w:rsidRDefault="002F49C3" w:rsidP="00F9210D">
      <w:pPr>
        <w:pStyle w:val="Bibliography"/>
        <w:jc w:val="both"/>
        <w:rPr>
          <w:rFonts w:ascii="Times New Roman" w:hAnsi="Times New Roman" w:cs="Times New Roman"/>
          <w:sz w:val="22"/>
          <w:szCs w:val="22"/>
        </w:rPr>
      </w:pPr>
      <w:r w:rsidRPr="00F9210D">
        <w:rPr>
          <w:sz w:val="22"/>
          <w:szCs w:val="22"/>
          <w:lang w:eastAsia="en-GB"/>
        </w:rPr>
        <w:fldChar w:fldCharType="begin"/>
      </w:r>
      <w:r w:rsidRPr="00F9210D">
        <w:rPr>
          <w:sz w:val="22"/>
          <w:szCs w:val="22"/>
          <w:lang w:eastAsia="en-GB"/>
        </w:rPr>
        <w:instrText xml:space="preserve"> ADDIN ZOTERO_BIBL {"uncited":[],"omitted":[],"custom":[]} CSL_BIBLIOGRAPHY </w:instrText>
      </w:r>
      <w:r w:rsidRPr="00F9210D">
        <w:rPr>
          <w:sz w:val="22"/>
          <w:szCs w:val="22"/>
          <w:lang w:eastAsia="en-GB"/>
        </w:rPr>
        <w:fldChar w:fldCharType="separate"/>
      </w:r>
      <w:r w:rsidRPr="00F9210D">
        <w:rPr>
          <w:rFonts w:ascii="Times New Roman" w:hAnsi="Times New Roman" w:cs="Times New Roman"/>
          <w:sz w:val="22"/>
          <w:szCs w:val="22"/>
        </w:rPr>
        <w:t xml:space="preserve">Bentivoglio, R., E. Isufi, S. N. Jonkman, and R. Taormina. 2022. “Deep learning methods for flood mapping: a review of existing applications and future research directions.” </w:t>
      </w:r>
      <w:r w:rsidRPr="00F9210D">
        <w:rPr>
          <w:rFonts w:ascii="Times New Roman" w:hAnsi="Times New Roman" w:cs="Times New Roman"/>
          <w:i/>
          <w:iCs/>
          <w:sz w:val="22"/>
          <w:szCs w:val="22"/>
        </w:rPr>
        <w:t>Hydrol. Earth Syst. Sci.</w:t>
      </w:r>
      <w:r w:rsidRPr="00F9210D">
        <w:rPr>
          <w:rFonts w:ascii="Times New Roman" w:hAnsi="Times New Roman" w:cs="Times New Roman"/>
          <w:sz w:val="22"/>
          <w:szCs w:val="22"/>
        </w:rPr>
        <w:t>, 26 (16): 4345–4378. https://doi.org/10.5194/hess-26-4345-2022.</w:t>
      </w:r>
    </w:p>
    <w:p w14:paraId="33CFCCF1"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Cialone, M. A., A. S. Grzegorzewski, D. J. Mark, M. A. Bryant, and T. C. Massey. 2017. “Coastal-Storm Model Development and Water-Level Validation for the North Atlantic Coast Comprehensive Study.” </w:t>
      </w:r>
      <w:r w:rsidRPr="00F9210D">
        <w:rPr>
          <w:rFonts w:ascii="Times New Roman" w:hAnsi="Times New Roman" w:cs="Times New Roman"/>
          <w:i/>
          <w:iCs/>
          <w:sz w:val="22"/>
          <w:szCs w:val="22"/>
        </w:rPr>
        <w:t>Journal of Waterway, Port, Coastal, and Ocean Engineering</w:t>
      </w:r>
      <w:r w:rsidRPr="00F9210D">
        <w:rPr>
          <w:rFonts w:ascii="Times New Roman" w:hAnsi="Times New Roman" w:cs="Times New Roman"/>
          <w:sz w:val="22"/>
          <w:szCs w:val="22"/>
        </w:rPr>
        <w:t>, 143 (5): 04017031. American Society of Civil Engineers. https://doi.org/10.1061/(ASCE)WW.1943-5460.0000408.</w:t>
      </w:r>
    </w:p>
    <w:p w14:paraId="45F61B2F"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Fraehr, N., Q. J. Wang, W. Wu, and R. Nathan. 2024. “Assessment of surrogate models for flood inundation: The physics-guided LSG model vs. state-of-the-art machine learning models.” </w:t>
      </w:r>
      <w:r w:rsidRPr="00F9210D">
        <w:rPr>
          <w:rFonts w:ascii="Times New Roman" w:hAnsi="Times New Roman" w:cs="Times New Roman"/>
          <w:i/>
          <w:iCs/>
          <w:sz w:val="22"/>
          <w:szCs w:val="22"/>
        </w:rPr>
        <w:t>Water Research</w:t>
      </w:r>
      <w:r w:rsidRPr="00F9210D">
        <w:rPr>
          <w:rFonts w:ascii="Times New Roman" w:hAnsi="Times New Roman" w:cs="Times New Roman"/>
          <w:sz w:val="22"/>
          <w:szCs w:val="22"/>
        </w:rPr>
        <w:t>, 252: 121202. https://doi.org/10.1016/j.watres.2024.121202.</w:t>
      </w:r>
    </w:p>
    <w:p w14:paraId="0D7DA78E"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Garzón, A., Z. Kapelan, J. Langeveld, and R. Taormina. 2024a. “Accelerating Urban Drainage Simulations: A Data-Efficient GNN Metamodel for SWMM Flowrates.” </w:t>
      </w:r>
      <w:r w:rsidRPr="00F9210D">
        <w:rPr>
          <w:rFonts w:ascii="Times New Roman" w:hAnsi="Times New Roman" w:cs="Times New Roman"/>
          <w:i/>
          <w:iCs/>
          <w:sz w:val="22"/>
          <w:szCs w:val="22"/>
        </w:rPr>
        <w:t>The 3rd International Joint Conference on Water Distribution Systems Analysis &amp;amp; Computing and Control for the Water Industry (WDSA/CCWI 2024)</w:t>
      </w:r>
      <w:r w:rsidRPr="00F9210D">
        <w:rPr>
          <w:rFonts w:ascii="Times New Roman" w:hAnsi="Times New Roman" w:cs="Times New Roman"/>
          <w:sz w:val="22"/>
          <w:szCs w:val="22"/>
        </w:rPr>
        <w:t>, 137. MDPI.</w:t>
      </w:r>
    </w:p>
    <w:p w14:paraId="28919F05"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Garzón, A., Z. Kapelan, J. Langeveld, and R. Taormina. 2024b. “Transferable and data efficient metamodeling of storm water system nodal depths using auto-regressive graph neural networks.” </w:t>
      </w:r>
      <w:r w:rsidRPr="00F9210D">
        <w:rPr>
          <w:rFonts w:ascii="Times New Roman" w:hAnsi="Times New Roman" w:cs="Times New Roman"/>
          <w:i/>
          <w:iCs/>
          <w:sz w:val="22"/>
          <w:szCs w:val="22"/>
        </w:rPr>
        <w:t>Water Research</w:t>
      </w:r>
      <w:r w:rsidRPr="00F9210D">
        <w:rPr>
          <w:rFonts w:ascii="Times New Roman" w:hAnsi="Times New Roman" w:cs="Times New Roman"/>
          <w:sz w:val="22"/>
          <w:szCs w:val="22"/>
        </w:rPr>
        <w:t>, 266: 122396. https://doi.org/10.1016/j.watres.2024.122396.</w:t>
      </w:r>
    </w:p>
    <w:p w14:paraId="758E51A3"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Ivanov, V. Y., D. Xu, M. C. Dwelle, K. Sargsyan, D. B. Wright, N. Katopodes, J. Kim, V. N. Tran, A. Warnock, S. Fatichi, P. Burlando, E. Caporali, P. Restrepo, B. F. Sanders, M. M. Chaney, A. M. B. Nunes, F. Nardi, E. R. Vivoni, E. Istanbulluoglu, G. Bisht, and R. L. Bras. 2021. “Breaking Down the Computational Barriers to Real‐Time Urban Flood Forecasting.” </w:t>
      </w:r>
      <w:r w:rsidRPr="00F9210D">
        <w:rPr>
          <w:rFonts w:ascii="Times New Roman" w:hAnsi="Times New Roman" w:cs="Times New Roman"/>
          <w:i/>
          <w:iCs/>
          <w:sz w:val="22"/>
          <w:szCs w:val="22"/>
        </w:rPr>
        <w:t>Geophysical Research Letters</w:t>
      </w:r>
      <w:r w:rsidRPr="00F9210D">
        <w:rPr>
          <w:rFonts w:ascii="Times New Roman" w:hAnsi="Times New Roman" w:cs="Times New Roman"/>
          <w:sz w:val="22"/>
          <w:szCs w:val="22"/>
        </w:rPr>
        <w:t>, 48 (20): e2021GL093585. https://doi.org/10.1029/2021GL093585.</w:t>
      </w:r>
    </w:p>
    <w:p w14:paraId="6FDEDDB6"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Kim, H. I., and K. Y. Han. 2020. “Urban Flood Prediction Using Deep Neural Network with Data Augmentation.” </w:t>
      </w:r>
      <w:r w:rsidRPr="00F9210D">
        <w:rPr>
          <w:rFonts w:ascii="Times New Roman" w:hAnsi="Times New Roman" w:cs="Times New Roman"/>
          <w:i/>
          <w:iCs/>
          <w:sz w:val="22"/>
          <w:szCs w:val="22"/>
        </w:rPr>
        <w:t>Water</w:t>
      </w:r>
      <w:r w:rsidRPr="00F9210D">
        <w:rPr>
          <w:rFonts w:ascii="Times New Roman" w:hAnsi="Times New Roman" w:cs="Times New Roman"/>
          <w:sz w:val="22"/>
          <w:szCs w:val="22"/>
        </w:rPr>
        <w:t>, 12 (3): 899. https://doi.org/10.3390/w12030899.</w:t>
      </w:r>
    </w:p>
    <w:p w14:paraId="53EC86ED"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Kim, M., J. Lee, and J. Kim. 2023. “GMR-Net: GCN-based mesh refinement framework for elliptic PDE problems.” </w:t>
      </w:r>
      <w:r w:rsidRPr="00F9210D">
        <w:rPr>
          <w:rFonts w:ascii="Times New Roman" w:hAnsi="Times New Roman" w:cs="Times New Roman"/>
          <w:i/>
          <w:iCs/>
          <w:sz w:val="22"/>
          <w:szCs w:val="22"/>
        </w:rPr>
        <w:t>Engineering with Computers</w:t>
      </w:r>
      <w:r w:rsidRPr="00F9210D">
        <w:rPr>
          <w:rFonts w:ascii="Times New Roman" w:hAnsi="Times New Roman" w:cs="Times New Roman"/>
          <w:sz w:val="22"/>
          <w:szCs w:val="22"/>
        </w:rPr>
        <w:t>, 39 (5): 3721–3737. https://doi.org/10.1007/s00366-023-01811-0.</w:t>
      </w:r>
    </w:p>
    <w:p w14:paraId="34011D05"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Mosavi, A., P. Ozturk, and K. Chau. 2018. “Flood Prediction Using Machine Learning Models: Literature Review.” </w:t>
      </w:r>
      <w:r w:rsidRPr="00F9210D">
        <w:rPr>
          <w:rFonts w:ascii="Times New Roman" w:hAnsi="Times New Roman" w:cs="Times New Roman"/>
          <w:i/>
          <w:iCs/>
          <w:sz w:val="22"/>
          <w:szCs w:val="22"/>
        </w:rPr>
        <w:t>Water</w:t>
      </w:r>
      <w:r w:rsidRPr="00F9210D">
        <w:rPr>
          <w:rFonts w:ascii="Times New Roman" w:hAnsi="Times New Roman" w:cs="Times New Roman"/>
          <w:sz w:val="22"/>
          <w:szCs w:val="22"/>
        </w:rPr>
        <w:t>, 10 (11): 1536. https://doi.org/10.3390/w10111536.</w:t>
      </w:r>
    </w:p>
    <w:p w14:paraId="29C32A60"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Nedergaard Pedersen, A., J. Wied Pedersen, A. Vigueras-Rodriguez, A. Brink-Kjær, M. Borup, and P. Steen Mikkelsen. 2021. “The Bellinge data set: open data and models for community-wide urban drainage systems research.” </w:t>
      </w:r>
      <w:r w:rsidRPr="00F9210D">
        <w:rPr>
          <w:rFonts w:ascii="Times New Roman" w:hAnsi="Times New Roman" w:cs="Times New Roman"/>
          <w:i/>
          <w:iCs/>
          <w:sz w:val="22"/>
          <w:szCs w:val="22"/>
        </w:rPr>
        <w:t>Earth Syst. Sci. Data</w:t>
      </w:r>
      <w:r w:rsidRPr="00F9210D">
        <w:rPr>
          <w:rFonts w:ascii="Times New Roman" w:hAnsi="Times New Roman" w:cs="Times New Roman"/>
          <w:sz w:val="22"/>
          <w:szCs w:val="22"/>
        </w:rPr>
        <w:t>, 13 (10): 4779–4798. https://doi.org/10.5194/essd-13-4779-2021.</w:t>
      </w:r>
    </w:p>
    <w:p w14:paraId="3F3D6B62"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Peherstorfer, B., K. Willcox, and M. Gunzburger. 2018. “Survey of Multifidelity Methods in Uncertainty Propagation, Inference, and Optimization.” </w:t>
      </w:r>
      <w:r w:rsidRPr="00F9210D">
        <w:rPr>
          <w:rFonts w:ascii="Times New Roman" w:hAnsi="Times New Roman" w:cs="Times New Roman"/>
          <w:i/>
          <w:iCs/>
          <w:sz w:val="22"/>
          <w:szCs w:val="22"/>
        </w:rPr>
        <w:t>SIAM Rev.</w:t>
      </w:r>
      <w:r w:rsidRPr="00F9210D">
        <w:rPr>
          <w:rFonts w:ascii="Times New Roman" w:hAnsi="Times New Roman" w:cs="Times New Roman"/>
          <w:sz w:val="22"/>
          <w:szCs w:val="22"/>
        </w:rPr>
        <w:t>, 60 (3): 550–591. https://doi.org/10.1137/16M1082469.</w:t>
      </w:r>
    </w:p>
    <w:p w14:paraId="324D6585"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lastRenderedPageBreak/>
        <w:t xml:space="preserve">She, L., and X. You. 2019. “A Dynamic Flow Forecast Model for Urban Drainage Using the Coupled Artificial Neural Network.” </w:t>
      </w:r>
      <w:r w:rsidRPr="00F9210D">
        <w:rPr>
          <w:rFonts w:ascii="Times New Roman" w:hAnsi="Times New Roman" w:cs="Times New Roman"/>
          <w:i/>
          <w:iCs/>
          <w:sz w:val="22"/>
          <w:szCs w:val="22"/>
        </w:rPr>
        <w:t>Water Resour Manage</w:t>
      </w:r>
      <w:r w:rsidRPr="00F9210D">
        <w:rPr>
          <w:rFonts w:ascii="Times New Roman" w:hAnsi="Times New Roman" w:cs="Times New Roman"/>
          <w:sz w:val="22"/>
          <w:szCs w:val="22"/>
        </w:rPr>
        <w:t>, 33 (9): 3143–3153. https://doi.org/10.1007/s11269-019-02294-9.</w:t>
      </w:r>
    </w:p>
    <w:p w14:paraId="5E3C6DC4"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Zhang, W., J. Li, Y. Chen, and Y. Li. 2019. “A Surrogate-Based Optimization Design and Uncertainty Analysis for Urban Flood Mitigation.” </w:t>
      </w:r>
      <w:r w:rsidRPr="00F9210D">
        <w:rPr>
          <w:rFonts w:ascii="Times New Roman" w:hAnsi="Times New Roman" w:cs="Times New Roman"/>
          <w:i/>
          <w:iCs/>
          <w:sz w:val="22"/>
          <w:szCs w:val="22"/>
        </w:rPr>
        <w:t>Water Resour Manage</w:t>
      </w:r>
      <w:r w:rsidRPr="00F9210D">
        <w:rPr>
          <w:rFonts w:ascii="Times New Roman" w:hAnsi="Times New Roman" w:cs="Times New Roman"/>
          <w:sz w:val="22"/>
          <w:szCs w:val="22"/>
        </w:rPr>
        <w:t>, 33 (12): 4201–4214. https://doi.org/10.1007/s11269-019-02355-z.</w:t>
      </w:r>
    </w:p>
    <w:p w14:paraId="4F4BD8DC" w14:textId="77777777" w:rsidR="002F49C3" w:rsidRPr="00F9210D" w:rsidRDefault="002F49C3" w:rsidP="00F9210D">
      <w:pPr>
        <w:pStyle w:val="Bibliography"/>
        <w:jc w:val="both"/>
        <w:rPr>
          <w:rFonts w:ascii="Times New Roman" w:hAnsi="Times New Roman" w:cs="Times New Roman"/>
          <w:sz w:val="22"/>
          <w:szCs w:val="22"/>
        </w:rPr>
      </w:pPr>
      <w:r w:rsidRPr="00F9210D">
        <w:rPr>
          <w:rFonts w:ascii="Times New Roman" w:hAnsi="Times New Roman" w:cs="Times New Roman"/>
          <w:sz w:val="22"/>
          <w:szCs w:val="22"/>
        </w:rPr>
        <w:t xml:space="preserve">Zhang, Z., W. Tian, C. Lu, Z. Liao, and Z. Yuan. 2024. “Graph neural network-based surrogate modelling for real-time hydraulic prediction of urban drainage networks.” </w:t>
      </w:r>
      <w:r w:rsidRPr="00F9210D">
        <w:rPr>
          <w:rFonts w:ascii="Times New Roman" w:hAnsi="Times New Roman" w:cs="Times New Roman"/>
          <w:i/>
          <w:iCs/>
          <w:sz w:val="22"/>
          <w:szCs w:val="22"/>
        </w:rPr>
        <w:t>Water Research</w:t>
      </w:r>
      <w:r w:rsidRPr="00F9210D">
        <w:rPr>
          <w:rFonts w:ascii="Times New Roman" w:hAnsi="Times New Roman" w:cs="Times New Roman"/>
          <w:sz w:val="22"/>
          <w:szCs w:val="22"/>
        </w:rPr>
        <w:t>, 263: 122142. https://doi.org/10.1016/j.watres.2024.122142.</w:t>
      </w:r>
    </w:p>
    <w:p w14:paraId="1FA6CCBE" w14:textId="57FAAA16" w:rsidR="000424EF" w:rsidRPr="00FA6217" w:rsidRDefault="002F49C3" w:rsidP="00F9210D">
      <w:pPr>
        <w:jc w:val="both"/>
        <w:rPr>
          <w:b/>
          <w:bCs/>
          <w:rtl/>
          <w:lang w:eastAsia="en-GB"/>
        </w:rPr>
      </w:pPr>
      <w:r w:rsidRPr="00F9210D">
        <w:rPr>
          <w:sz w:val="22"/>
          <w:szCs w:val="22"/>
          <w:lang w:eastAsia="en-GB"/>
        </w:rPr>
        <w:fldChar w:fldCharType="end"/>
      </w:r>
    </w:p>
    <w:sectPr w:rsidR="000424EF" w:rsidRPr="00FA62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467"/>
    <w:rsid w:val="00001EC5"/>
    <w:rsid w:val="0001050A"/>
    <w:rsid w:val="00022741"/>
    <w:rsid w:val="000424EF"/>
    <w:rsid w:val="0006506D"/>
    <w:rsid w:val="000662AB"/>
    <w:rsid w:val="000723C0"/>
    <w:rsid w:val="00093F7F"/>
    <w:rsid w:val="00097A86"/>
    <w:rsid w:val="000A5261"/>
    <w:rsid w:val="000B39E7"/>
    <w:rsid w:val="000D1583"/>
    <w:rsid w:val="000E76AB"/>
    <w:rsid w:val="000F0B34"/>
    <w:rsid w:val="0012083A"/>
    <w:rsid w:val="00121CF4"/>
    <w:rsid w:val="00130E7B"/>
    <w:rsid w:val="001433D0"/>
    <w:rsid w:val="0014409C"/>
    <w:rsid w:val="00151C74"/>
    <w:rsid w:val="001738F1"/>
    <w:rsid w:val="00176023"/>
    <w:rsid w:val="00187332"/>
    <w:rsid w:val="00192799"/>
    <w:rsid w:val="001C7C74"/>
    <w:rsid w:val="001E17B4"/>
    <w:rsid w:val="0020270B"/>
    <w:rsid w:val="00254236"/>
    <w:rsid w:val="00272661"/>
    <w:rsid w:val="00280AF1"/>
    <w:rsid w:val="00291EE8"/>
    <w:rsid w:val="002B3C0A"/>
    <w:rsid w:val="002B4810"/>
    <w:rsid w:val="002B67F0"/>
    <w:rsid w:val="002C03AD"/>
    <w:rsid w:val="002F0ED5"/>
    <w:rsid w:val="002F49C3"/>
    <w:rsid w:val="003174C7"/>
    <w:rsid w:val="003376A1"/>
    <w:rsid w:val="00354AD3"/>
    <w:rsid w:val="00355EE5"/>
    <w:rsid w:val="003717B6"/>
    <w:rsid w:val="00385FB3"/>
    <w:rsid w:val="003A2DC8"/>
    <w:rsid w:val="003B3B97"/>
    <w:rsid w:val="003B7ED3"/>
    <w:rsid w:val="003D67A3"/>
    <w:rsid w:val="003D69CD"/>
    <w:rsid w:val="003F24F0"/>
    <w:rsid w:val="00403186"/>
    <w:rsid w:val="00440FA7"/>
    <w:rsid w:val="004427D5"/>
    <w:rsid w:val="004618CD"/>
    <w:rsid w:val="004A5BB0"/>
    <w:rsid w:val="004D4D74"/>
    <w:rsid w:val="004E7BDA"/>
    <w:rsid w:val="00507144"/>
    <w:rsid w:val="00541F1D"/>
    <w:rsid w:val="005A6E18"/>
    <w:rsid w:val="005B4399"/>
    <w:rsid w:val="005D45A4"/>
    <w:rsid w:val="005E5DE5"/>
    <w:rsid w:val="005F50C2"/>
    <w:rsid w:val="005F51BE"/>
    <w:rsid w:val="005F75DD"/>
    <w:rsid w:val="0060009D"/>
    <w:rsid w:val="00603976"/>
    <w:rsid w:val="0060751E"/>
    <w:rsid w:val="0063531F"/>
    <w:rsid w:val="00641D63"/>
    <w:rsid w:val="006420A1"/>
    <w:rsid w:val="00654215"/>
    <w:rsid w:val="006625AC"/>
    <w:rsid w:val="00682C02"/>
    <w:rsid w:val="00690EB8"/>
    <w:rsid w:val="006B1CED"/>
    <w:rsid w:val="006B213E"/>
    <w:rsid w:val="006B4840"/>
    <w:rsid w:val="006D00CD"/>
    <w:rsid w:val="006E5D24"/>
    <w:rsid w:val="006F6B78"/>
    <w:rsid w:val="0070324E"/>
    <w:rsid w:val="00727240"/>
    <w:rsid w:val="00754838"/>
    <w:rsid w:val="00774EB1"/>
    <w:rsid w:val="00790AD9"/>
    <w:rsid w:val="007A6C2E"/>
    <w:rsid w:val="007B13A1"/>
    <w:rsid w:val="007B49E1"/>
    <w:rsid w:val="007D7DD8"/>
    <w:rsid w:val="007E56B7"/>
    <w:rsid w:val="00817966"/>
    <w:rsid w:val="00841F1B"/>
    <w:rsid w:val="00856026"/>
    <w:rsid w:val="008B2724"/>
    <w:rsid w:val="008C54C5"/>
    <w:rsid w:val="008D0AA3"/>
    <w:rsid w:val="0090457C"/>
    <w:rsid w:val="009135B7"/>
    <w:rsid w:val="0092462C"/>
    <w:rsid w:val="00943AEA"/>
    <w:rsid w:val="009516B0"/>
    <w:rsid w:val="0096096A"/>
    <w:rsid w:val="00962427"/>
    <w:rsid w:val="00977251"/>
    <w:rsid w:val="00983068"/>
    <w:rsid w:val="00984520"/>
    <w:rsid w:val="00993A7C"/>
    <w:rsid w:val="00996887"/>
    <w:rsid w:val="009A5193"/>
    <w:rsid w:val="009A5920"/>
    <w:rsid w:val="009C04DC"/>
    <w:rsid w:val="009C7A5C"/>
    <w:rsid w:val="009D1968"/>
    <w:rsid w:val="009F0C03"/>
    <w:rsid w:val="00A03FCE"/>
    <w:rsid w:val="00A14757"/>
    <w:rsid w:val="00A229A4"/>
    <w:rsid w:val="00A30AE3"/>
    <w:rsid w:val="00A62131"/>
    <w:rsid w:val="00A70185"/>
    <w:rsid w:val="00A735A0"/>
    <w:rsid w:val="00AB5FBD"/>
    <w:rsid w:val="00AC1EA8"/>
    <w:rsid w:val="00AD74D2"/>
    <w:rsid w:val="00AE16C5"/>
    <w:rsid w:val="00AE31D7"/>
    <w:rsid w:val="00AF1ED7"/>
    <w:rsid w:val="00B05F57"/>
    <w:rsid w:val="00B33869"/>
    <w:rsid w:val="00B50C47"/>
    <w:rsid w:val="00B67783"/>
    <w:rsid w:val="00B71415"/>
    <w:rsid w:val="00B84467"/>
    <w:rsid w:val="00B8751E"/>
    <w:rsid w:val="00BA45D6"/>
    <w:rsid w:val="00BA571C"/>
    <w:rsid w:val="00BB36B7"/>
    <w:rsid w:val="00BC1FD4"/>
    <w:rsid w:val="00BD182C"/>
    <w:rsid w:val="00C066F6"/>
    <w:rsid w:val="00C218FB"/>
    <w:rsid w:val="00C24584"/>
    <w:rsid w:val="00C5123F"/>
    <w:rsid w:val="00C52958"/>
    <w:rsid w:val="00C901D3"/>
    <w:rsid w:val="00CA56D8"/>
    <w:rsid w:val="00CB6ADA"/>
    <w:rsid w:val="00CE54B2"/>
    <w:rsid w:val="00CE7828"/>
    <w:rsid w:val="00D205AA"/>
    <w:rsid w:val="00D37E03"/>
    <w:rsid w:val="00D54274"/>
    <w:rsid w:val="00D93DCA"/>
    <w:rsid w:val="00D94BCD"/>
    <w:rsid w:val="00D971B4"/>
    <w:rsid w:val="00DC0FC3"/>
    <w:rsid w:val="00DD6DB6"/>
    <w:rsid w:val="00DF6269"/>
    <w:rsid w:val="00E20E03"/>
    <w:rsid w:val="00E22BC4"/>
    <w:rsid w:val="00E360D5"/>
    <w:rsid w:val="00E40CA6"/>
    <w:rsid w:val="00E65240"/>
    <w:rsid w:val="00E877BD"/>
    <w:rsid w:val="00EA182E"/>
    <w:rsid w:val="00EA40E9"/>
    <w:rsid w:val="00EB74F1"/>
    <w:rsid w:val="00EE01B5"/>
    <w:rsid w:val="00EF4567"/>
    <w:rsid w:val="00F06F62"/>
    <w:rsid w:val="00F331F4"/>
    <w:rsid w:val="00F505AF"/>
    <w:rsid w:val="00F56B57"/>
    <w:rsid w:val="00F8020E"/>
    <w:rsid w:val="00F9210D"/>
    <w:rsid w:val="00FA5A86"/>
    <w:rsid w:val="00FA6217"/>
    <w:rsid w:val="00FB51F3"/>
    <w:rsid w:val="00FE6E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3D2C9"/>
  <w15:chartTrackingRefBased/>
  <w15:docId w15:val="{D1DCD78B-6C8C-44C8-A063-57576554C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C47"/>
    <w:rPr>
      <w:rFonts w:asciiTheme="majorBidi" w:hAnsiTheme="majorBidi"/>
    </w:rPr>
  </w:style>
  <w:style w:type="paragraph" w:styleId="Heading1">
    <w:name w:val="heading 1"/>
    <w:basedOn w:val="Normal"/>
    <w:next w:val="Normal"/>
    <w:link w:val="Heading1Char"/>
    <w:uiPriority w:val="9"/>
    <w:qFormat/>
    <w:rsid w:val="00B844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844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4467"/>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446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B84467"/>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B84467"/>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84467"/>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84467"/>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84467"/>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44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844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44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44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44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44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44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44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4467"/>
    <w:rPr>
      <w:rFonts w:eastAsiaTheme="majorEastAsia" w:cstheme="majorBidi"/>
      <w:color w:val="272727" w:themeColor="text1" w:themeTint="D8"/>
    </w:rPr>
  </w:style>
  <w:style w:type="paragraph" w:styleId="Title">
    <w:name w:val="Title"/>
    <w:basedOn w:val="Normal"/>
    <w:next w:val="Normal"/>
    <w:link w:val="TitleChar"/>
    <w:uiPriority w:val="10"/>
    <w:qFormat/>
    <w:rsid w:val="00B844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44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446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44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4467"/>
    <w:pPr>
      <w:spacing w:before="160"/>
      <w:jc w:val="center"/>
    </w:pPr>
    <w:rPr>
      <w:i/>
      <w:iCs/>
      <w:color w:val="404040" w:themeColor="text1" w:themeTint="BF"/>
    </w:rPr>
  </w:style>
  <w:style w:type="character" w:customStyle="1" w:styleId="QuoteChar">
    <w:name w:val="Quote Char"/>
    <w:basedOn w:val="DefaultParagraphFont"/>
    <w:link w:val="Quote"/>
    <w:uiPriority w:val="29"/>
    <w:rsid w:val="00B84467"/>
    <w:rPr>
      <w:rFonts w:asciiTheme="majorBidi" w:hAnsiTheme="majorBidi"/>
      <w:i/>
      <w:iCs/>
      <w:color w:val="404040" w:themeColor="text1" w:themeTint="BF"/>
    </w:rPr>
  </w:style>
  <w:style w:type="paragraph" w:styleId="ListParagraph">
    <w:name w:val="List Paragraph"/>
    <w:basedOn w:val="Normal"/>
    <w:uiPriority w:val="34"/>
    <w:qFormat/>
    <w:rsid w:val="00B84467"/>
    <w:pPr>
      <w:ind w:left="720"/>
      <w:contextualSpacing/>
    </w:pPr>
  </w:style>
  <w:style w:type="character" w:styleId="IntenseEmphasis">
    <w:name w:val="Intense Emphasis"/>
    <w:basedOn w:val="DefaultParagraphFont"/>
    <w:uiPriority w:val="21"/>
    <w:qFormat/>
    <w:rsid w:val="00B84467"/>
    <w:rPr>
      <w:i/>
      <w:iCs/>
      <w:color w:val="0F4761" w:themeColor="accent1" w:themeShade="BF"/>
    </w:rPr>
  </w:style>
  <w:style w:type="paragraph" w:styleId="IntenseQuote">
    <w:name w:val="Intense Quote"/>
    <w:basedOn w:val="Normal"/>
    <w:next w:val="Normal"/>
    <w:link w:val="IntenseQuoteChar"/>
    <w:uiPriority w:val="30"/>
    <w:qFormat/>
    <w:rsid w:val="00B844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4467"/>
    <w:rPr>
      <w:rFonts w:asciiTheme="majorBidi" w:hAnsiTheme="majorBidi"/>
      <w:i/>
      <w:iCs/>
      <w:color w:val="0F4761" w:themeColor="accent1" w:themeShade="BF"/>
    </w:rPr>
  </w:style>
  <w:style w:type="character" w:styleId="IntenseReference">
    <w:name w:val="Intense Reference"/>
    <w:basedOn w:val="DefaultParagraphFont"/>
    <w:uiPriority w:val="32"/>
    <w:qFormat/>
    <w:rsid w:val="00B84467"/>
    <w:rPr>
      <w:b/>
      <w:bCs/>
      <w:smallCaps/>
      <w:color w:val="0F4761" w:themeColor="accent1" w:themeShade="BF"/>
      <w:spacing w:val="5"/>
    </w:rPr>
  </w:style>
  <w:style w:type="table" w:styleId="TableGrid">
    <w:name w:val="Table Grid"/>
    <w:basedOn w:val="TableNormal"/>
    <w:uiPriority w:val="39"/>
    <w:rsid w:val="009A59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35B7"/>
    <w:rPr>
      <w:sz w:val="16"/>
      <w:szCs w:val="16"/>
    </w:rPr>
  </w:style>
  <w:style w:type="paragraph" w:styleId="CommentText">
    <w:name w:val="annotation text"/>
    <w:basedOn w:val="Normal"/>
    <w:link w:val="CommentTextChar"/>
    <w:uiPriority w:val="99"/>
    <w:unhideWhenUsed/>
    <w:rsid w:val="009135B7"/>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9135B7"/>
    <w:rPr>
      <w:rFonts w:asciiTheme="majorBidi" w:hAnsiTheme="majorBidi"/>
      <w:kern w:val="0"/>
      <w:sz w:val="20"/>
      <w:szCs w:val="20"/>
      <w14:ligatures w14:val="none"/>
    </w:rPr>
  </w:style>
  <w:style w:type="paragraph" w:customStyle="1" w:styleId="Paragraph">
    <w:name w:val="Paragraph"/>
    <w:basedOn w:val="Normal"/>
    <w:next w:val="Normal"/>
    <w:qFormat/>
    <w:rsid w:val="008B2724"/>
    <w:pPr>
      <w:widowControl w:val="0"/>
      <w:spacing w:before="240" w:after="0" w:line="480" w:lineRule="auto"/>
    </w:pPr>
    <w:rPr>
      <w:rFonts w:ascii="Times New Roman" w:eastAsia="Times New Roman" w:hAnsi="Times New Roman" w:cs="Times New Roman"/>
      <w:kern w:val="0"/>
      <w:lang w:eastAsia="en-GB"/>
      <w14:ligatures w14:val="none"/>
    </w:rPr>
  </w:style>
  <w:style w:type="character" w:styleId="PlaceholderText">
    <w:name w:val="Placeholder Text"/>
    <w:basedOn w:val="DefaultParagraphFont"/>
    <w:uiPriority w:val="99"/>
    <w:semiHidden/>
    <w:rsid w:val="003376A1"/>
    <w:rPr>
      <w:color w:val="666666"/>
    </w:rPr>
  </w:style>
  <w:style w:type="paragraph" w:styleId="Bibliography">
    <w:name w:val="Bibliography"/>
    <w:basedOn w:val="Normal"/>
    <w:next w:val="Normal"/>
    <w:uiPriority w:val="37"/>
    <w:unhideWhenUsed/>
    <w:rsid w:val="00993A7C"/>
  </w:style>
  <w:style w:type="table" w:styleId="PlainTable5">
    <w:name w:val="Plain Table 5"/>
    <w:basedOn w:val="TableNormal"/>
    <w:uiPriority w:val="45"/>
    <w:rsid w:val="00C5123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943AE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4A5BB0"/>
    <w:rPr>
      <w:color w:val="467886" w:themeColor="hyperlink"/>
      <w:u w:val="single"/>
    </w:rPr>
  </w:style>
  <w:style w:type="character" w:styleId="UnresolvedMention">
    <w:name w:val="Unresolved Mention"/>
    <w:basedOn w:val="DefaultParagraphFont"/>
    <w:uiPriority w:val="99"/>
    <w:semiHidden/>
    <w:unhideWhenUsed/>
    <w:rsid w:val="004A5B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4168015">
      <w:bodyDiv w:val="1"/>
      <w:marLeft w:val="0"/>
      <w:marRight w:val="0"/>
      <w:marTop w:val="0"/>
      <w:marBottom w:val="0"/>
      <w:divBdr>
        <w:top w:val="none" w:sz="0" w:space="0" w:color="auto"/>
        <w:left w:val="none" w:sz="0" w:space="0" w:color="auto"/>
        <w:bottom w:val="none" w:sz="0" w:space="0" w:color="auto"/>
        <w:right w:val="none" w:sz="0" w:space="0" w:color="auto"/>
      </w:divBdr>
    </w:div>
    <w:div w:id="354775587">
      <w:bodyDiv w:val="1"/>
      <w:marLeft w:val="0"/>
      <w:marRight w:val="0"/>
      <w:marTop w:val="0"/>
      <w:marBottom w:val="0"/>
      <w:divBdr>
        <w:top w:val="none" w:sz="0" w:space="0" w:color="auto"/>
        <w:left w:val="none" w:sz="0" w:space="0" w:color="auto"/>
        <w:bottom w:val="none" w:sz="0" w:space="0" w:color="auto"/>
        <w:right w:val="none" w:sz="0" w:space="0" w:color="auto"/>
      </w:divBdr>
    </w:div>
    <w:div w:id="384450851">
      <w:bodyDiv w:val="1"/>
      <w:marLeft w:val="0"/>
      <w:marRight w:val="0"/>
      <w:marTop w:val="0"/>
      <w:marBottom w:val="0"/>
      <w:divBdr>
        <w:top w:val="none" w:sz="0" w:space="0" w:color="auto"/>
        <w:left w:val="none" w:sz="0" w:space="0" w:color="auto"/>
        <w:bottom w:val="none" w:sz="0" w:space="0" w:color="auto"/>
        <w:right w:val="none" w:sz="0" w:space="0" w:color="auto"/>
      </w:divBdr>
    </w:div>
    <w:div w:id="570236071">
      <w:bodyDiv w:val="1"/>
      <w:marLeft w:val="0"/>
      <w:marRight w:val="0"/>
      <w:marTop w:val="0"/>
      <w:marBottom w:val="0"/>
      <w:divBdr>
        <w:top w:val="none" w:sz="0" w:space="0" w:color="auto"/>
        <w:left w:val="none" w:sz="0" w:space="0" w:color="auto"/>
        <w:bottom w:val="none" w:sz="0" w:space="0" w:color="auto"/>
        <w:right w:val="none" w:sz="0" w:space="0" w:color="auto"/>
      </w:divBdr>
    </w:div>
    <w:div w:id="711461250">
      <w:bodyDiv w:val="1"/>
      <w:marLeft w:val="0"/>
      <w:marRight w:val="0"/>
      <w:marTop w:val="0"/>
      <w:marBottom w:val="0"/>
      <w:divBdr>
        <w:top w:val="none" w:sz="0" w:space="0" w:color="auto"/>
        <w:left w:val="none" w:sz="0" w:space="0" w:color="auto"/>
        <w:bottom w:val="none" w:sz="0" w:space="0" w:color="auto"/>
        <w:right w:val="none" w:sz="0" w:space="0" w:color="auto"/>
      </w:divBdr>
      <w:divsChild>
        <w:div w:id="1115976473">
          <w:marLeft w:val="0"/>
          <w:marRight w:val="0"/>
          <w:marTop w:val="0"/>
          <w:marBottom w:val="0"/>
          <w:divBdr>
            <w:top w:val="none" w:sz="0" w:space="0" w:color="auto"/>
            <w:left w:val="none" w:sz="0" w:space="0" w:color="auto"/>
            <w:bottom w:val="none" w:sz="0" w:space="0" w:color="auto"/>
            <w:right w:val="none" w:sz="0" w:space="0" w:color="auto"/>
          </w:divBdr>
          <w:divsChild>
            <w:div w:id="2026788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108985">
      <w:bodyDiv w:val="1"/>
      <w:marLeft w:val="0"/>
      <w:marRight w:val="0"/>
      <w:marTop w:val="0"/>
      <w:marBottom w:val="0"/>
      <w:divBdr>
        <w:top w:val="none" w:sz="0" w:space="0" w:color="auto"/>
        <w:left w:val="none" w:sz="0" w:space="0" w:color="auto"/>
        <w:bottom w:val="none" w:sz="0" w:space="0" w:color="auto"/>
        <w:right w:val="none" w:sz="0" w:space="0" w:color="auto"/>
      </w:divBdr>
    </w:div>
    <w:div w:id="931011053">
      <w:bodyDiv w:val="1"/>
      <w:marLeft w:val="0"/>
      <w:marRight w:val="0"/>
      <w:marTop w:val="0"/>
      <w:marBottom w:val="0"/>
      <w:divBdr>
        <w:top w:val="none" w:sz="0" w:space="0" w:color="auto"/>
        <w:left w:val="none" w:sz="0" w:space="0" w:color="auto"/>
        <w:bottom w:val="none" w:sz="0" w:space="0" w:color="auto"/>
        <w:right w:val="none" w:sz="0" w:space="0" w:color="auto"/>
      </w:divBdr>
    </w:div>
    <w:div w:id="1039935368">
      <w:bodyDiv w:val="1"/>
      <w:marLeft w:val="0"/>
      <w:marRight w:val="0"/>
      <w:marTop w:val="0"/>
      <w:marBottom w:val="0"/>
      <w:divBdr>
        <w:top w:val="none" w:sz="0" w:space="0" w:color="auto"/>
        <w:left w:val="none" w:sz="0" w:space="0" w:color="auto"/>
        <w:bottom w:val="none" w:sz="0" w:space="0" w:color="auto"/>
        <w:right w:val="none" w:sz="0" w:space="0" w:color="auto"/>
      </w:divBdr>
    </w:div>
    <w:div w:id="1153332750">
      <w:bodyDiv w:val="1"/>
      <w:marLeft w:val="0"/>
      <w:marRight w:val="0"/>
      <w:marTop w:val="0"/>
      <w:marBottom w:val="0"/>
      <w:divBdr>
        <w:top w:val="none" w:sz="0" w:space="0" w:color="auto"/>
        <w:left w:val="none" w:sz="0" w:space="0" w:color="auto"/>
        <w:bottom w:val="none" w:sz="0" w:space="0" w:color="auto"/>
        <w:right w:val="none" w:sz="0" w:space="0" w:color="auto"/>
      </w:divBdr>
    </w:div>
    <w:div w:id="1426268602">
      <w:bodyDiv w:val="1"/>
      <w:marLeft w:val="0"/>
      <w:marRight w:val="0"/>
      <w:marTop w:val="0"/>
      <w:marBottom w:val="0"/>
      <w:divBdr>
        <w:top w:val="none" w:sz="0" w:space="0" w:color="auto"/>
        <w:left w:val="none" w:sz="0" w:space="0" w:color="auto"/>
        <w:bottom w:val="none" w:sz="0" w:space="0" w:color="auto"/>
        <w:right w:val="none" w:sz="0" w:space="0" w:color="auto"/>
      </w:divBdr>
    </w:div>
    <w:div w:id="1650943579">
      <w:bodyDiv w:val="1"/>
      <w:marLeft w:val="0"/>
      <w:marRight w:val="0"/>
      <w:marTop w:val="0"/>
      <w:marBottom w:val="0"/>
      <w:divBdr>
        <w:top w:val="none" w:sz="0" w:space="0" w:color="auto"/>
        <w:left w:val="none" w:sz="0" w:space="0" w:color="auto"/>
        <w:bottom w:val="none" w:sz="0" w:space="0" w:color="auto"/>
        <w:right w:val="none" w:sz="0" w:space="0" w:color="auto"/>
      </w:divBdr>
    </w:div>
    <w:div w:id="1670717155">
      <w:bodyDiv w:val="1"/>
      <w:marLeft w:val="0"/>
      <w:marRight w:val="0"/>
      <w:marTop w:val="0"/>
      <w:marBottom w:val="0"/>
      <w:divBdr>
        <w:top w:val="none" w:sz="0" w:space="0" w:color="auto"/>
        <w:left w:val="none" w:sz="0" w:space="0" w:color="auto"/>
        <w:bottom w:val="none" w:sz="0" w:space="0" w:color="auto"/>
        <w:right w:val="none" w:sz="0" w:space="0" w:color="auto"/>
      </w:divBdr>
      <w:divsChild>
        <w:div w:id="1288320930">
          <w:marLeft w:val="0"/>
          <w:marRight w:val="0"/>
          <w:marTop w:val="0"/>
          <w:marBottom w:val="0"/>
          <w:divBdr>
            <w:top w:val="none" w:sz="0" w:space="0" w:color="auto"/>
            <w:left w:val="none" w:sz="0" w:space="0" w:color="auto"/>
            <w:bottom w:val="none" w:sz="0" w:space="0" w:color="auto"/>
            <w:right w:val="none" w:sz="0" w:space="0" w:color="auto"/>
          </w:divBdr>
          <w:divsChild>
            <w:div w:id="60897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991375">
      <w:bodyDiv w:val="1"/>
      <w:marLeft w:val="0"/>
      <w:marRight w:val="0"/>
      <w:marTop w:val="0"/>
      <w:marBottom w:val="0"/>
      <w:divBdr>
        <w:top w:val="none" w:sz="0" w:space="0" w:color="auto"/>
        <w:left w:val="none" w:sz="0" w:space="0" w:color="auto"/>
        <w:bottom w:val="none" w:sz="0" w:space="0" w:color="auto"/>
        <w:right w:val="none" w:sz="0" w:space="0" w:color="auto"/>
      </w:divBdr>
    </w:div>
    <w:div w:id="1935935317">
      <w:bodyDiv w:val="1"/>
      <w:marLeft w:val="0"/>
      <w:marRight w:val="0"/>
      <w:marTop w:val="0"/>
      <w:marBottom w:val="0"/>
      <w:divBdr>
        <w:top w:val="none" w:sz="0" w:space="0" w:color="auto"/>
        <w:left w:val="none" w:sz="0" w:space="0" w:color="auto"/>
        <w:bottom w:val="none" w:sz="0" w:space="0" w:color="auto"/>
        <w:right w:val="none" w:sz="0" w:space="0" w:color="auto"/>
      </w:divBdr>
      <w:divsChild>
        <w:div w:id="611592041">
          <w:marLeft w:val="0"/>
          <w:marRight w:val="0"/>
          <w:marTop w:val="0"/>
          <w:marBottom w:val="0"/>
          <w:divBdr>
            <w:top w:val="none" w:sz="0" w:space="0" w:color="auto"/>
            <w:left w:val="none" w:sz="0" w:space="0" w:color="auto"/>
            <w:bottom w:val="none" w:sz="0" w:space="0" w:color="auto"/>
            <w:right w:val="none" w:sz="0" w:space="0" w:color="auto"/>
          </w:divBdr>
          <w:divsChild>
            <w:div w:id="934047914">
              <w:marLeft w:val="0"/>
              <w:marRight w:val="0"/>
              <w:marTop w:val="0"/>
              <w:marBottom w:val="0"/>
              <w:divBdr>
                <w:top w:val="none" w:sz="0" w:space="0" w:color="auto"/>
                <w:left w:val="none" w:sz="0" w:space="0" w:color="auto"/>
                <w:bottom w:val="none" w:sz="0" w:space="0" w:color="auto"/>
                <w:right w:val="none" w:sz="0" w:space="0" w:color="auto"/>
              </w:divBdr>
            </w:div>
            <w:div w:id="109054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177308">
      <w:bodyDiv w:val="1"/>
      <w:marLeft w:val="0"/>
      <w:marRight w:val="0"/>
      <w:marTop w:val="0"/>
      <w:marBottom w:val="0"/>
      <w:divBdr>
        <w:top w:val="none" w:sz="0" w:space="0" w:color="auto"/>
        <w:left w:val="none" w:sz="0" w:space="0" w:color="auto"/>
        <w:bottom w:val="none" w:sz="0" w:space="0" w:color="auto"/>
        <w:right w:val="none" w:sz="0" w:space="0" w:color="auto"/>
      </w:divBdr>
      <w:divsChild>
        <w:div w:id="1321811672">
          <w:marLeft w:val="0"/>
          <w:marRight w:val="0"/>
          <w:marTop w:val="0"/>
          <w:marBottom w:val="0"/>
          <w:divBdr>
            <w:top w:val="none" w:sz="0" w:space="0" w:color="auto"/>
            <w:left w:val="none" w:sz="0" w:space="0" w:color="auto"/>
            <w:bottom w:val="none" w:sz="0" w:space="0" w:color="auto"/>
            <w:right w:val="none" w:sz="0" w:space="0" w:color="auto"/>
          </w:divBdr>
          <w:divsChild>
            <w:div w:id="2082092975">
              <w:marLeft w:val="0"/>
              <w:marRight w:val="0"/>
              <w:marTop w:val="0"/>
              <w:marBottom w:val="0"/>
              <w:divBdr>
                <w:top w:val="none" w:sz="0" w:space="0" w:color="auto"/>
                <w:left w:val="none" w:sz="0" w:space="0" w:color="auto"/>
                <w:bottom w:val="none" w:sz="0" w:space="0" w:color="auto"/>
                <w:right w:val="none" w:sz="0" w:space="0" w:color="auto"/>
              </w:divBdr>
            </w:div>
            <w:div w:id="116034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464260">
      <w:bodyDiv w:val="1"/>
      <w:marLeft w:val="0"/>
      <w:marRight w:val="0"/>
      <w:marTop w:val="0"/>
      <w:marBottom w:val="0"/>
      <w:divBdr>
        <w:top w:val="none" w:sz="0" w:space="0" w:color="auto"/>
        <w:left w:val="none" w:sz="0" w:space="0" w:color="auto"/>
        <w:bottom w:val="none" w:sz="0" w:space="0" w:color="auto"/>
        <w:right w:val="none" w:sz="0" w:space="0" w:color="auto"/>
      </w:divBdr>
    </w:div>
    <w:div w:id="2027901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s.erdc.dren.mil/Home/Index"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2.png"/><Relationship Id="rId12" Type="http://schemas.openxmlformats.org/officeDocument/2006/relationships/chart" Target="charts/chart2.xml"/><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https://data.dtu.dk/collections/Dataset_for_Bellinge_An_urban_drainage_case_study/5029124"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chart" Target="charts/chart1.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png"/></Relationships>
</file>

<file path=word/charts/_rels/chart1.xml.rels><?xml version="1.0" encoding="UTF-8" standalone="yes"?>
<Relationships xmlns="http://schemas.openxmlformats.org/package/2006/relationships"><Relationship Id="rId3" Type="http://schemas.openxmlformats.org/officeDocument/2006/relationships/oleObject" Target="file:///D:\AIinUWI\Project\MATLAB\surge%20fig.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AIinUWI\Project\Code\outfall_flow_results_csv\output_modifiedfig.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59138291130415"/>
          <c:y val="4.3354062722354939E-2"/>
          <c:w val="0.79664408942367892"/>
          <c:h val="0.70672412045078836"/>
        </c:manualLayout>
      </c:layout>
      <c:lineChart>
        <c:grouping val="standard"/>
        <c:varyColors val="0"/>
        <c:ser>
          <c:idx val="0"/>
          <c:order val="0"/>
          <c:tx>
            <c:strRef>
              <c:f>'surge fig'!$C$1</c:f>
              <c:strCache>
                <c:ptCount val="1"/>
                <c:pt idx="0">
                  <c:v>sc01</c:v>
                </c:pt>
              </c:strCache>
            </c:strRef>
          </c:tx>
          <c:spPr>
            <a:ln w="15875" cap="rnd">
              <a:solidFill>
                <a:schemeClr val="accent4"/>
              </a:solidFill>
              <a:round/>
            </a:ln>
            <a:effectLst/>
          </c:spPr>
          <c:marker>
            <c:symbol val="none"/>
          </c:marker>
          <c:cat>
            <c:numRef>
              <c:f>'surge fig'!$B$3:$B$194</c:f>
              <c:numCache>
                <c:formatCode>General</c:formatCode>
                <c:ptCount val="192"/>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pt idx="40">
                  <c:v>10.25</c:v>
                </c:pt>
                <c:pt idx="41">
                  <c:v>10.5</c:v>
                </c:pt>
                <c:pt idx="42">
                  <c:v>10.75</c:v>
                </c:pt>
                <c:pt idx="43">
                  <c:v>11</c:v>
                </c:pt>
                <c:pt idx="44">
                  <c:v>11.25</c:v>
                </c:pt>
                <c:pt idx="45">
                  <c:v>11.5</c:v>
                </c:pt>
                <c:pt idx="46">
                  <c:v>11.75</c:v>
                </c:pt>
                <c:pt idx="47">
                  <c:v>12</c:v>
                </c:pt>
                <c:pt idx="48">
                  <c:v>12.25</c:v>
                </c:pt>
                <c:pt idx="49">
                  <c:v>12.5</c:v>
                </c:pt>
                <c:pt idx="50">
                  <c:v>12.75</c:v>
                </c:pt>
                <c:pt idx="51">
                  <c:v>13</c:v>
                </c:pt>
                <c:pt idx="52">
                  <c:v>13.25</c:v>
                </c:pt>
                <c:pt idx="53">
                  <c:v>13.5</c:v>
                </c:pt>
                <c:pt idx="54">
                  <c:v>13.75</c:v>
                </c:pt>
                <c:pt idx="55">
                  <c:v>14</c:v>
                </c:pt>
                <c:pt idx="56">
                  <c:v>14.25</c:v>
                </c:pt>
                <c:pt idx="57">
                  <c:v>14.5</c:v>
                </c:pt>
                <c:pt idx="58">
                  <c:v>14.75</c:v>
                </c:pt>
                <c:pt idx="59">
                  <c:v>15</c:v>
                </c:pt>
                <c:pt idx="60">
                  <c:v>15.25</c:v>
                </c:pt>
                <c:pt idx="61">
                  <c:v>15.5</c:v>
                </c:pt>
                <c:pt idx="62">
                  <c:v>15.75</c:v>
                </c:pt>
                <c:pt idx="63">
                  <c:v>16</c:v>
                </c:pt>
                <c:pt idx="64">
                  <c:v>16.25</c:v>
                </c:pt>
                <c:pt idx="65">
                  <c:v>16.5</c:v>
                </c:pt>
                <c:pt idx="66">
                  <c:v>16.75</c:v>
                </c:pt>
                <c:pt idx="67">
                  <c:v>17</c:v>
                </c:pt>
                <c:pt idx="68">
                  <c:v>17.25</c:v>
                </c:pt>
                <c:pt idx="69">
                  <c:v>17.5</c:v>
                </c:pt>
                <c:pt idx="70">
                  <c:v>17.75</c:v>
                </c:pt>
                <c:pt idx="71">
                  <c:v>18</c:v>
                </c:pt>
                <c:pt idx="72">
                  <c:v>18.25</c:v>
                </c:pt>
                <c:pt idx="73">
                  <c:v>18.5</c:v>
                </c:pt>
                <c:pt idx="74">
                  <c:v>18.75</c:v>
                </c:pt>
                <c:pt idx="75">
                  <c:v>19</c:v>
                </c:pt>
                <c:pt idx="76">
                  <c:v>19.25</c:v>
                </c:pt>
                <c:pt idx="77">
                  <c:v>19.5</c:v>
                </c:pt>
                <c:pt idx="78">
                  <c:v>19.75</c:v>
                </c:pt>
                <c:pt idx="79">
                  <c:v>20</c:v>
                </c:pt>
                <c:pt idx="80">
                  <c:v>20.25</c:v>
                </c:pt>
                <c:pt idx="81">
                  <c:v>20.5</c:v>
                </c:pt>
                <c:pt idx="82">
                  <c:v>20.75</c:v>
                </c:pt>
                <c:pt idx="83">
                  <c:v>21</c:v>
                </c:pt>
                <c:pt idx="84">
                  <c:v>21.25</c:v>
                </c:pt>
                <c:pt idx="85">
                  <c:v>21.5</c:v>
                </c:pt>
                <c:pt idx="86">
                  <c:v>21.75</c:v>
                </c:pt>
                <c:pt idx="87">
                  <c:v>22</c:v>
                </c:pt>
                <c:pt idx="88">
                  <c:v>22.25</c:v>
                </c:pt>
                <c:pt idx="89">
                  <c:v>22.5</c:v>
                </c:pt>
                <c:pt idx="90">
                  <c:v>22.75</c:v>
                </c:pt>
                <c:pt idx="91">
                  <c:v>23</c:v>
                </c:pt>
                <c:pt idx="92">
                  <c:v>23.25</c:v>
                </c:pt>
                <c:pt idx="93">
                  <c:v>23.5</c:v>
                </c:pt>
                <c:pt idx="94">
                  <c:v>23.75</c:v>
                </c:pt>
                <c:pt idx="95">
                  <c:v>24</c:v>
                </c:pt>
                <c:pt idx="96">
                  <c:v>24.25</c:v>
                </c:pt>
                <c:pt idx="97">
                  <c:v>24.5</c:v>
                </c:pt>
                <c:pt idx="98">
                  <c:v>24.75</c:v>
                </c:pt>
                <c:pt idx="99">
                  <c:v>25</c:v>
                </c:pt>
                <c:pt idx="100">
                  <c:v>25.25</c:v>
                </c:pt>
                <c:pt idx="101">
                  <c:v>25.5</c:v>
                </c:pt>
                <c:pt idx="102">
                  <c:v>25.75</c:v>
                </c:pt>
                <c:pt idx="103">
                  <c:v>26</c:v>
                </c:pt>
                <c:pt idx="104">
                  <c:v>26.25</c:v>
                </c:pt>
                <c:pt idx="105">
                  <c:v>26.5</c:v>
                </c:pt>
                <c:pt idx="106">
                  <c:v>26.75</c:v>
                </c:pt>
                <c:pt idx="107">
                  <c:v>27</c:v>
                </c:pt>
                <c:pt idx="108">
                  <c:v>27.25</c:v>
                </c:pt>
                <c:pt idx="109">
                  <c:v>27.5</c:v>
                </c:pt>
                <c:pt idx="110">
                  <c:v>27.75</c:v>
                </c:pt>
                <c:pt idx="111">
                  <c:v>28</c:v>
                </c:pt>
                <c:pt idx="112">
                  <c:v>28.25</c:v>
                </c:pt>
                <c:pt idx="113">
                  <c:v>28.5</c:v>
                </c:pt>
                <c:pt idx="114">
                  <c:v>28.75</c:v>
                </c:pt>
                <c:pt idx="115">
                  <c:v>29</c:v>
                </c:pt>
                <c:pt idx="116">
                  <c:v>29.25</c:v>
                </c:pt>
                <c:pt idx="117">
                  <c:v>29.5</c:v>
                </c:pt>
                <c:pt idx="118">
                  <c:v>29.75</c:v>
                </c:pt>
                <c:pt idx="119">
                  <c:v>30</c:v>
                </c:pt>
                <c:pt idx="120">
                  <c:v>30.25</c:v>
                </c:pt>
                <c:pt idx="121">
                  <c:v>30.5</c:v>
                </c:pt>
                <c:pt idx="122">
                  <c:v>30.75</c:v>
                </c:pt>
                <c:pt idx="123">
                  <c:v>31</c:v>
                </c:pt>
                <c:pt idx="124">
                  <c:v>31.25</c:v>
                </c:pt>
                <c:pt idx="125">
                  <c:v>31.5</c:v>
                </c:pt>
                <c:pt idx="126">
                  <c:v>31.75</c:v>
                </c:pt>
                <c:pt idx="127">
                  <c:v>32</c:v>
                </c:pt>
                <c:pt idx="128">
                  <c:v>32.25</c:v>
                </c:pt>
                <c:pt idx="129">
                  <c:v>32.5</c:v>
                </c:pt>
                <c:pt idx="130">
                  <c:v>32.75</c:v>
                </c:pt>
                <c:pt idx="131">
                  <c:v>33</c:v>
                </c:pt>
                <c:pt idx="132">
                  <c:v>33.25</c:v>
                </c:pt>
                <c:pt idx="133">
                  <c:v>33.5</c:v>
                </c:pt>
                <c:pt idx="134">
                  <c:v>33.75</c:v>
                </c:pt>
                <c:pt idx="135">
                  <c:v>34</c:v>
                </c:pt>
                <c:pt idx="136">
                  <c:v>34.25</c:v>
                </c:pt>
                <c:pt idx="137">
                  <c:v>34.5</c:v>
                </c:pt>
                <c:pt idx="138">
                  <c:v>34.75</c:v>
                </c:pt>
                <c:pt idx="139">
                  <c:v>35</c:v>
                </c:pt>
                <c:pt idx="140">
                  <c:v>35.25</c:v>
                </c:pt>
                <c:pt idx="141">
                  <c:v>35.5</c:v>
                </c:pt>
                <c:pt idx="142">
                  <c:v>35.75</c:v>
                </c:pt>
                <c:pt idx="143">
                  <c:v>36</c:v>
                </c:pt>
                <c:pt idx="144">
                  <c:v>36.25</c:v>
                </c:pt>
                <c:pt idx="145">
                  <c:v>36.5</c:v>
                </c:pt>
                <c:pt idx="146">
                  <c:v>36.75</c:v>
                </c:pt>
                <c:pt idx="147">
                  <c:v>37</c:v>
                </c:pt>
                <c:pt idx="148">
                  <c:v>37.25</c:v>
                </c:pt>
                <c:pt idx="149">
                  <c:v>37.5</c:v>
                </c:pt>
                <c:pt idx="150">
                  <c:v>37.75</c:v>
                </c:pt>
                <c:pt idx="151">
                  <c:v>38</c:v>
                </c:pt>
                <c:pt idx="152">
                  <c:v>38.25</c:v>
                </c:pt>
                <c:pt idx="153">
                  <c:v>38.5</c:v>
                </c:pt>
                <c:pt idx="154">
                  <c:v>38.75</c:v>
                </c:pt>
                <c:pt idx="155">
                  <c:v>39</c:v>
                </c:pt>
                <c:pt idx="156">
                  <c:v>39.25</c:v>
                </c:pt>
                <c:pt idx="157">
                  <c:v>39.5</c:v>
                </c:pt>
                <c:pt idx="158">
                  <c:v>39.75</c:v>
                </c:pt>
                <c:pt idx="159">
                  <c:v>40</c:v>
                </c:pt>
                <c:pt idx="160">
                  <c:v>40.25</c:v>
                </c:pt>
                <c:pt idx="161">
                  <c:v>40.5</c:v>
                </c:pt>
                <c:pt idx="162">
                  <c:v>40.75</c:v>
                </c:pt>
                <c:pt idx="163">
                  <c:v>41</c:v>
                </c:pt>
                <c:pt idx="164">
                  <c:v>41.25</c:v>
                </c:pt>
                <c:pt idx="165">
                  <c:v>41.5</c:v>
                </c:pt>
                <c:pt idx="166">
                  <c:v>41.75</c:v>
                </c:pt>
                <c:pt idx="167">
                  <c:v>42</c:v>
                </c:pt>
                <c:pt idx="168">
                  <c:v>42.25</c:v>
                </c:pt>
                <c:pt idx="169">
                  <c:v>42.5</c:v>
                </c:pt>
                <c:pt idx="170">
                  <c:v>42.75</c:v>
                </c:pt>
                <c:pt idx="171">
                  <c:v>43</c:v>
                </c:pt>
                <c:pt idx="172">
                  <c:v>43.25</c:v>
                </c:pt>
                <c:pt idx="173">
                  <c:v>43.5</c:v>
                </c:pt>
                <c:pt idx="174">
                  <c:v>43.75</c:v>
                </c:pt>
                <c:pt idx="175">
                  <c:v>44</c:v>
                </c:pt>
                <c:pt idx="176">
                  <c:v>44.25</c:v>
                </c:pt>
                <c:pt idx="177">
                  <c:v>44.5</c:v>
                </c:pt>
                <c:pt idx="178">
                  <c:v>44.75</c:v>
                </c:pt>
                <c:pt idx="179">
                  <c:v>45</c:v>
                </c:pt>
                <c:pt idx="180">
                  <c:v>45.25</c:v>
                </c:pt>
                <c:pt idx="181">
                  <c:v>45.5</c:v>
                </c:pt>
                <c:pt idx="182">
                  <c:v>45.75</c:v>
                </c:pt>
                <c:pt idx="183">
                  <c:v>46</c:v>
                </c:pt>
                <c:pt idx="184">
                  <c:v>46.25</c:v>
                </c:pt>
                <c:pt idx="185">
                  <c:v>46.5</c:v>
                </c:pt>
                <c:pt idx="186">
                  <c:v>46.75</c:v>
                </c:pt>
                <c:pt idx="187">
                  <c:v>47</c:v>
                </c:pt>
                <c:pt idx="188">
                  <c:v>47.25</c:v>
                </c:pt>
                <c:pt idx="189">
                  <c:v>47.5</c:v>
                </c:pt>
                <c:pt idx="190">
                  <c:v>47.75</c:v>
                </c:pt>
                <c:pt idx="191">
                  <c:v>48</c:v>
                </c:pt>
              </c:numCache>
            </c:numRef>
          </c:cat>
          <c:val>
            <c:numRef>
              <c:f>'surge fig'!$C$2:$C$194</c:f>
              <c:numCache>
                <c:formatCode>General</c:formatCode>
                <c:ptCount val="193"/>
                <c:pt idx="0">
                  <c:v>18.841220379999999</c:v>
                </c:pt>
                <c:pt idx="1">
                  <c:v>18.973244959999999</c:v>
                </c:pt>
                <c:pt idx="2">
                  <c:v>19.123485689999999</c:v>
                </c:pt>
                <c:pt idx="3">
                  <c:v>19.269851280000001</c:v>
                </c:pt>
                <c:pt idx="4">
                  <c:v>19.385313669999999</c:v>
                </c:pt>
                <c:pt idx="5">
                  <c:v>19.460390360000002</c:v>
                </c:pt>
                <c:pt idx="6">
                  <c:v>19.488799239999999</c:v>
                </c:pt>
                <c:pt idx="7">
                  <c:v>19.498791189999999</c:v>
                </c:pt>
                <c:pt idx="8">
                  <c:v>19.483594879999998</c:v>
                </c:pt>
                <c:pt idx="9">
                  <c:v>19.415897059999999</c:v>
                </c:pt>
                <c:pt idx="10">
                  <c:v>19.284360100000001</c:v>
                </c:pt>
                <c:pt idx="11">
                  <c:v>19.097711629999999</c:v>
                </c:pt>
                <c:pt idx="12">
                  <c:v>19.085168710000001</c:v>
                </c:pt>
                <c:pt idx="13">
                  <c:v>18.889323489999999</c:v>
                </c:pt>
                <c:pt idx="14">
                  <c:v>18.789010099999999</c:v>
                </c:pt>
                <c:pt idx="15">
                  <c:v>18.695347309999999</c:v>
                </c:pt>
                <c:pt idx="16">
                  <c:v>18.528617910000001</c:v>
                </c:pt>
                <c:pt idx="17">
                  <c:v>18.38411769</c:v>
                </c:pt>
                <c:pt idx="18">
                  <c:v>18.234305060000001</c:v>
                </c:pt>
                <c:pt idx="19">
                  <c:v>18.08330145</c:v>
                </c:pt>
                <c:pt idx="20">
                  <c:v>17.924346830000001</c:v>
                </c:pt>
                <c:pt idx="21">
                  <c:v>17.775115679999999</c:v>
                </c:pt>
                <c:pt idx="22">
                  <c:v>17.6230698</c:v>
                </c:pt>
                <c:pt idx="23">
                  <c:v>16.394771259999999</c:v>
                </c:pt>
                <c:pt idx="24">
                  <c:v>16.470936080000001</c:v>
                </c:pt>
                <c:pt idx="25">
                  <c:v>16.551172399999999</c:v>
                </c:pt>
                <c:pt idx="26">
                  <c:v>16.63687234</c:v>
                </c:pt>
                <c:pt idx="27">
                  <c:v>16.722714509999999</c:v>
                </c:pt>
                <c:pt idx="28">
                  <c:v>16.80616474</c:v>
                </c:pt>
                <c:pt idx="29">
                  <c:v>16.888579109999998</c:v>
                </c:pt>
                <c:pt idx="30">
                  <c:v>16.970988800000001</c:v>
                </c:pt>
                <c:pt idx="31">
                  <c:v>17.058253910000001</c:v>
                </c:pt>
                <c:pt idx="32">
                  <c:v>17.146792609999999</c:v>
                </c:pt>
                <c:pt idx="33">
                  <c:v>17.229253050000001</c:v>
                </c:pt>
                <c:pt idx="34">
                  <c:v>17.305906190000002</c:v>
                </c:pt>
                <c:pt idx="35">
                  <c:v>17.37954594</c:v>
                </c:pt>
                <c:pt idx="36">
                  <c:v>17.447534789999999</c:v>
                </c:pt>
                <c:pt idx="37">
                  <c:v>17.509741330000001</c:v>
                </c:pt>
                <c:pt idx="38">
                  <c:v>17.573723900000001</c:v>
                </c:pt>
                <c:pt idx="39">
                  <c:v>17.632427969999998</c:v>
                </c:pt>
                <c:pt idx="40">
                  <c:v>17.689163650000001</c:v>
                </c:pt>
                <c:pt idx="41">
                  <c:v>17.735030869999999</c:v>
                </c:pt>
                <c:pt idx="42">
                  <c:v>17.771454930000001</c:v>
                </c:pt>
                <c:pt idx="43">
                  <c:v>17.802196179999999</c:v>
                </c:pt>
                <c:pt idx="44">
                  <c:v>17.823495829999999</c:v>
                </c:pt>
                <c:pt idx="45">
                  <c:v>17.83046594</c:v>
                </c:pt>
                <c:pt idx="46">
                  <c:v>17.821391309999999</c:v>
                </c:pt>
                <c:pt idx="47">
                  <c:v>17.795787000000001</c:v>
                </c:pt>
                <c:pt idx="48">
                  <c:v>17.75353157</c:v>
                </c:pt>
                <c:pt idx="49">
                  <c:v>17.698073059999999</c:v>
                </c:pt>
                <c:pt idx="50">
                  <c:v>17.635174620000001</c:v>
                </c:pt>
                <c:pt idx="51">
                  <c:v>17.570504490000001</c:v>
                </c:pt>
                <c:pt idx="52">
                  <c:v>17.495808090000001</c:v>
                </c:pt>
                <c:pt idx="53">
                  <c:v>17.420293789999999</c:v>
                </c:pt>
                <c:pt idx="54">
                  <c:v>17.342995299999998</c:v>
                </c:pt>
                <c:pt idx="55">
                  <c:v>17.270203519999999</c:v>
                </c:pt>
                <c:pt idx="56">
                  <c:v>17.196977780000001</c:v>
                </c:pt>
                <c:pt idx="57">
                  <c:v>17.129414520000001</c:v>
                </c:pt>
                <c:pt idx="58">
                  <c:v>17.073116949999999</c:v>
                </c:pt>
                <c:pt idx="59">
                  <c:v>17.031126969999999</c:v>
                </c:pt>
                <c:pt idx="60">
                  <c:v>16.987988900000001</c:v>
                </c:pt>
                <c:pt idx="61">
                  <c:v>16.952887230000002</c:v>
                </c:pt>
                <c:pt idx="62">
                  <c:v>16.924373060000001</c:v>
                </c:pt>
                <c:pt idx="63">
                  <c:v>16.906757989999999</c:v>
                </c:pt>
                <c:pt idx="64">
                  <c:v>16.905290229999999</c:v>
                </c:pt>
                <c:pt idx="65">
                  <c:v>16.929335290000001</c:v>
                </c:pt>
                <c:pt idx="66">
                  <c:v>16.966821729999999</c:v>
                </c:pt>
                <c:pt idx="67">
                  <c:v>17.009515570000001</c:v>
                </c:pt>
                <c:pt idx="68">
                  <c:v>17.065427209999999</c:v>
                </c:pt>
                <c:pt idx="69">
                  <c:v>17.137141140000001</c:v>
                </c:pt>
                <c:pt idx="70">
                  <c:v>17.223043310000001</c:v>
                </c:pt>
                <c:pt idx="71">
                  <c:v>17.315888699999999</c:v>
                </c:pt>
                <c:pt idx="72">
                  <c:v>17.413722310000001</c:v>
                </c:pt>
                <c:pt idx="73">
                  <c:v>17.528952820000001</c:v>
                </c:pt>
                <c:pt idx="74">
                  <c:v>17.641241910000002</c:v>
                </c:pt>
                <c:pt idx="75">
                  <c:v>17.741824529999999</c:v>
                </c:pt>
                <c:pt idx="76">
                  <c:v>17.82159901</c:v>
                </c:pt>
                <c:pt idx="77">
                  <c:v>17.896900039999998</c:v>
                </c:pt>
                <c:pt idx="78">
                  <c:v>17.96821005</c:v>
                </c:pt>
                <c:pt idx="79">
                  <c:v>18.055660759999999</c:v>
                </c:pt>
                <c:pt idx="80">
                  <c:v>18.1495079</c:v>
                </c:pt>
                <c:pt idx="81">
                  <c:v>18.248998360000002</c:v>
                </c:pt>
                <c:pt idx="82">
                  <c:v>18.35214306</c:v>
                </c:pt>
                <c:pt idx="83">
                  <c:v>18.462688849999999</c:v>
                </c:pt>
                <c:pt idx="84">
                  <c:v>18.589137770000001</c:v>
                </c:pt>
                <c:pt idx="85">
                  <c:v>18.725851630000001</c:v>
                </c:pt>
                <c:pt idx="86">
                  <c:v>18.861885090000001</c:v>
                </c:pt>
                <c:pt idx="87">
                  <c:v>18.999048420000001</c:v>
                </c:pt>
                <c:pt idx="88">
                  <c:v>19.154113970000001</c:v>
                </c:pt>
                <c:pt idx="89">
                  <c:v>19.288317540000001</c:v>
                </c:pt>
                <c:pt idx="90">
                  <c:v>19.39660821</c:v>
                </c:pt>
                <c:pt idx="91">
                  <c:v>19.46675918</c:v>
                </c:pt>
                <c:pt idx="92">
                  <c:v>19.497202690000002</c:v>
                </c:pt>
                <c:pt idx="93">
                  <c:v>19.504047530000001</c:v>
                </c:pt>
                <c:pt idx="94">
                  <c:v>19.489649629999999</c:v>
                </c:pt>
                <c:pt idx="95">
                  <c:v>19.418990730000001</c:v>
                </c:pt>
                <c:pt idx="96">
                  <c:v>19.286891959999998</c:v>
                </c:pt>
                <c:pt idx="97">
                  <c:v>19.09915496</c:v>
                </c:pt>
                <c:pt idx="98">
                  <c:v>18.896172180000001</c:v>
                </c:pt>
                <c:pt idx="99">
                  <c:v>18.69993032</c:v>
                </c:pt>
                <c:pt idx="100">
                  <c:v>18.52977426</c:v>
                </c:pt>
                <c:pt idx="101">
                  <c:v>18.395289810000001</c:v>
                </c:pt>
                <c:pt idx="102">
                  <c:v>18.255092000000001</c:v>
                </c:pt>
                <c:pt idx="103">
                  <c:v>18.108036850000001</c:v>
                </c:pt>
                <c:pt idx="104">
                  <c:v>17.959630140000002</c:v>
                </c:pt>
                <c:pt idx="105">
                  <c:v>17.81192111</c:v>
                </c:pt>
                <c:pt idx="106">
                  <c:v>17.66944535</c:v>
                </c:pt>
                <c:pt idx="107">
                  <c:v>17.524283969999999</c:v>
                </c:pt>
                <c:pt idx="108">
                  <c:v>17.376819680000001</c:v>
                </c:pt>
                <c:pt idx="109">
                  <c:v>17.230634899999998</c:v>
                </c:pt>
                <c:pt idx="110">
                  <c:v>17.07967798</c:v>
                </c:pt>
                <c:pt idx="111">
                  <c:v>16.922873859999999</c:v>
                </c:pt>
                <c:pt idx="112">
                  <c:v>16.79479414</c:v>
                </c:pt>
                <c:pt idx="113">
                  <c:v>16.673951160000001</c:v>
                </c:pt>
                <c:pt idx="114">
                  <c:v>16.58628221</c:v>
                </c:pt>
                <c:pt idx="115">
                  <c:v>16.519916500000001</c:v>
                </c:pt>
                <c:pt idx="116">
                  <c:v>16.461550720000002</c:v>
                </c:pt>
                <c:pt idx="117">
                  <c:v>16.435063339999999</c:v>
                </c:pt>
                <c:pt idx="118">
                  <c:v>16.415215190000001</c:v>
                </c:pt>
                <c:pt idx="119">
                  <c:v>16.4326328</c:v>
                </c:pt>
                <c:pt idx="120">
                  <c:v>16.44078274</c:v>
                </c:pt>
                <c:pt idx="121">
                  <c:v>16.47953137</c:v>
                </c:pt>
                <c:pt idx="122">
                  <c:v>16.518765309999999</c:v>
                </c:pt>
                <c:pt idx="123">
                  <c:v>16.582184470000001</c:v>
                </c:pt>
                <c:pt idx="124">
                  <c:v>16.669637250000001</c:v>
                </c:pt>
                <c:pt idx="125">
                  <c:v>16.770064980000001</c:v>
                </c:pt>
                <c:pt idx="126">
                  <c:v>16.869183369999998</c:v>
                </c:pt>
                <c:pt idx="127">
                  <c:v>16.97748623</c:v>
                </c:pt>
                <c:pt idx="128">
                  <c:v>17.080311739999999</c:v>
                </c:pt>
                <c:pt idx="129">
                  <c:v>17.17762892</c:v>
                </c:pt>
                <c:pt idx="130">
                  <c:v>17.269079609999999</c:v>
                </c:pt>
                <c:pt idx="131">
                  <c:v>17.357591930000002</c:v>
                </c:pt>
                <c:pt idx="132">
                  <c:v>17.4415446</c:v>
                </c:pt>
                <c:pt idx="133">
                  <c:v>17.506126609999999</c:v>
                </c:pt>
                <c:pt idx="134">
                  <c:v>17.556141239999999</c:v>
                </c:pt>
                <c:pt idx="135">
                  <c:v>17.587247390000002</c:v>
                </c:pt>
                <c:pt idx="136">
                  <c:v>17.603860879999999</c:v>
                </c:pt>
                <c:pt idx="137">
                  <c:v>17.605890609999999</c:v>
                </c:pt>
                <c:pt idx="138">
                  <c:v>17.586509280000001</c:v>
                </c:pt>
                <c:pt idx="139">
                  <c:v>17.556066260000001</c:v>
                </c:pt>
                <c:pt idx="140">
                  <c:v>17.516137260000001</c:v>
                </c:pt>
                <c:pt idx="141">
                  <c:v>17.46682208</c:v>
                </c:pt>
                <c:pt idx="142">
                  <c:v>17.403725319999999</c:v>
                </c:pt>
                <c:pt idx="143">
                  <c:v>17.34294697</c:v>
                </c:pt>
                <c:pt idx="144">
                  <c:v>17.27094138</c:v>
                </c:pt>
                <c:pt idx="145">
                  <c:v>17.203533719999999</c:v>
                </c:pt>
                <c:pt idx="146">
                  <c:v>17.13219102</c:v>
                </c:pt>
                <c:pt idx="147">
                  <c:v>17.062693880000001</c:v>
                </c:pt>
                <c:pt idx="148">
                  <c:v>16.99159362</c:v>
                </c:pt>
                <c:pt idx="149">
                  <c:v>16.925836390000001</c:v>
                </c:pt>
                <c:pt idx="150">
                  <c:v>16.858748349999999</c:v>
                </c:pt>
                <c:pt idx="151">
                  <c:v>16.786437209999999</c:v>
                </c:pt>
                <c:pt idx="152">
                  <c:v>16.72535903</c:v>
                </c:pt>
                <c:pt idx="153">
                  <c:v>16.65740787</c:v>
                </c:pt>
                <c:pt idx="154">
                  <c:v>16.593478940000001</c:v>
                </c:pt>
                <c:pt idx="155">
                  <c:v>16.539796750000001</c:v>
                </c:pt>
                <c:pt idx="156">
                  <c:v>16.480541930000001</c:v>
                </c:pt>
                <c:pt idx="157">
                  <c:v>16.416286800000002</c:v>
                </c:pt>
                <c:pt idx="158">
                  <c:v>16.337289049999999</c:v>
                </c:pt>
                <c:pt idx="159">
                  <c:v>16.26996025</c:v>
                </c:pt>
                <c:pt idx="160">
                  <c:v>16.19043315</c:v>
                </c:pt>
                <c:pt idx="161">
                  <c:v>16.090573240000001</c:v>
                </c:pt>
                <c:pt idx="162">
                  <c:v>16.005244340000001</c:v>
                </c:pt>
                <c:pt idx="163">
                  <c:v>15.94271503</c:v>
                </c:pt>
                <c:pt idx="164">
                  <c:v>15.9258372</c:v>
                </c:pt>
                <c:pt idx="165">
                  <c:v>16.018324620000001</c:v>
                </c:pt>
                <c:pt idx="166">
                  <c:v>16.139343190000002</c:v>
                </c:pt>
                <c:pt idx="167">
                  <c:v>16.25279579</c:v>
                </c:pt>
                <c:pt idx="168">
                  <c:v>16.37598405</c:v>
                </c:pt>
                <c:pt idx="169">
                  <c:v>16.49486387</c:v>
                </c:pt>
                <c:pt idx="170">
                  <c:v>16.61843846</c:v>
                </c:pt>
                <c:pt idx="171">
                  <c:v>16.72304578</c:v>
                </c:pt>
                <c:pt idx="172">
                  <c:v>16.822940249999998</c:v>
                </c:pt>
                <c:pt idx="173">
                  <c:v>16.897567299999999</c:v>
                </c:pt>
                <c:pt idx="174">
                  <c:v>16.96462953</c:v>
                </c:pt>
                <c:pt idx="175">
                  <c:v>17.005533490000001</c:v>
                </c:pt>
                <c:pt idx="176">
                  <c:v>17.033677999999998</c:v>
                </c:pt>
                <c:pt idx="177">
                  <c:v>17.055058379999998</c:v>
                </c:pt>
                <c:pt idx="178">
                  <c:v>17.052297530000001</c:v>
                </c:pt>
                <c:pt idx="179">
                  <c:v>17.044495779999998</c:v>
                </c:pt>
                <c:pt idx="180">
                  <c:v>17.02163925</c:v>
                </c:pt>
                <c:pt idx="181">
                  <c:v>16.997801639999999</c:v>
                </c:pt>
                <c:pt idx="182">
                  <c:v>16.959840589999999</c:v>
                </c:pt>
                <c:pt idx="183">
                  <c:v>16.912386439999999</c:v>
                </c:pt>
                <c:pt idx="184">
                  <c:v>16.853785479999999</c:v>
                </c:pt>
                <c:pt idx="185">
                  <c:v>16.78119628</c:v>
                </c:pt>
                <c:pt idx="186">
                  <c:v>16.70871193</c:v>
                </c:pt>
                <c:pt idx="187">
                  <c:v>16.64203934</c:v>
                </c:pt>
                <c:pt idx="188">
                  <c:v>16.568113279999999</c:v>
                </c:pt>
                <c:pt idx="189">
                  <c:v>16.506140330000001</c:v>
                </c:pt>
                <c:pt idx="190">
                  <c:v>16.451347269999999</c:v>
                </c:pt>
                <c:pt idx="191">
                  <c:v>16.393306559999999</c:v>
                </c:pt>
                <c:pt idx="192">
                  <c:v>16.332459870000001</c:v>
                </c:pt>
              </c:numCache>
            </c:numRef>
          </c:val>
          <c:smooth val="0"/>
          <c:extLst>
            <c:ext xmlns:c16="http://schemas.microsoft.com/office/drawing/2014/chart" uri="{C3380CC4-5D6E-409C-BE32-E72D297353CC}">
              <c16:uniqueId val="{00000000-43FE-40CB-97E9-F672768E9C6E}"/>
            </c:ext>
          </c:extLst>
        </c:ser>
        <c:ser>
          <c:idx val="1"/>
          <c:order val="1"/>
          <c:tx>
            <c:strRef>
              <c:f>'surge fig'!$D$1</c:f>
              <c:strCache>
                <c:ptCount val="1"/>
                <c:pt idx="0">
                  <c:v>sc02</c:v>
                </c:pt>
              </c:strCache>
            </c:strRef>
          </c:tx>
          <c:spPr>
            <a:ln w="28575" cap="rnd">
              <a:solidFill>
                <a:schemeClr val="accent2"/>
              </a:solidFill>
              <a:round/>
            </a:ln>
            <a:effectLst/>
          </c:spPr>
          <c:marker>
            <c:symbol val="none"/>
          </c:marker>
          <c:cat>
            <c:numRef>
              <c:f>'surge fig'!$B$3:$B$194</c:f>
              <c:numCache>
                <c:formatCode>General</c:formatCode>
                <c:ptCount val="192"/>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pt idx="40">
                  <c:v>10.25</c:v>
                </c:pt>
                <c:pt idx="41">
                  <c:v>10.5</c:v>
                </c:pt>
                <c:pt idx="42">
                  <c:v>10.75</c:v>
                </c:pt>
                <c:pt idx="43">
                  <c:v>11</c:v>
                </c:pt>
                <c:pt idx="44">
                  <c:v>11.25</c:v>
                </c:pt>
                <c:pt idx="45">
                  <c:v>11.5</c:v>
                </c:pt>
                <c:pt idx="46">
                  <c:v>11.75</c:v>
                </c:pt>
                <c:pt idx="47">
                  <c:v>12</c:v>
                </c:pt>
                <c:pt idx="48">
                  <c:v>12.25</c:v>
                </c:pt>
                <c:pt idx="49">
                  <c:v>12.5</c:v>
                </c:pt>
                <c:pt idx="50">
                  <c:v>12.75</c:v>
                </c:pt>
                <c:pt idx="51">
                  <c:v>13</c:v>
                </c:pt>
                <c:pt idx="52">
                  <c:v>13.25</c:v>
                </c:pt>
                <c:pt idx="53">
                  <c:v>13.5</c:v>
                </c:pt>
                <c:pt idx="54">
                  <c:v>13.75</c:v>
                </c:pt>
                <c:pt idx="55">
                  <c:v>14</c:v>
                </c:pt>
                <c:pt idx="56">
                  <c:v>14.25</c:v>
                </c:pt>
                <c:pt idx="57">
                  <c:v>14.5</c:v>
                </c:pt>
                <c:pt idx="58">
                  <c:v>14.75</c:v>
                </c:pt>
                <c:pt idx="59">
                  <c:v>15</c:v>
                </c:pt>
                <c:pt idx="60">
                  <c:v>15.25</c:v>
                </c:pt>
                <c:pt idx="61">
                  <c:v>15.5</c:v>
                </c:pt>
                <c:pt idx="62">
                  <c:v>15.75</c:v>
                </c:pt>
                <c:pt idx="63">
                  <c:v>16</c:v>
                </c:pt>
                <c:pt idx="64">
                  <c:v>16.25</c:v>
                </c:pt>
                <c:pt idx="65">
                  <c:v>16.5</c:v>
                </c:pt>
                <c:pt idx="66">
                  <c:v>16.75</c:v>
                </c:pt>
                <c:pt idx="67">
                  <c:v>17</c:v>
                </c:pt>
                <c:pt idx="68">
                  <c:v>17.25</c:v>
                </c:pt>
                <c:pt idx="69">
                  <c:v>17.5</c:v>
                </c:pt>
                <c:pt idx="70">
                  <c:v>17.75</c:v>
                </c:pt>
                <c:pt idx="71">
                  <c:v>18</c:v>
                </c:pt>
                <c:pt idx="72">
                  <c:v>18.25</c:v>
                </c:pt>
                <c:pt idx="73">
                  <c:v>18.5</c:v>
                </c:pt>
                <c:pt idx="74">
                  <c:v>18.75</c:v>
                </c:pt>
                <c:pt idx="75">
                  <c:v>19</c:v>
                </c:pt>
                <c:pt idx="76">
                  <c:v>19.25</c:v>
                </c:pt>
                <c:pt idx="77">
                  <c:v>19.5</c:v>
                </c:pt>
                <c:pt idx="78">
                  <c:v>19.75</c:v>
                </c:pt>
                <c:pt idx="79">
                  <c:v>20</c:v>
                </c:pt>
                <c:pt idx="80">
                  <c:v>20.25</c:v>
                </c:pt>
                <c:pt idx="81">
                  <c:v>20.5</c:v>
                </c:pt>
                <c:pt idx="82">
                  <c:v>20.75</c:v>
                </c:pt>
                <c:pt idx="83">
                  <c:v>21</c:v>
                </c:pt>
                <c:pt idx="84">
                  <c:v>21.25</c:v>
                </c:pt>
                <c:pt idx="85">
                  <c:v>21.5</c:v>
                </c:pt>
                <c:pt idx="86">
                  <c:v>21.75</c:v>
                </c:pt>
                <c:pt idx="87">
                  <c:v>22</c:v>
                </c:pt>
                <c:pt idx="88">
                  <c:v>22.25</c:v>
                </c:pt>
                <c:pt idx="89">
                  <c:v>22.5</c:v>
                </c:pt>
                <c:pt idx="90">
                  <c:v>22.75</c:v>
                </c:pt>
                <c:pt idx="91">
                  <c:v>23</c:v>
                </c:pt>
                <c:pt idx="92">
                  <c:v>23.25</c:v>
                </c:pt>
                <c:pt idx="93">
                  <c:v>23.5</c:v>
                </c:pt>
                <c:pt idx="94">
                  <c:v>23.75</c:v>
                </c:pt>
                <c:pt idx="95">
                  <c:v>24</c:v>
                </c:pt>
                <c:pt idx="96">
                  <c:v>24.25</c:v>
                </c:pt>
                <c:pt idx="97">
                  <c:v>24.5</c:v>
                </c:pt>
                <c:pt idx="98">
                  <c:v>24.75</c:v>
                </c:pt>
                <c:pt idx="99">
                  <c:v>25</c:v>
                </c:pt>
                <c:pt idx="100">
                  <c:v>25.25</c:v>
                </c:pt>
                <c:pt idx="101">
                  <c:v>25.5</c:v>
                </c:pt>
                <c:pt idx="102">
                  <c:v>25.75</c:v>
                </c:pt>
                <c:pt idx="103">
                  <c:v>26</c:v>
                </c:pt>
                <c:pt idx="104">
                  <c:v>26.25</c:v>
                </c:pt>
                <c:pt idx="105">
                  <c:v>26.5</c:v>
                </c:pt>
                <c:pt idx="106">
                  <c:v>26.75</c:v>
                </c:pt>
                <c:pt idx="107">
                  <c:v>27</c:v>
                </c:pt>
                <c:pt idx="108">
                  <c:v>27.25</c:v>
                </c:pt>
                <c:pt idx="109">
                  <c:v>27.5</c:v>
                </c:pt>
                <c:pt idx="110">
                  <c:v>27.75</c:v>
                </c:pt>
                <c:pt idx="111">
                  <c:v>28</c:v>
                </c:pt>
                <c:pt idx="112">
                  <c:v>28.25</c:v>
                </c:pt>
                <c:pt idx="113">
                  <c:v>28.5</c:v>
                </c:pt>
                <c:pt idx="114">
                  <c:v>28.75</c:v>
                </c:pt>
                <c:pt idx="115">
                  <c:v>29</c:v>
                </c:pt>
                <c:pt idx="116">
                  <c:v>29.25</c:v>
                </c:pt>
                <c:pt idx="117">
                  <c:v>29.5</c:v>
                </c:pt>
                <c:pt idx="118">
                  <c:v>29.75</c:v>
                </c:pt>
                <c:pt idx="119">
                  <c:v>30</c:v>
                </c:pt>
                <c:pt idx="120">
                  <c:v>30.25</c:v>
                </c:pt>
                <c:pt idx="121">
                  <c:v>30.5</c:v>
                </c:pt>
                <c:pt idx="122">
                  <c:v>30.75</c:v>
                </c:pt>
                <c:pt idx="123">
                  <c:v>31</c:v>
                </c:pt>
                <c:pt idx="124">
                  <c:v>31.25</c:v>
                </c:pt>
                <c:pt idx="125">
                  <c:v>31.5</c:v>
                </c:pt>
                <c:pt idx="126">
                  <c:v>31.75</c:v>
                </c:pt>
                <c:pt idx="127">
                  <c:v>32</c:v>
                </c:pt>
                <c:pt idx="128">
                  <c:v>32.25</c:v>
                </c:pt>
                <c:pt idx="129">
                  <c:v>32.5</c:v>
                </c:pt>
                <c:pt idx="130">
                  <c:v>32.75</c:v>
                </c:pt>
                <c:pt idx="131">
                  <c:v>33</c:v>
                </c:pt>
                <c:pt idx="132">
                  <c:v>33.25</c:v>
                </c:pt>
                <c:pt idx="133">
                  <c:v>33.5</c:v>
                </c:pt>
                <c:pt idx="134">
                  <c:v>33.75</c:v>
                </c:pt>
                <c:pt idx="135">
                  <c:v>34</c:v>
                </c:pt>
                <c:pt idx="136">
                  <c:v>34.25</c:v>
                </c:pt>
                <c:pt idx="137">
                  <c:v>34.5</c:v>
                </c:pt>
                <c:pt idx="138">
                  <c:v>34.75</c:v>
                </c:pt>
                <c:pt idx="139">
                  <c:v>35</c:v>
                </c:pt>
                <c:pt idx="140">
                  <c:v>35.25</c:v>
                </c:pt>
                <c:pt idx="141">
                  <c:v>35.5</c:v>
                </c:pt>
                <c:pt idx="142">
                  <c:v>35.75</c:v>
                </c:pt>
                <c:pt idx="143">
                  <c:v>36</c:v>
                </c:pt>
                <c:pt idx="144">
                  <c:v>36.25</c:v>
                </c:pt>
                <c:pt idx="145">
                  <c:v>36.5</c:v>
                </c:pt>
                <c:pt idx="146">
                  <c:v>36.75</c:v>
                </c:pt>
                <c:pt idx="147">
                  <c:v>37</c:v>
                </c:pt>
                <c:pt idx="148">
                  <c:v>37.25</c:v>
                </c:pt>
                <c:pt idx="149">
                  <c:v>37.5</c:v>
                </c:pt>
                <c:pt idx="150">
                  <c:v>37.75</c:v>
                </c:pt>
                <c:pt idx="151">
                  <c:v>38</c:v>
                </c:pt>
                <c:pt idx="152">
                  <c:v>38.25</c:v>
                </c:pt>
                <c:pt idx="153">
                  <c:v>38.5</c:v>
                </c:pt>
                <c:pt idx="154">
                  <c:v>38.75</c:v>
                </c:pt>
                <c:pt idx="155">
                  <c:v>39</c:v>
                </c:pt>
                <c:pt idx="156">
                  <c:v>39.25</c:v>
                </c:pt>
                <c:pt idx="157">
                  <c:v>39.5</c:v>
                </c:pt>
                <c:pt idx="158">
                  <c:v>39.75</c:v>
                </c:pt>
                <c:pt idx="159">
                  <c:v>40</c:v>
                </c:pt>
                <c:pt idx="160">
                  <c:v>40.25</c:v>
                </c:pt>
                <c:pt idx="161">
                  <c:v>40.5</c:v>
                </c:pt>
                <c:pt idx="162">
                  <c:v>40.75</c:v>
                </c:pt>
                <c:pt idx="163">
                  <c:v>41</c:v>
                </c:pt>
                <c:pt idx="164">
                  <c:v>41.25</c:v>
                </c:pt>
                <c:pt idx="165">
                  <c:v>41.5</c:v>
                </c:pt>
                <c:pt idx="166">
                  <c:v>41.75</c:v>
                </c:pt>
                <c:pt idx="167">
                  <c:v>42</c:v>
                </c:pt>
                <c:pt idx="168">
                  <c:v>42.25</c:v>
                </c:pt>
                <c:pt idx="169">
                  <c:v>42.5</c:v>
                </c:pt>
                <c:pt idx="170">
                  <c:v>42.75</c:v>
                </c:pt>
                <c:pt idx="171">
                  <c:v>43</c:v>
                </c:pt>
                <c:pt idx="172">
                  <c:v>43.25</c:v>
                </c:pt>
                <c:pt idx="173">
                  <c:v>43.5</c:v>
                </c:pt>
                <c:pt idx="174">
                  <c:v>43.75</c:v>
                </c:pt>
                <c:pt idx="175">
                  <c:v>44</c:v>
                </c:pt>
                <c:pt idx="176">
                  <c:v>44.25</c:v>
                </c:pt>
                <c:pt idx="177">
                  <c:v>44.5</c:v>
                </c:pt>
                <c:pt idx="178">
                  <c:v>44.75</c:v>
                </c:pt>
                <c:pt idx="179">
                  <c:v>45</c:v>
                </c:pt>
                <c:pt idx="180">
                  <c:v>45.25</c:v>
                </c:pt>
                <c:pt idx="181">
                  <c:v>45.5</c:v>
                </c:pt>
                <c:pt idx="182">
                  <c:v>45.75</c:v>
                </c:pt>
                <c:pt idx="183">
                  <c:v>46</c:v>
                </c:pt>
                <c:pt idx="184">
                  <c:v>46.25</c:v>
                </c:pt>
                <c:pt idx="185">
                  <c:v>46.5</c:v>
                </c:pt>
                <c:pt idx="186">
                  <c:v>46.75</c:v>
                </c:pt>
                <c:pt idx="187">
                  <c:v>47</c:v>
                </c:pt>
                <c:pt idx="188">
                  <c:v>47.25</c:v>
                </c:pt>
                <c:pt idx="189">
                  <c:v>47.5</c:v>
                </c:pt>
                <c:pt idx="190">
                  <c:v>47.75</c:v>
                </c:pt>
                <c:pt idx="191">
                  <c:v>48</c:v>
                </c:pt>
              </c:numCache>
            </c:numRef>
          </c:cat>
          <c:val>
            <c:numRef>
              <c:f>'surge fig'!$D$2:$D$194</c:f>
              <c:numCache>
                <c:formatCode>General</c:formatCode>
                <c:ptCount val="193"/>
                <c:pt idx="0">
                  <c:v>16.24740723</c:v>
                </c:pt>
                <c:pt idx="1">
                  <c:v>16.29456476</c:v>
                </c:pt>
                <c:pt idx="2">
                  <c:v>16.35516277</c:v>
                </c:pt>
                <c:pt idx="3">
                  <c:v>16.42372525</c:v>
                </c:pt>
                <c:pt idx="4">
                  <c:v>16.4999523</c:v>
                </c:pt>
                <c:pt idx="5">
                  <c:v>16.580550259999999</c:v>
                </c:pt>
                <c:pt idx="6">
                  <c:v>16.66524209</c:v>
                </c:pt>
                <c:pt idx="7">
                  <c:v>16.750111839999999</c:v>
                </c:pt>
                <c:pt idx="8">
                  <c:v>16.83257321</c:v>
                </c:pt>
                <c:pt idx="9">
                  <c:v>16.912749640000001</c:v>
                </c:pt>
                <c:pt idx="10">
                  <c:v>16.994693609999999</c:v>
                </c:pt>
                <c:pt idx="11">
                  <c:v>17.08126343</c:v>
                </c:pt>
                <c:pt idx="12">
                  <c:v>17.165902419999998</c:v>
                </c:pt>
                <c:pt idx="13">
                  <c:v>17.245439080000001</c:v>
                </c:pt>
                <c:pt idx="14">
                  <c:v>17.321693499999999</c:v>
                </c:pt>
                <c:pt idx="15">
                  <c:v>17.394010170000001</c:v>
                </c:pt>
                <c:pt idx="16">
                  <c:v>17.461009929999999</c:v>
                </c:pt>
                <c:pt idx="17">
                  <c:v>17.5269744</c:v>
                </c:pt>
                <c:pt idx="18">
                  <c:v>17.585524660000001</c:v>
                </c:pt>
                <c:pt idx="19">
                  <c:v>17.644103529999999</c:v>
                </c:pt>
                <c:pt idx="20">
                  <c:v>17.696981959999999</c:v>
                </c:pt>
                <c:pt idx="21">
                  <c:v>17.741342960000001</c:v>
                </c:pt>
                <c:pt idx="22">
                  <c:v>17.776768520000001</c:v>
                </c:pt>
                <c:pt idx="23">
                  <c:v>17.805001470000001</c:v>
                </c:pt>
                <c:pt idx="24">
                  <c:v>17.823745769999999</c:v>
                </c:pt>
                <c:pt idx="25">
                  <c:v>17.832494959999998</c:v>
                </c:pt>
                <c:pt idx="26">
                  <c:v>17.816238309999999</c:v>
                </c:pt>
                <c:pt idx="27">
                  <c:v>17.788425610000001</c:v>
                </c:pt>
                <c:pt idx="28">
                  <c:v>17.747161219999999</c:v>
                </c:pt>
                <c:pt idx="29">
                  <c:v>17.689543700000002</c:v>
                </c:pt>
                <c:pt idx="30">
                  <c:v>17.62826231</c:v>
                </c:pt>
                <c:pt idx="31">
                  <c:v>17.560014450000001</c:v>
                </c:pt>
                <c:pt idx="32">
                  <c:v>17.490381410000001</c:v>
                </c:pt>
                <c:pt idx="33">
                  <c:v>17.41541084</c:v>
                </c:pt>
                <c:pt idx="34">
                  <c:v>17.339785930000001</c:v>
                </c:pt>
                <c:pt idx="35">
                  <c:v>17.263256930000001</c:v>
                </c:pt>
                <c:pt idx="36">
                  <c:v>17.18806262</c:v>
                </c:pt>
                <c:pt idx="37">
                  <c:v>17.1245242</c:v>
                </c:pt>
                <c:pt idx="38">
                  <c:v>17.065665249999999</c:v>
                </c:pt>
                <c:pt idx="39">
                  <c:v>17.0211495</c:v>
                </c:pt>
                <c:pt idx="40">
                  <c:v>16.977703930000001</c:v>
                </c:pt>
                <c:pt idx="41">
                  <c:v>16.945579630000001</c:v>
                </c:pt>
                <c:pt idx="42">
                  <c:v>16.920146750000001</c:v>
                </c:pt>
                <c:pt idx="43">
                  <c:v>16.91206768</c:v>
                </c:pt>
                <c:pt idx="44">
                  <c:v>16.92072168</c:v>
                </c:pt>
                <c:pt idx="45">
                  <c:v>16.95222317</c:v>
                </c:pt>
                <c:pt idx="46">
                  <c:v>16.991721160000001</c:v>
                </c:pt>
                <c:pt idx="47">
                  <c:v>17.037464480000001</c:v>
                </c:pt>
                <c:pt idx="48">
                  <c:v>17.098831690000001</c:v>
                </c:pt>
                <c:pt idx="49">
                  <c:v>17.175377539999999</c:v>
                </c:pt>
                <c:pt idx="50">
                  <c:v>17.264868079999999</c:v>
                </c:pt>
                <c:pt idx="51">
                  <c:v>17.359603</c:v>
                </c:pt>
                <c:pt idx="52">
                  <c:v>17.464098450000002</c:v>
                </c:pt>
                <c:pt idx="53">
                  <c:v>17.58267567</c:v>
                </c:pt>
                <c:pt idx="54">
                  <c:v>17.687996070000001</c:v>
                </c:pt>
                <c:pt idx="55">
                  <c:v>17.787230040000001</c:v>
                </c:pt>
                <c:pt idx="56">
                  <c:v>17.869422140000001</c:v>
                </c:pt>
                <c:pt idx="57">
                  <c:v>17.945389710000001</c:v>
                </c:pt>
                <c:pt idx="58">
                  <c:v>18.02161993</c:v>
                </c:pt>
                <c:pt idx="59">
                  <c:v>18.108424830000001</c:v>
                </c:pt>
                <c:pt idx="60">
                  <c:v>18.196658639999999</c:v>
                </c:pt>
                <c:pt idx="61">
                  <c:v>18.291425360000002</c:v>
                </c:pt>
                <c:pt idx="62">
                  <c:v>18.392497259999999</c:v>
                </c:pt>
                <c:pt idx="63">
                  <c:v>18.507437809999999</c:v>
                </c:pt>
                <c:pt idx="64">
                  <c:v>18.635245690000001</c:v>
                </c:pt>
                <c:pt idx="65">
                  <c:v>18.76627156</c:v>
                </c:pt>
                <c:pt idx="66">
                  <c:v>18.906008580000002</c:v>
                </c:pt>
                <c:pt idx="67">
                  <c:v>19.043045979999999</c:v>
                </c:pt>
                <c:pt idx="68">
                  <c:v>19.18563911</c:v>
                </c:pt>
                <c:pt idx="69">
                  <c:v>19.3179543</c:v>
                </c:pt>
                <c:pt idx="70">
                  <c:v>19.412056960000001</c:v>
                </c:pt>
                <c:pt idx="71">
                  <c:v>19.469434419999999</c:v>
                </c:pt>
                <c:pt idx="72">
                  <c:v>19.500375420000001</c:v>
                </c:pt>
                <c:pt idx="73">
                  <c:v>19.508531990000002</c:v>
                </c:pt>
                <c:pt idx="74">
                  <c:v>19.479766779999999</c:v>
                </c:pt>
                <c:pt idx="75">
                  <c:v>19.402642199999999</c:v>
                </c:pt>
                <c:pt idx="76">
                  <c:v>19.265393079999999</c:v>
                </c:pt>
                <c:pt idx="77">
                  <c:v>19.085168710000001</c:v>
                </c:pt>
                <c:pt idx="78">
                  <c:v>18.8890101</c:v>
                </c:pt>
                <c:pt idx="79">
                  <c:v>18.695347309999999</c:v>
                </c:pt>
                <c:pt idx="80">
                  <c:v>18.528617910000001</c:v>
                </c:pt>
                <c:pt idx="81">
                  <c:v>18.38411769</c:v>
                </c:pt>
                <c:pt idx="82">
                  <c:v>18.234305060000001</c:v>
                </c:pt>
                <c:pt idx="83">
                  <c:v>18.08330145</c:v>
                </c:pt>
                <c:pt idx="84">
                  <c:v>17.924346830000001</c:v>
                </c:pt>
                <c:pt idx="85">
                  <c:v>17.775115679999999</c:v>
                </c:pt>
                <c:pt idx="86">
                  <c:v>17.6230698</c:v>
                </c:pt>
                <c:pt idx="87">
                  <c:v>17.477008699999999</c:v>
                </c:pt>
                <c:pt idx="88">
                  <c:v>17.331790649999999</c:v>
                </c:pt>
                <c:pt idx="89">
                  <c:v>17.173810939999999</c:v>
                </c:pt>
                <c:pt idx="90">
                  <c:v>17.023886650000001</c:v>
                </c:pt>
                <c:pt idx="91">
                  <c:v>16.88101163</c:v>
                </c:pt>
                <c:pt idx="92">
                  <c:v>16.748860409999999</c:v>
                </c:pt>
                <c:pt idx="93">
                  <c:v>16.64358438</c:v>
                </c:pt>
                <c:pt idx="94">
                  <c:v>16.555860079999999</c:v>
                </c:pt>
                <c:pt idx="95">
                  <c:v>16.501034130000001</c:v>
                </c:pt>
                <c:pt idx="96">
                  <c:v>16.455106140000002</c:v>
                </c:pt>
                <c:pt idx="97">
                  <c:v>16.437930430000002</c:v>
                </c:pt>
                <c:pt idx="98">
                  <c:v>16.424721380000001</c:v>
                </c:pt>
                <c:pt idx="99">
                  <c:v>16.423233159999999</c:v>
                </c:pt>
                <c:pt idx="100">
                  <c:v>16.454497910000001</c:v>
                </c:pt>
                <c:pt idx="101">
                  <c:v>16.487997839999998</c:v>
                </c:pt>
                <c:pt idx="102">
                  <c:v>16.538555880000001</c:v>
                </c:pt>
                <c:pt idx="103">
                  <c:v>16.607449039999999</c:v>
                </c:pt>
                <c:pt idx="104">
                  <c:v>16.689458479999999</c:v>
                </c:pt>
                <c:pt idx="105">
                  <c:v>16.792991789999999</c:v>
                </c:pt>
                <c:pt idx="106">
                  <c:v>16.884966729999999</c:v>
                </c:pt>
                <c:pt idx="107">
                  <c:v>16.99042953</c:v>
                </c:pt>
                <c:pt idx="108">
                  <c:v>17.08883423</c:v>
                </c:pt>
                <c:pt idx="109">
                  <c:v>17.18866646</c:v>
                </c:pt>
                <c:pt idx="110">
                  <c:v>17.281312870000001</c:v>
                </c:pt>
                <c:pt idx="111">
                  <c:v>17.368314600000001</c:v>
                </c:pt>
                <c:pt idx="112">
                  <c:v>17.446358329999999</c:v>
                </c:pt>
                <c:pt idx="113">
                  <c:v>17.510741379999999</c:v>
                </c:pt>
                <c:pt idx="114">
                  <c:v>17.556075270000001</c:v>
                </c:pt>
                <c:pt idx="115">
                  <c:v>17.590758739999998</c:v>
                </c:pt>
                <c:pt idx="116">
                  <c:v>17.604546800000001</c:v>
                </c:pt>
                <c:pt idx="117">
                  <c:v>17.598339240000001</c:v>
                </c:pt>
                <c:pt idx="118">
                  <c:v>17.578723870000001</c:v>
                </c:pt>
                <c:pt idx="119">
                  <c:v>17.546898980000002</c:v>
                </c:pt>
                <c:pt idx="120">
                  <c:v>17.502755140000001</c:v>
                </c:pt>
                <c:pt idx="121">
                  <c:v>17.449972240000001</c:v>
                </c:pt>
                <c:pt idx="122">
                  <c:v>17.389277979999999</c:v>
                </c:pt>
                <c:pt idx="123">
                  <c:v>17.324625269999999</c:v>
                </c:pt>
                <c:pt idx="124">
                  <c:v>17.253071540000001</c:v>
                </c:pt>
                <c:pt idx="125">
                  <c:v>17.181322389999998</c:v>
                </c:pt>
                <c:pt idx="126">
                  <c:v>17.109013569999998</c:v>
                </c:pt>
                <c:pt idx="127">
                  <c:v>17.034958140000001</c:v>
                </c:pt>
                <c:pt idx="128">
                  <c:v>16.965595910000001</c:v>
                </c:pt>
                <c:pt idx="129">
                  <c:v>16.90495232</c:v>
                </c:pt>
                <c:pt idx="130">
                  <c:v>16.832039089999999</c:v>
                </c:pt>
                <c:pt idx="131">
                  <c:v>16.754691529999999</c:v>
                </c:pt>
                <c:pt idx="132">
                  <c:v>16.693931379999999</c:v>
                </c:pt>
                <c:pt idx="133">
                  <c:v>16.628708920000001</c:v>
                </c:pt>
                <c:pt idx="134">
                  <c:v>16.564028830000002</c:v>
                </c:pt>
                <c:pt idx="135">
                  <c:v>16.50469305</c:v>
                </c:pt>
                <c:pt idx="136">
                  <c:v>16.43918858</c:v>
                </c:pt>
                <c:pt idx="137">
                  <c:v>16.377954800000001</c:v>
                </c:pt>
                <c:pt idx="138">
                  <c:v>16.30844055</c:v>
                </c:pt>
                <c:pt idx="139">
                  <c:v>16.233269329999999</c:v>
                </c:pt>
                <c:pt idx="140">
                  <c:v>16.153025639999999</c:v>
                </c:pt>
                <c:pt idx="141">
                  <c:v>16.059082660000001</c:v>
                </c:pt>
                <c:pt idx="142">
                  <c:v>15.980622049999999</c:v>
                </c:pt>
                <c:pt idx="143">
                  <c:v>15.906242499999999</c:v>
                </c:pt>
                <c:pt idx="144">
                  <c:v>15.84446067</c:v>
                </c:pt>
                <c:pt idx="145">
                  <c:v>15.78298395</c:v>
                </c:pt>
                <c:pt idx="146">
                  <c:v>15.731566539999999</c:v>
                </c:pt>
                <c:pt idx="147">
                  <c:v>15.68239831</c:v>
                </c:pt>
                <c:pt idx="148">
                  <c:v>15.67105802</c:v>
                </c:pt>
                <c:pt idx="149">
                  <c:v>15.672743799999999</c:v>
                </c:pt>
                <c:pt idx="150">
                  <c:v>15.697173790000001</c:v>
                </c:pt>
                <c:pt idx="151">
                  <c:v>15.75573217</c:v>
                </c:pt>
                <c:pt idx="152">
                  <c:v>15.816141419999999</c:v>
                </c:pt>
                <c:pt idx="153">
                  <c:v>15.924767320000001</c:v>
                </c:pt>
                <c:pt idx="154">
                  <c:v>16.04454707</c:v>
                </c:pt>
                <c:pt idx="155">
                  <c:v>16.16666266</c:v>
                </c:pt>
                <c:pt idx="156">
                  <c:v>16.284512719999999</c:v>
                </c:pt>
                <c:pt idx="157">
                  <c:v>16.39784809</c:v>
                </c:pt>
                <c:pt idx="158">
                  <c:v>16.510740380000001</c:v>
                </c:pt>
                <c:pt idx="159">
                  <c:v>16.629779660000001</c:v>
                </c:pt>
                <c:pt idx="160">
                  <c:v>16.732456890000002</c:v>
                </c:pt>
                <c:pt idx="161">
                  <c:v>16.823865959999999</c:v>
                </c:pt>
                <c:pt idx="162">
                  <c:v>16.897552109999999</c:v>
                </c:pt>
                <c:pt idx="163">
                  <c:v>16.96651949</c:v>
                </c:pt>
                <c:pt idx="164">
                  <c:v>17.007270200000001</c:v>
                </c:pt>
                <c:pt idx="165">
                  <c:v>17.035511979999999</c:v>
                </c:pt>
                <c:pt idx="166">
                  <c:v>17.048307909999998</c:v>
                </c:pt>
                <c:pt idx="167">
                  <c:v>17.045222710000001</c:v>
                </c:pt>
                <c:pt idx="168">
                  <c:v>17.04145711</c:v>
                </c:pt>
                <c:pt idx="169">
                  <c:v>17.012934300000001</c:v>
                </c:pt>
                <c:pt idx="170">
                  <c:v>16.984692599999999</c:v>
                </c:pt>
                <c:pt idx="171">
                  <c:v>16.946357920000001</c:v>
                </c:pt>
                <c:pt idx="172">
                  <c:v>16.894388589999998</c:v>
                </c:pt>
                <c:pt idx="173">
                  <c:v>16.831876439999998</c:v>
                </c:pt>
                <c:pt idx="174">
                  <c:v>16.762780509999999</c:v>
                </c:pt>
                <c:pt idx="175">
                  <c:v>16.691008239999999</c:v>
                </c:pt>
                <c:pt idx="176">
                  <c:v>16.617124409999999</c:v>
                </c:pt>
                <c:pt idx="177">
                  <c:v>16.54849449</c:v>
                </c:pt>
                <c:pt idx="178">
                  <c:v>16.484020569999998</c:v>
                </c:pt>
                <c:pt idx="179">
                  <c:v>16.42796045</c:v>
                </c:pt>
                <c:pt idx="180">
                  <c:v>16.361787280000001</c:v>
                </c:pt>
                <c:pt idx="181">
                  <c:v>16.302965759999999</c:v>
                </c:pt>
                <c:pt idx="182">
                  <c:v>16.237808680000001</c:v>
                </c:pt>
                <c:pt idx="183">
                  <c:v>16.182078669999999</c:v>
                </c:pt>
                <c:pt idx="184">
                  <c:v>16.1231905</c:v>
                </c:pt>
                <c:pt idx="185">
                  <c:v>16.071998390000001</c:v>
                </c:pt>
                <c:pt idx="186">
                  <c:v>16.02628846</c:v>
                </c:pt>
                <c:pt idx="187">
                  <c:v>15.98515029</c:v>
                </c:pt>
                <c:pt idx="188">
                  <c:v>15.94339416</c:v>
                </c:pt>
                <c:pt idx="189">
                  <c:v>15.901800890000001</c:v>
                </c:pt>
                <c:pt idx="190">
                  <c:v>15.86201415</c:v>
                </c:pt>
                <c:pt idx="191">
                  <c:v>15.83653088</c:v>
                </c:pt>
                <c:pt idx="192">
                  <c:v>15.796762579999999</c:v>
                </c:pt>
              </c:numCache>
            </c:numRef>
          </c:val>
          <c:smooth val="0"/>
          <c:extLst>
            <c:ext xmlns:c16="http://schemas.microsoft.com/office/drawing/2014/chart" uri="{C3380CC4-5D6E-409C-BE32-E72D297353CC}">
              <c16:uniqueId val="{00000001-43FE-40CB-97E9-F672768E9C6E}"/>
            </c:ext>
          </c:extLst>
        </c:ser>
        <c:ser>
          <c:idx val="2"/>
          <c:order val="2"/>
          <c:tx>
            <c:strRef>
              <c:f>'surge fig'!$E$1</c:f>
              <c:strCache>
                <c:ptCount val="1"/>
                <c:pt idx="0">
                  <c:v>sc03</c:v>
                </c:pt>
              </c:strCache>
            </c:strRef>
          </c:tx>
          <c:spPr>
            <a:ln w="15875" cap="rnd">
              <a:solidFill>
                <a:schemeClr val="accent3"/>
              </a:solidFill>
              <a:round/>
            </a:ln>
            <a:effectLst/>
          </c:spPr>
          <c:marker>
            <c:symbol val="none"/>
          </c:marker>
          <c:cat>
            <c:numRef>
              <c:f>'surge fig'!$B$3:$B$194</c:f>
              <c:numCache>
                <c:formatCode>General</c:formatCode>
                <c:ptCount val="192"/>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pt idx="40">
                  <c:v>10.25</c:v>
                </c:pt>
                <c:pt idx="41">
                  <c:v>10.5</c:v>
                </c:pt>
                <c:pt idx="42">
                  <c:v>10.75</c:v>
                </c:pt>
                <c:pt idx="43">
                  <c:v>11</c:v>
                </c:pt>
                <c:pt idx="44">
                  <c:v>11.25</c:v>
                </c:pt>
                <c:pt idx="45">
                  <c:v>11.5</c:v>
                </c:pt>
                <c:pt idx="46">
                  <c:v>11.75</c:v>
                </c:pt>
                <c:pt idx="47">
                  <c:v>12</c:v>
                </c:pt>
                <c:pt idx="48">
                  <c:v>12.25</c:v>
                </c:pt>
                <c:pt idx="49">
                  <c:v>12.5</c:v>
                </c:pt>
                <c:pt idx="50">
                  <c:v>12.75</c:v>
                </c:pt>
                <c:pt idx="51">
                  <c:v>13</c:v>
                </c:pt>
                <c:pt idx="52">
                  <c:v>13.25</c:v>
                </c:pt>
                <c:pt idx="53">
                  <c:v>13.5</c:v>
                </c:pt>
                <c:pt idx="54">
                  <c:v>13.75</c:v>
                </c:pt>
                <c:pt idx="55">
                  <c:v>14</c:v>
                </c:pt>
                <c:pt idx="56">
                  <c:v>14.25</c:v>
                </c:pt>
                <c:pt idx="57">
                  <c:v>14.5</c:v>
                </c:pt>
                <c:pt idx="58">
                  <c:v>14.75</c:v>
                </c:pt>
                <c:pt idx="59">
                  <c:v>15</c:v>
                </c:pt>
                <c:pt idx="60">
                  <c:v>15.25</c:v>
                </c:pt>
                <c:pt idx="61">
                  <c:v>15.5</c:v>
                </c:pt>
                <c:pt idx="62">
                  <c:v>15.75</c:v>
                </c:pt>
                <c:pt idx="63">
                  <c:v>16</c:v>
                </c:pt>
                <c:pt idx="64">
                  <c:v>16.25</c:v>
                </c:pt>
                <c:pt idx="65">
                  <c:v>16.5</c:v>
                </c:pt>
                <c:pt idx="66">
                  <c:v>16.75</c:v>
                </c:pt>
                <c:pt idx="67">
                  <c:v>17</c:v>
                </c:pt>
                <c:pt idx="68">
                  <c:v>17.25</c:v>
                </c:pt>
                <c:pt idx="69">
                  <c:v>17.5</c:v>
                </c:pt>
                <c:pt idx="70">
                  <c:v>17.75</c:v>
                </c:pt>
                <c:pt idx="71">
                  <c:v>18</c:v>
                </c:pt>
                <c:pt idx="72">
                  <c:v>18.25</c:v>
                </c:pt>
                <c:pt idx="73">
                  <c:v>18.5</c:v>
                </c:pt>
                <c:pt idx="74">
                  <c:v>18.75</c:v>
                </c:pt>
                <c:pt idx="75">
                  <c:v>19</c:v>
                </c:pt>
                <c:pt idx="76">
                  <c:v>19.25</c:v>
                </c:pt>
                <c:pt idx="77">
                  <c:v>19.5</c:v>
                </c:pt>
                <c:pt idx="78">
                  <c:v>19.75</c:v>
                </c:pt>
                <c:pt idx="79">
                  <c:v>20</c:v>
                </c:pt>
                <c:pt idx="80">
                  <c:v>20.25</c:v>
                </c:pt>
                <c:pt idx="81">
                  <c:v>20.5</c:v>
                </c:pt>
                <c:pt idx="82">
                  <c:v>20.75</c:v>
                </c:pt>
                <c:pt idx="83">
                  <c:v>21</c:v>
                </c:pt>
                <c:pt idx="84">
                  <c:v>21.25</c:v>
                </c:pt>
                <c:pt idx="85">
                  <c:v>21.5</c:v>
                </c:pt>
                <c:pt idx="86">
                  <c:v>21.75</c:v>
                </c:pt>
                <c:pt idx="87">
                  <c:v>22</c:v>
                </c:pt>
                <c:pt idx="88">
                  <c:v>22.25</c:v>
                </c:pt>
                <c:pt idx="89">
                  <c:v>22.5</c:v>
                </c:pt>
                <c:pt idx="90">
                  <c:v>22.75</c:v>
                </c:pt>
                <c:pt idx="91">
                  <c:v>23</c:v>
                </c:pt>
                <c:pt idx="92">
                  <c:v>23.25</c:v>
                </c:pt>
                <c:pt idx="93">
                  <c:v>23.5</c:v>
                </c:pt>
                <c:pt idx="94">
                  <c:v>23.75</c:v>
                </c:pt>
                <c:pt idx="95">
                  <c:v>24</c:v>
                </c:pt>
                <c:pt idx="96">
                  <c:v>24.25</c:v>
                </c:pt>
                <c:pt idx="97">
                  <c:v>24.5</c:v>
                </c:pt>
                <c:pt idx="98">
                  <c:v>24.75</c:v>
                </c:pt>
                <c:pt idx="99">
                  <c:v>25</c:v>
                </c:pt>
                <c:pt idx="100">
                  <c:v>25.25</c:v>
                </c:pt>
                <c:pt idx="101">
                  <c:v>25.5</c:v>
                </c:pt>
                <c:pt idx="102">
                  <c:v>25.75</c:v>
                </c:pt>
                <c:pt idx="103">
                  <c:v>26</c:v>
                </c:pt>
                <c:pt idx="104">
                  <c:v>26.25</c:v>
                </c:pt>
                <c:pt idx="105">
                  <c:v>26.5</c:v>
                </c:pt>
                <c:pt idx="106">
                  <c:v>26.75</c:v>
                </c:pt>
                <c:pt idx="107">
                  <c:v>27</c:v>
                </c:pt>
                <c:pt idx="108">
                  <c:v>27.25</c:v>
                </c:pt>
                <c:pt idx="109">
                  <c:v>27.5</c:v>
                </c:pt>
                <c:pt idx="110">
                  <c:v>27.75</c:v>
                </c:pt>
                <c:pt idx="111">
                  <c:v>28</c:v>
                </c:pt>
                <c:pt idx="112">
                  <c:v>28.25</c:v>
                </c:pt>
                <c:pt idx="113">
                  <c:v>28.5</c:v>
                </c:pt>
                <c:pt idx="114">
                  <c:v>28.75</c:v>
                </c:pt>
                <c:pt idx="115">
                  <c:v>29</c:v>
                </c:pt>
                <c:pt idx="116">
                  <c:v>29.25</c:v>
                </c:pt>
                <c:pt idx="117">
                  <c:v>29.5</c:v>
                </c:pt>
                <c:pt idx="118">
                  <c:v>29.75</c:v>
                </c:pt>
                <c:pt idx="119">
                  <c:v>30</c:v>
                </c:pt>
                <c:pt idx="120">
                  <c:v>30.25</c:v>
                </c:pt>
                <c:pt idx="121">
                  <c:v>30.5</c:v>
                </c:pt>
                <c:pt idx="122">
                  <c:v>30.75</c:v>
                </c:pt>
                <c:pt idx="123">
                  <c:v>31</c:v>
                </c:pt>
                <c:pt idx="124">
                  <c:v>31.25</c:v>
                </c:pt>
                <c:pt idx="125">
                  <c:v>31.5</c:v>
                </c:pt>
                <c:pt idx="126">
                  <c:v>31.75</c:v>
                </c:pt>
                <c:pt idx="127">
                  <c:v>32</c:v>
                </c:pt>
                <c:pt idx="128">
                  <c:v>32.25</c:v>
                </c:pt>
                <c:pt idx="129">
                  <c:v>32.5</c:v>
                </c:pt>
                <c:pt idx="130">
                  <c:v>32.75</c:v>
                </c:pt>
                <c:pt idx="131">
                  <c:v>33</c:v>
                </c:pt>
                <c:pt idx="132">
                  <c:v>33.25</c:v>
                </c:pt>
                <c:pt idx="133">
                  <c:v>33.5</c:v>
                </c:pt>
                <c:pt idx="134">
                  <c:v>33.75</c:v>
                </c:pt>
                <c:pt idx="135">
                  <c:v>34</c:v>
                </c:pt>
                <c:pt idx="136">
                  <c:v>34.25</c:v>
                </c:pt>
                <c:pt idx="137">
                  <c:v>34.5</c:v>
                </c:pt>
                <c:pt idx="138">
                  <c:v>34.75</c:v>
                </c:pt>
                <c:pt idx="139">
                  <c:v>35</c:v>
                </c:pt>
                <c:pt idx="140">
                  <c:v>35.25</c:v>
                </c:pt>
                <c:pt idx="141">
                  <c:v>35.5</c:v>
                </c:pt>
                <c:pt idx="142">
                  <c:v>35.75</c:v>
                </c:pt>
                <c:pt idx="143">
                  <c:v>36</c:v>
                </c:pt>
                <c:pt idx="144">
                  <c:v>36.25</c:v>
                </c:pt>
                <c:pt idx="145">
                  <c:v>36.5</c:v>
                </c:pt>
                <c:pt idx="146">
                  <c:v>36.75</c:v>
                </c:pt>
                <c:pt idx="147">
                  <c:v>37</c:v>
                </c:pt>
                <c:pt idx="148">
                  <c:v>37.25</c:v>
                </c:pt>
                <c:pt idx="149">
                  <c:v>37.5</c:v>
                </c:pt>
                <c:pt idx="150">
                  <c:v>37.75</c:v>
                </c:pt>
                <c:pt idx="151">
                  <c:v>38</c:v>
                </c:pt>
                <c:pt idx="152">
                  <c:v>38.25</c:v>
                </c:pt>
                <c:pt idx="153">
                  <c:v>38.5</c:v>
                </c:pt>
                <c:pt idx="154">
                  <c:v>38.75</c:v>
                </c:pt>
                <c:pt idx="155">
                  <c:v>39</c:v>
                </c:pt>
                <c:pt idx="156">
                  <c:v>39.25</c:v>
                </c:pt>
                <c:pt idx="157">
                  <c:v>39.5</c:v>
                </c:pt>
                <c:pt idx="158">
                  <c:v>39.75</c:v>
                </c:pt>
                <c:pt idx="159">
                  <c:v>40</c:v>
                </c:pt>
                <c:pt idx="160">
                  <c:v>40.25</c:v>
                </c:pt>
                <c:pt idx="161">
                  <c:v>40.5</c:v>
                </c:pt>
                <c:pt idx="162">
                  <c:v>40.75</c:v>
                </c:pt>
                <c:pt idx="163">
                  <c:v>41</c:v>
                </c:pt>
                <c:pt idx="164">
                  <c:v>41.25</c:v>
                </c:pt>
                <c:pt idx="165">
                  <c:v>41.5</c:v>
                </c:pt>
                <c:pt idx="166">
                  <c:v>41.75</c:v>
                </c:pt>
                <c:pt idx="167">
                  <c:v>42</c:v>
                </c:pt>
                <c:pt idx="168">
                  <c:v>42.25</c:v>
                </c:pt>
                <c:pt idx="169">
                  <c:v>42.5</c:v>
                </c:pt>
                <c:pt idx="170">
                  <c:v>42.75</c:v>
                </c:pt>
                <c:pt idx="171">
                  <c:v>43</c:v>
                </c:pt>
                <c:pt idx="172">
                  <c:v>43.25</c:v>
                </c:pt>
                <c:pt idx="173">
                  <c:v>43.5</c:v>
                </c:pt>
                <c:pt idx="174">
                  <c:v>43.75</c:v>
                </c:pt>
                <c:pt idx="175">
                  <c:v>44</c:v>
                </c:pt>
                <c:pt idx="176">
                  <c:v>44.25</c:v>
                </c:pt>
                <c:pt idx="177">
                  <c:v>44.5</c:v>
                </c:pt>
                <c:pt idx="178">
                  <c:v>44.75</c:v>
                </c:pt>
                <c:pt idx="179">
                  <c:v>45</c:v>
                </c:pt>
                <c:pt idx="180">
                  <c:v>45.25</c:v>
                </c:pt>
                <c:pt idx="181">
                  <c:v>45.5</c:v>
                </c:pt>
                <c:pt idx="182">
                  <c:v>45.75</c:v>
                </c:pt>
                <c:pt idx="183">
                  <c:v>46</c:v>
                </c:pt>
                <c:pt idx="184">
                  <c:v>46.25</c:v>
                </c:pt>
                <c:pt idx="185">
                  <c:v>46.5</c:v>
                </c:pt>
                <c:pt idx="186">
                  <c:v>46.75</c:v>
                </c:pt>
                <c:pt idx="187">
                  <c:v>47</c:v>
                </c:pt>
                <c:pt idx="188">
                  <c:v>47.25</c:v>
                </c:pt>
                <c:pt idx="189">
                  <c:v>47.5</c:v>
                </c:pt>
                <c:pt idx="190">
                  <c:v>47.75</c:v>
                </c:pt>
                <c:pt idx="191">
                  <c:v>48</c:v>
                </c:pt>
              </c:numCache>
            </c:numRef>
          </c:cat>
          <c:val>
            <c:numRef>
              <c:f>'surge fig'!$E$2:$E$194</c:f>
              <c:numCache>
                <c:formatCode>General</c:formatCode>
                <c:ptCount val="193"/>
                <c:pt idx="0">
                  <c:v>16.435159590000001</c:v>
                </c:pt>
                <c:pt idx="1">
                  <c:v>16.750111839999999</c:v>
                </c:pt>
                <c:pt idx="2">
                  <c:v>16.66524209</c:v>
                </c:pt>
                <c:pt idx="3">
                  <c:v>16.281106959999999</c:v>
                </c:pt>
                <c:pt idx="4">
                  <c:v>16.223257369999999</c:v>
                </c:pt>
                <c:pt idx="5">
                  <c:v>16.276736100000001</c:v>
                </c:pt>
                <c:pt idx="6">
                  <c:v>16.34713124</c:v>
                </c:pt>
                <c:pt idx="7">
                  <c:v>16.42126296</c:v>
                </c:pt>
                <c:pt idx="8">
                  <c:v>16.49393667</c:v>
                </c:pt>
                <c:pt idx="9">
                  <c:v>16.577164</c:v>
                </c:pt>
                <c:pt idx="10">
                  <c:v>16.659879149999998</c:v>
                </c:pt>
                <c:pt idx="11">
                  <c:v>16.745198760000001</c:v>
                </c:pt>
                <c:pt idx="12">
                  <c:v>16.828463320000001</c:v>
                </c:pt>
                <c:pt idx="13">
                  <c:v>16.91285401</c:v>
                </c:pt>
                <c:pt idx="14">
                  <c:v>17.004009870000001</c:v>
                </c:pt>
                <c:pt idx="15">
                  <c:v>17.095427749999999</c:v>
                </c:pt>
                <c:pt idx="16">
                  <c:v>17.178621540000002</c:v>
                </c:pt>
                <c:pt idx="17">
                  <c:v>17.25816811</c:v>
                </c:pt>
                <c:pt idx="18">
                  <c:v>17.330622219999999</c:v>
                </c:pt>
                <c:pt idx="19">
                  <c:v>17.410350210000001</c:v>
                </c:pt>
                <c:pt idx="20">
                  <c:v>17.477028199999999</c:v>
                </c:pt>
                <c:pt idx="21">
                  <c:v>17.543701120000001</c:v>
                </c:pt>
                <c:pt idx="22">
                  <c:v>17.60521456</c:v>
                </c:pt>
                <c:pt idx="23">
                  <c:v>17.66093502</c:v>
                </c:pt>
                <c:pt idx="24">
                  <c:v>17.708748100000001</c:v>
                </c:pt>
                <c:pt idx="25">
                  <c:v>17.743689490000001</c:v>
                </c:pt>
                <c:pt idx="26">
                  <c:v>17.772132639999999</c:v>
                </c:pt>
                <c:pt idx="27">
                  <c:v>17.792638140000001</c:v>
                </c:pt>
                <c:pt idx="28">
                  <c:v>17.797163179999998</c:v>
                </c:pt>
                <c:pt idx="29">
                  <c:v>17.789138770000001</c:v>
                </c:pt>
                <c:pt idx="30">
                  <c:v>17.769033589999999</c:v>
                </c:pt>
                <c:pt idx="31">
                  <c:v>17.724670029999999</c:v>
                </c:pt>
                <c:pt idx="32">
                  <c:v>17.675557619999999</c:v>
                </c:pt>
                <c:pt idx="33">
                  <c:v>17.612508080000001</c:v>
                </c:pt>
                <c:pt idx="34">
                  <c:v>17.549440109999999</c:v>
                </c:pt>
                <c:pt idx="35">
                  <c:v>17.471096150000001</c:v>
                </c:pt>
                <c:pt idx="36">
                  <c:v>17.396504180000001</c:v>
                </c:pt>
                <c:pt idx="37">
                  <c:v>17.312346519999998</c:v>
                </c:pt>
                <c:pt idx="38">
                  <c:v>17.237515550000001</c:v>
                </c:pt>
                <c:pt idx="39">
                  <c:v>17.16719247</c:v>
                </c:pt>
                <c:pt idx="40">
                  <c:v>17.07333174</c:v>
                </c:pt>
                <c:pt idx="41">
                  <c:v>17.002720010000001</c:v>
                </c:pt>
                <c:pt idx="42">
                  <c:v>16.959383259999999</c:v>
                </c:pt>
                <c:pt idx="43">
                  <c:v>16.90392799</c:v>
                </c:pt>
                <c:pt idx="44">
                  <c:v>16.856291129999999</c:v>
                </c:pt>
                <c:pt idx="45">
                  <c:v>16.84069414</c:v>
                </c:pt>
                <c:pt idx="46">
                  <c:v>16.841052479999998</c:v>
                </c:pt>
                <c:pt idx="47">
                  <c:v>16.84197326</c:v>
                </c:pt>
                <c:pt idx="48">
                  <c:v>16.853652490000002</c:v>
                </c:pt>
                <c:pt idx="49">
                  <c:v>16.88957911</c:v>
                </c:pt>
                <c:pt idx="50">
                  <c:v>16.908215670000001</c:v>
                </c:pt>
                <c:pt idx="51">
                  <c:v>16.922557950000002</c:v>
                </c:pt>
                <c:pt idx="52">
                  <c:v>16.993403780000001</c:v>
                </c:pt>
                <c:pt idx="53">
                  <c:v>17.081691490000001</c:v>
                </c:pt>
                <c:pt idx="54">
                  <c:v>17.143913479999998</c:v>
                </c:pt>
                <c:pt idx="55">
                  <c:v>17.211690359999999</c:v>
                </c:pt>
                <c:pt idx="56">
                  <c:v>17.32340507</c:v>
                </c:pt>
                <c:pt idx="57">
                  <c:v>17.441146759999999</c:v>
                </c:pt>
                <c:pt idx="58">
                  <c:v>17.526470589999999</c:v>
                </c:pt>
                <c:pt idx="59">
                  <c:v>17.603450850000002</c:v>
                </c:pt>
                <c:pt idx="60">
                  <c:v>17.691478669999999</c:v>
                </c:pt>
                <c:pt idx="61">
                  <c:v>17.789403490000002</c:v>
                </c:pt>
                <c:pt idx="62">
                  <c:v>17.878848829999999</c:v>
                </c:pt>
                <c:pt idx="63">
                  <c:v>17.96247769</c:v>
                </c:pt>
                <c:pt idx="64">
                  <c:v>18.04702138</c:v>
                </c:pt>
                <c:pt idx="65">
                  <c:v>18.147733469999999</c:v>
                </c:pt>
                <c:pt idx="66">
                  <c:v>18.268793420000002</c:v>
                </c:pt>
                <c:pt idx="67">
                  <c:v>18.369825259999999</c:v>
                </c:pt>
                <c:pt idx="68">
                  <c:v>18.50060036</c:v>
                </c:pt>
                <c:pt idx="69">
                  <c:v>18.601894789999999</c:v>
                </c:pt>
                <c:pt idx="70">
                  <c:v>18.735283169999999</c:v>
                </c:pt>
                <c:pt idx="71">
                  <c:v>18.87739148</c:v>
                </c:pt>
                <c:pt idx="72">
                  <c:v>18.977247380000001</c:v>
                </c:pt>
                <c:pt idx="73">
                  <c:v>19.019944769999999</c:v>
                </c:pt>
                <c:pt idx="74">
                  <c:v>19.07875086</c:v>
                </c:pt>
                <c:pt idx="75">
                  <c:v>19.15250464</c:v>
                </c:pt>
                <c:pt idx="76">
                  <c:v>19.208844259999999</c:v>
                </c:pt>
                <c:pt idx="77">
                  <c:v>19.25216301</c:v>
                </c:pt>
                <c:pt idx="78">
                  <c:v>19.243349070000001</c:v>
                </c:pt>
                <c:pt idx="79">
                  <c:v>19.200789759999999</c:v>
                </c:pt>
                <c:pt idx="80">
                  <c:v>19.11278081</c:v>
                </c:pt>
                <c:pt idx="81">
                  <c:v>19.012418589999999</c:v>
                </c:pt>
                <c:pt idx="82">
                  <c:v>18.901917730000001</c:v>
                </c:pt>
                <c:pt idx="83">
                  <c:v>18.790017339999999</c:v>
                </c:pt>
                <c:pt idx="84">
                  <c:v>18.58970639</c:v>
                </c:pt>
                <c:pt idx="85">
                  <c:v>18.348547809999999</c:v>
                </c:pt>
                <c:pt idx="86">
                  <c:v>18.166783250000002</c:v>
                </c:pt>
                <c:pt idx="87">
                  <c:v>17.992936480000001</c:v>
                </c:pt>
                <c:pt idx="88">
                  <c:v>17.808161269999999</c:v>
                </c:pt>
                <c:pt idx="89">
                  <c:v>17.6336099</c:v>
                </c:pt>
                <c:pt idx="90">
                  <c:v>17.474591790000002</c:v>
                </c:pt>
                <c:pt idx="91">
                  <c:v>17.315283690000001</c:v>
                </c:pt>
                <c:pt idx="92">
                  <c:v>17.152682970000001</c:v>
                </c:pt>
                <c:pt idx="93">
                  <c:v>16.99871886</c:v>
                </c:pt>
                <c:pt idx="94">
                  <c:v>16.841280080000001</c:v>
                </c:pt>
                <c:pt idx="95">
                  <c:v>16.737645629999999</c:v>
                </c:pt>
                <c:pt idx="96">
                  <c:v>16.612043190000001</c:v>
                </c:pt>
                <c:pt idx="97">
                  <c:v>16.53007968</c:v>
                </c:pt>
                <c:pt idx="98">
                  <c:v>16.451827349999999</c:v>
                </c:pt>
                <c:pt idx="99">
                  <c:v>16.40881173</c:v>
                </c:pt>
                <c:pt idx="100">
                  <c:v>16.382183399999999</c:v>
                </c:pt>
                <c:pt idx="101">
                  <c:v>16.360984890000001</c:v>
                </c:pt>
                <c:pt idx="102">
                  <c:v>16.376200709999999</c:v>
                </c:pt>
                <c:pt idx="103">
                  <c:v>16.412779019999999</c:v>
                </c:pt>
                <c:pt idx="104">
                  <c:v>16.446291689999999</c:v>
                </c:pt>
                <c:pt idx="105">
                  <c:v>16.48740737</c:v>
                </c:pt>
                <c:pt idx="106">
                  <c:v>16.550066999999999</c:v>
                </c:pt>
                <c:pt idx="107">
                  <c:v>16.620150410000001</c:v>
                </c:pt>
                <c:pt idx="108">
                  <c:v>16.709571400000002</c:v>
                </c:pt>
                <c:pt idx="109">
                  <c:v>16.79277858</c:v>
                </c:pt>
                <c:pt idx="110">
                  <c:v>16.894302100000001</c:v>
                </c:pt>
                <c:pt idx="111">
                  <c:v>17.007151990000001</c:v>
                </c:pt>
                <c:pt idx="112">
                  <c:v>17.1008344</c:v>
                </c:pt>
                <c:pt idx="113">
                  <c:v>17.195915899999999</c:v>
                </c:pt>
                <c:pt idx="114">
                  <c:v>17.292076290000001</c:v>
                </c:pt>
                <c:pt idx="115">
                  <c:v>17.3725086</c:v>
                </c:pt>
                <c:pt idx="116">
                  <c:v>17.450482059999999</c:v>
                </c:pt>
                <c:pt idx="117">
                  <c:v>17.519105679999999</c:v>
                </c:pt>
                <c:pt idx="118">
                  <c:v>17.57467935</c:v>
                </c:pt>
                <c:pt idx="119">
                  <c:v>17.609116329999999</c:v>
                </c:pt>
                <c:pt idx="120">
                  <c:v>17.623789330000001</c:v>
                </c:pt>
                <c:pt idx="121">
                  <c:v>17.631555840000001</c:v>
                </c:pt>
                <c:pt idx="122">
                  <c:v>17.613855210000001</c:v>
                </c:pt>
                <c:pt idx="123">
                  <c:v>17.58529278</c:v>
                </c:pt>
                <c:pt idx="124">
                  <c:v>17.541890760000001</c:v>
                </c:pt>
                <c:pt idx="125">
                  <c:v>17.471002110000001</c:v>
                </c:pt>
                <c:pt idx="126">
                  <c:v>17.390408829999998</c:v>
                </c:pt>
                <c:pt idx="127">
                  <c:v>17.30646441</c:v>
                </c:pt>
                <c:pt idx="128">
                  <c:v>17.21611837</c:v>
                </c:pt>
                <c:pt idx="129">
                  <c:v>17.125776259999999</c:v>
                </c:pt>
                <c:pt idx="130">
                  <c:v>17.039860820000001</c:v>
                </c:pt>
                <c:pt idx="131">
                  <c:v>16.948593370000001</c:v>
                </c:pt>
                <c:pt idx="132">
                  <c:v>16.866709759999999</c:v>
                </c:pt>
                <c:pt idx="133">
                  <c:v>16.795154570000001</c:v>
                </c:pt>
                <c:pt idx="134">
                  <c:v>16.72210986</c:v>
                </c:pt>
                <c:pt idx="135">
                  <c:v>16.658806599999998</c:v>
                </c:pt>
                <c:pt idx="136">
                  <c:v>16.592037479999998</c:v>
                </c:pt>
                <c:pt idx="137">
                  <c:v>16.531970380000001</c:v>
                </c:pt>
                <c:pt idx="138">
                  <c:v>16.469005110000001</c:v>
                </c:pt>
                <c:pt idx="139">
                  <c:v>16.403064520000001</c:v>
                </c:pt>
                <c:pt idx="140">
                  <c:v>16.33757189</c:v>
                </c:pt>
                <c:pt idx="141">
                  <c:v>16.267464260000001</c:v>
                </c:pt>
                <c:pt idx="142">
                  <c:v>16.191397460000001</c:v>
                </c:pt>
                <c:pt idx="143">
                  <c:v>16.11146802</c:v>
                </c:pt>
                <c:pt idx="144">
                  <c:v>16.034906599999999</c:v>
                </c:pt>
                <c:pt idx="145">
                  <c:v>15.95521093</c:v>
                </c:pt>
                <c:pt idx="146">
                  <c:v>15.8767722</c:v>
                </c:pt>
                <c:pt idx="147">
                  <c:v>15.81596154</c:v>
                </c:pt>
                <c:pt idx="148">
                  <c:v>15.743121049999999</c:v>
                </c:pt>
                <c:pt idx="149">
                  <c:v>15.68629569</c:v>
                </c:pt>
                <c:pt idx="150">
                  <c:v>15.71666746</c:v>
                </c:pt>
                <c:pt idx="151">
                  <c:v>15.61538865</c:v>
                </c:pt>
                <c:pt idx="152">
                  <c:v>15.666488879999999</c:v>
                </c:pt>
                <c:pt idx="153">
                  <c:v>15.672712239999999</c:v>
                </c:pt>
                <c:pt idx="154">
                  <c:v>15.75287423</c:v>
                </c:pt>
                <c:pt idx="155">
                  <c:v>15.796770690000001</c:v>
                </c:pt>
                <c:pt idx="156">
                  <c:v>15.91659136</c:v>
                </c:pt>
                <c:pt idx="157">
                  <c:v>15.98226156</c:v>
                </c:pt>
                <c:pt idx="158">
                  <c:v>16.092371929999999</c:v>
                </c:pt>
                <c:pt idx="159">
                  <c:v>16.219318170000001</c:v>
                </c:pt>
                <c:pt idx="160">
                  <c:v>16.30652538</c:v>
                </c:pt>
                <c:pt idx="161">
                  <c:v>16.407472250000001</c:v>
                </c:pt>
                <c:pt idx="162">
                  <c:v>16.534210009999999</c:v>
                </c:pt>
                <c:pt idx="163">
                  <c:v>16.63028418</c:v>
                </c:pt>
                <c:pt idx="164">
                  <c:v>16.717672499999999</c:v>
                </c:pt>
                <c:pt idx="165">
                  <c:v>16.81851494</c:v>
                </c:pt>
                <c:pt idx="166">
                  <c:v>16.90051656</c:v>
                </c:pt>
                <c:pt idx="167">
                  <c:v>16.967183930000001</c:v>
                </c:pt>
                <c:pt idx="168">
                  <c:v>17.020258160000001</c:v>
                </c:pt>
                <c:pt idx="169">
                  <c:v>17.052250310000002</c:v>
                </c:pt>
                <c:pt idx="170">
                  <c:v>17.07744151</c:v>
                </c:pt>
                <c:pt idx="171">
                  <c:v>17.090796210000001</c:v>
                </c:pt>
                <c:pt idx="172">
                  <c:v>17.086343289999999</c:v>
                </c:pt>
                <c:pt idx="173">
                  <c:v>17.0658116</c:v>
                </c:pt>
                <c:pt idx="174">
                  <c:v>17.027429569999999</c:v>
                </c:pt>
                <c:pt idx="175">
                  <c:v>16.968467799999999</c:v>
                </c:pt>
                <c:pt idx="176">
                  <c:v>16.89686365</c:v>
                </c:pt>
                <c:pt idx="177">
                  <c:v>16.813598930000001</c:v>
                </c:pt>
                <c:pt idx="178">
                  <c:v>16.726911099999999</c:v>
                </c:pt>
                <c:pt idx="179">
                  <c:v>16.64097503</c:v>
                </c:pt>
                <c:pt idx="180">
                  <c:v>16.555869170000001</c:v>
                </c:pt>
                <c:pt idx="181">
                  <c:v>16.47658976</c:v>
                </c:pt>
                <c:pt idx="182">
                  <c:v>16.40515611</c:v>
                </c:pt>
                <c:pt idx="183">
                  <c:v>16.331114329999998</c:v>
                </c:pt>
                <c:pt idx="184">
                  <c:v>16.27007128</c:v>
                </c:pt>
                <c:pt idx="185">
                  <c:v>16.208827809999999</c:v>
                </c:pt>
                <c:pt idx="186">
                  <c:v>16.15154845</c:v>
                </c:pt>
                <c:pt idx="187">
                  <c:v>16.09373759</c:v>
                </c:pt>
                <c:pt idx="188">
                  <c:v>16.042429680000001</c:v>
                </c:pt>
                <c:pt idx="189">
                  <c:v>15.994232090000001</c:v>
                </c:pt>
                <c:pt idx="190">
                  <c:v>15.951049510000001</c:v>
                </c:pt>
                <c:pt idx="191">
                  <c:v>15.904980439999999</c:v>
                </c:pt>
                <c:pt idx="192">
                  <c:v>15.866257510000001</c:v>
                </c:pt>
              </c:numCache>
            </c:numRef>
          </c:val>
          <c:smooth val="0"/>
          <c:extLst>
            <c:ext xmlns:c16="http://schemas.microsoft.com/office/drawing/2014/chart" uri="{C3380CC4-5D6E-409C-BE32-E72D297353CC}">
              <c16:uniqueId val="{00000002-43FE-40CB-97E9-F672768E9C6E}"/>
            </c:ext>
          </c:extLst>
        </c:ser>
        <c:ser>
          <c:idx val="3"/>
          <c:order val="3"/>
          <c:tx>
            <c:strRef>
              <c:f>'surge fig'!$F$1</c:f>
              <c:strCache>
                <c:ptCount val="1"/>
                <c:pt idx="0">
                  <c:v>sc04</c:v>
                </c:pt>
              </c:strCache>
            </c:strRef>
          </c:tx>
          <c:spPr>
            <a:ln w="15875" cap="rnd">
              <a:solidFill>
                <a:schemeClr val="accent4"/>
              </a:solidFill>
              <a:round/>
            </a:ln>
            <a:effectLst/>
          </c:spPr>
          <c:marker>
            <c:symbol val="none"/>
          </c:marker>
          <c:cat>
            <c:numRef>
              <c:f>'surge fig'!$B$3:$B$194</c:f>
              <c:numCache>
                <c:formatCode>General</c:formatCode>
                <c:ptCount val="192"/>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pt idx="40">
                  <c:v>10.25</c:v>
                </c:pt>
                <c:pt idx="41">
                  <c:v>10.5</c:v>
                </c:pt>
                <c:pt idx="42">
                  <c:v>10.75</c:v>
                </c:pt>
                <c:pt idx="43">
                  <c:v>11</c:v>
                </c:pt>
                <c:pt idx="44">
                  <c:v>11.25</c:v>
                </c:pt>
                <c:pt idx="45">
                  <c:v>11.5</c:v>
                </c:pt>
                <c:pt idx="46">
                  <c:v>11.75</c:v>
                </c:pt>
                <c:pt idx="47">
                  <c:v>12</c:v>
                </c:pt>
                <c:pt idx="48">
                  <c:v>12.25</c:v>
                </c:pt>
                <c:pt idx="49">
                  <c:v>12.5</c:v>
                </c:pt>
                <c:pt idx="50">
                  <c:v>12.75</c:v>
                </c:pt>
                <c:pt idx="51">
                  <c:v>13</c:v>
                </c:pt>
                <c:pt idx="52">
                  <c:v>13.25</c:v>
                </c:pt>
                <c:pt idx="53">
                  <c:v>13.5</c:v>
                </c:pt>
                <c:pt idx="54">
                  <c:v>13.75</c:v>
                </c:pt>
                <c:pt idx="55">
                  <c:v>14</c:v>
                </c:pt>
                <c:pt idx="56">
                  <c:v>14.25</c:v>
                </c:pt>
                <c:pt idx="57">
                  <c:v>14.5</c:v>
                </c:pt>
                <c:pt idx="58">
                  <c:v>14.75</c:v>
                </c:pt>
                <c:pt idx="59">
                  <c:v>15</c:v>
                </c:pt>
                <c:pt idx="60">
                  <c:v>15.25</c:v>
                </c:pt>
                <c:pt idx="61">
                  <c:v>15.5</c:v>
                </c:pt>
                <c:pt idx="62">
                  <c:v>15.75</c:v>
                </c:pt>
                <c:pt idx="63">
                  <c:v>16</c:v>
                </c:pt>
                <c:pt idx="64">
                  <c:v>16.25</c:v>
                </c:pt>
                <c:pt idx="65">
                  <c:v>16.5</c:v>
                </c:pt>
                <c:pt idx="66">
                  <c:v>16.75</c:v>
                </c:pt>
                <c:pt idx="67">
                  <c:v>17</c:v>
                </c:pt>
                <c:pt idx="68">
                  <c:v>17.25</c:v>
                </c:pt>
                <c:pt idx="69">
                  <c:v>17.5</c:v>
                </c:pt>
                <c:pt idx="70">
                  <c:v>17.75</c:v>
                </c:pt>
                <c:pt idx="71">
                  <c:v>18</c:v>
                </c:pt>
                <c:pt idx="72">
                  <c:v>18.25</c:v>
                </c:pt>
                <c:pt idx="73">
                  <c:v>18.5</c:v>
                </c:pt>
                <c:pt idx="74">
                  <c:v>18.75</c:v>
                </c:pt>
                <c:pt idx="75">
                  <c:v>19</c:v>
                </c:pt>
                <c:pt idx="76">
                  <c:v>19.25</c:v>
                </c:pt>
                <c:pt idx="77">
                  <c:v>19.5</c:v>
                </c:pt>
                <c:pt idx="78">
                  <c:v>19.75</c:v>
                </c:pt>
                <c:pt idx="79">
                  <c:v>20</c:v>
                </c:pt>
                <c:pt idx="80">
                  <c:v>20.25</c:v>
                </c:pt>
                <c:pt idx="81">
                  <c:v>20.5</c:v>
                </c:pt>
                <c:pt idx="82">
                  <c:v>20.75</c:v>
                </c:pt>
                <c:pt idx="83">
                  <c:v>21</c:v>
                </c:pt>
                <c:pt idx="84">
                  <c:v>21.25</c:v>
                </c:pt>
                <c:pt idx="85">
                  <c:v>21.5</c:v>
                </c:pt>
                <c:pt idx="86">
                  <c:v>21.75</c:v>
                </c:pt>
                <c:pt idx="87">
                  <c:v>22</c:v>
                </c:pt>
                <c:pt idx="88">
                  <c:v>22.25</c:v>
                </c:pt>
                <c:pt idx="89">
                  <c:v>22.5</c:v>
                </c:pt>
                <c:pt idx="90">
                  <c:v>22.75</c:v>
                </c:pt>
                <c:pt idx="91">
                  <c:v>23</c:v>
                </c:pt>
                <c:pt idx="92">
                  <c:v>23.25</c:v>
                </c:pt>
                <c:pt idx="93">
                  <c:v>23.5</c:v>
                </c:pt>
                <c:pt idx="94">
                  <c:v>23.75</c:v>
                </c:pt>
                <c:pt idx="95">
                  <c:v>24</c:v>
                </c:pt>
                <c:pt idx="96">
                  <c:v>24.25</c:v>
                </c:pt>
                <c:pt idx="97">
                  <c:v>24.5</c:v>
                </c:pt>
                <c:pt idx="98">
                  <c:v>24.75</c:v>
                </c:pt>
                <c:pt idx="99">
                  <c:v>25</c:v>
                </c:pt>
                <c:pt idx="100">
                  <c:v>25.25</c:v>
                </c:pt>
                <c:pt idx="101">
                  <c:v>25.5</c:v>
                </c:pt>
                <c:pt idx="102">
                  <c:v>25.75</c:v>
                </c:pt>
                <c:pt idx="103">
                  <c:v>26</c:v>
                </c:pt>
                <c:pt idx="104">
                  <c:v>26.25</c:v>
                </c:pt>
                <c:pt idx="105">
                  <c:v>26.5</c:v>
                </c:pt>
                <c:pt idx="106">
                  <c:v>26.75</c:v>
                </c:pt>
                <c:pt idx="107">
                  <c:v>27</c:v>
                </c:pt>
                <c:pt idx="108">
                  <c:v>27.25</c:v>
                </c:pt>
                <c:pt idx="109">
                  <c:v>27.5</c:v>
                </c:pt>
                <c:pt idx="110">
                  <c:v>27.75</c:v>
                </c:pt>
                <c:pt idx="111">
                  <c:v>28</c:v>
                </c:pt>
                <c:pt idx="112">
                  <c:v>28.25</c:v>
                </c:pt>
                <c:pt idx="113">
                  <c:v>28.5</c:v>
                </c:pt>
                <c:pt idx="114">
                  <c:v>28.75</c:v>
                </c:pt>
                <c:pt idx="115">
                  <c:v>29</c:v>
                </c:pt>
                <c:pt idx="116">
                  <c:v>29.25</c:v>
                </c:pt>
                <c:pt idx="117">
                  <c:v>29.5</c:v>
                </c:pt>
                <c:pt idx="118">
                  <c:v>29.75</c:v>
                </c:pt>
                <c:pt idx="119">
                  <c:v>30</c:v>
                </c:pt>
                <c:pt idx="120">
                  <c:v>30.25</c:v>
                </c:pt>
                <c:pt idx="121">
                  <c:v>30.5</c:v>
                </c:pt>
                <c:pt idx="122">
                  <c:v>30.75</c:v>
                </c:pt>
                <c:pt idx="123">
                  <c:v>31</c:v>
                </c:pt>
                <c:pt idx="124">
                  <c:v>31.25</c:v>
                </c:pt>
                <c:pt idx="125">
                  <c:v>31.5</c:v>
                </c:pt>
                <c:pt idx="126">
                  <c:v>31.75</c:v>
                </c:pt>
                <c:pt idx="127">
                  <c:v>32</c:v>
                </c:pt>
                <c:pt idx="128">
                  <c:v>32.25</c:v>
                </c:pt>
                <c:pt idx="129">
                  <c:v>32.5</c:v>
                </c:pt>
                <c:pt idx="130">
                  <c:v>32.75</c:v>
                </c:pt>
                <c:pt idx="131">
                  <c:v>33</c:v>
                </c:pt>
                <c:pt idx="132">
                  <c:v>33.25</c:v>
                </c:pt>
                <c:pt idx="133">
                  <c:v>33.5</c:v>
                </c:pt>
                <c:pt idx="134">
                  <c:v>33.75</c:v>
                </c:pt>
                <c:pt idx="135">
                  <c:v>34</c:v>
                </c:pt>
                <c:pt idx="136">
                  <c:v>34.25</c:v>
                </c:pt>
                <c:pt idx="137">
                  <c:v>34.5</c:v>
                </c:pt>
                <c:pt idx="138">
                  <c:v>34.75</c:v>
                </c:pt>
                <c:pt idx="139">
                  <c:v>35</c:v>
                </c:pt>
                <c:pt idx="140">
                  <c:v>35.25</c:v>
                </c:pt>
                <c:pt idx="141">
                  <c:v>35.5</c:v>
                </c:pt>
                <c:pt idx="142">
                  <c:v>35.75</c:v>
                </c:pt>
                <c:pt idx="143">
                  <c:v>36</c:v>
                </c:pt>
                <c:pt idx="144">
                  <c:v>36.25</c:v>
                </c:pt>
                <c:pt idx="145">
                  <c:v>36.5</c:v>
                </c:pt>
                <c:pt idx="146">
                  <c:v>36.75</c:v>
                </c:pt>
                <c:pt idx="147">
                  <c:v>37</c:v>
                </c:pt>
                <c:pt idx="148">
                  <c:v>37.25</c:v>
                </c:pt>
                <c:pt idx="149">
                  <c:v>37.5</c:v>
                </c:pt>
                <c:pt idx="150">
                  <c:v>37.75</c:v>
                </c:pt>
                <c:pt idx="151">
                  <c:v>38</c:v>
                </c:pt>
                <c:pt idx="152">
                  <c:v>38.25</c:v>
                </c:pt>
                <c:pt idx="153">
                  <c:v>38.5</c:v>
                </c:pt>
                <c:pt idx="154">
                  <c:v>38.75</c:v>
                </c:pt>
                <c:pt idx="155">
                  <c:v>39</c:v>
                </c:pt>
                <c:pt idx="156">
                  <c:v>39.25</c:v>
                </c:pt>
                <c:pt idx="157">
                  <c:v>39.5</c:v>
                </c:pt>
                <c:pt idx="158">
                  <c:v>39.75</c:v>
                </c:pt>
                <c:pt idx="159">
                  <c:v>40</c:v>
                </c:pt>
                <c:pt idx="160">
                  <c:v>40.25</c:v>
                </c:pt>
                <c:pt idx="161">
                  <c:v>40.5</c:v>
                </c:pt>
                <c:pt idx="162">
                  <c:v>40.75</c:v>
                </c:pt>
                <c:pt idx="163">
                  <c:v>41</c:v>
                </c:pt>
                <c:pt idx="164">
                  <c:v>41.25</c:v>
                </c:pt>
                <c:pt idx="165">
                  <c:v>41.5</c:v>
                </c:pt>
                <c:pt idx="166">
                  <c:v>41.75</c:v>
                </c:pt>
                <c:pt idx="167">
                  <c:v>42</c:v>
                </c:pt>
                <c:pt idx="168">
                  <c:v>42.25</c:v>
                </c:pt>
                <c:pt idx="169">
                  <c:v>42.5</c:v>
                </c:pt>
                <c:pt idx="170">
                  <c:v>42.75</c:v>
                </c:pt>
                <c:pt idx="171">
                  <c:v>43</c:v>
                </c:pt>
                <c:pt idx="172">
                  <c:v>43.25</c:v>
                </c:pt>
                <c:pt idx="173">
                  <c:v>43.5</c:v>
                </c:pt>
                <c:pt idx="174">
                  <c:v>43.75</c:v>
                </c:pt>
                <c:pt idx="175">
                  <c:v>44</c:v>
                </c:pt>
                <c:pt idx="176">
                  <c:v>44.25</c:v>
                </c:pt>
                <c:pt idx="177">
                  <c:v>44.5</c:v>
                </c:pt>
                <c:pt idx="178">
                  <c:v>44.75</c:v>
                </c:pt>
                <c:pt idx="179">
                  <c:v>45</c:v>
                </c:pt>
                <c:pt idx="180">
                  <c:v>45.25</c:v>
                </c:pt>
                <c:pt idx="181">
                  <c:v>45.5</c:v>
                </c:pt>
                <c:pt idx="182">
                  <c:v>45.75</c:v>
                </c:pt>
                <c:pt idx="183">
                  <c:v>46</c:v>
                </c:pt>
                <c:pt idx="184">
                  <c:v>46.25</c:v>
                </c:pt>
                <c:pt idx="185">
                  <c:v>46.5</c:v>
                </c:pt>
                <c:pt idx="186">
                  <c:v>46.75</c:v>
                </c:pt>
                <c:pt idx="187">
                  <c:v>47</c:v>
                </c:pt>
                <c:pt idx="188">
                  <c:v>47.25</c:v>
                </c:pt>
                <c:pt idx="189">
                  <c:v>47.5</c:v>
                </c:pt>
                <c:pt idx="190">
                  <c:v>47.75</c:v>
                </c:pt>
                <c:pt idx="191">
                  <c:v>48</c:v>
                </c:pt>
              </c:numCache>
            </c:numRef>
          </c:cat>
          <c:val>
            <c:numRef>
              <c:f>'surge fig'!$F$2:$F$194</c:f>
              <c:numCache>
                <c:formatCode>General</c:formatCode>
                <c:ptCount val="193"/>
                <c:pt idx="0">
                  <c:v>16.281106959999999</c:v>
                </c:pt>
                <c:pt idx="1">
                  <c:v>16.349937950000001</c:v>
                </c:pt>
                <c:pt idx="2">
                  <c:v>16.424011100000001</c:v>
                </c:pt>
                <c:pt idx="3">
                  <c:v>16.499904860000001</c:v>
                </c:pt>
                <c:pt idx="4">
                  <c:v>16.582860279999998</c:v>
                </c:pt>
                <c:pt idx="5">
                  <c:v>16.667089730000001</c:v>
                </c:pt>
                <c:pt idx="6">
                  <c:v>16.75374455</c:v>
                </c:pt>
                <c:pt idx="7">
                  <c:v>16.836174509999999</c:v>
                </c:pt>
                <c:pt idx="8">
                  <c:v>16.921910960000002</c:v>
                </c:pt>
                <c:pt idx="9">
                  <c:v>17.01368201</c:v>
                </c:pt>
                <c:pt idx="10">
                  <c:v>17.104470410000001</c:v>
                </c:pt>
                <c:pt idx="11">
                  <c:v>17.185090890000001</c:v>
                </c:pt>
                <c:pt idx="12">
                  <c:v>17.263002629999999</c:v>
                </c:pt>
                <c:pt idx="13">
                  <c:v>17.338291699999999</c:v>
                </c:pt>
                <c:pt idx="14">
                  <c:v>17.41265318</c:v>
                </c:pt>
                <c:pt idx="15">
                  <c:v>17.481746739999998</c:v>
                </c:pt>
                <c:pt idx="16">
                  <c:v>17.550016960000001</c:v>
                </c:pt>
                <c:pt idx="17">
                  <c:v>17.607606579999999</c:v>
                </c:pt>
                <c:pt idx="18">
                  <c:v>17.661868089999999</c:v>
                </c:pt>
                <c:pt idx="19">
                  <c:v>17.707497180000001</c:v>
                </c:pt>
                <c:pt idx="20">
                  <c:v>17.74259537</c:v>
                </c:pt>
                <c:pt idx="21">
                  <c:v>17.770283119999998</c:v>
                </c:pt>
                <c:pt idx="22">
                  <c:v>17.787265489999999</c:v>
                </c:pt>
                <c:pt idx="23">
                  <c:v>17.79014214</c:v>
                </c:pt>
                <c:pt idx="24">
                  <c:v>17.779814210000001</c:v>
                </c:pt>
                <c:pt idx="25">
                  <c:v>17.75479151</c:v>
                </c:pt>
                <c:pt idx="26">
                  <c:v>17.71068395</c:v>
                </c:pt>
                <c:pt idx="27">
                  <c:v>17.659776610000002</c:v>
                </c:pt>
                <c:pt idx="28">
                  <c:v>17.595540639999999</c:v>
                </c:pt>
                <c:pt idx="29">
                  <c:v>17.531193259999998</c:v>
                </c:pt>
                <c:pt idx="30">
                  <c:v>17.449622609999999</c:v>
                </c:pt>
                <c:pt idx="31">
                  <c:v>17.380074369999999</c:v>
                </c:pt>
                <c:pt idx="32">
                  <c:v>17.292369269999998</c:v>
                </c:pt>
                <c:pt idx="33">
                  <c:v>17.214882060000001</c:v>
                </c:pt>
                <c:pt idx="34">
                  <c:v>17.141886580000001</c:v>
                </c:pt>
                <c:pt idx="35">
                  <c:v>17.06211545</c:v>
                </c:pt>
                <c:pt idx="36">
                  <c:v>16.995750359999999</c:v>
                </c:pt>
                <c:pt idx="37">
                  <c:v>16.94579646</c:v>
                </c:pt>
                <c:pt idx="38">
                  <c:v>16.8944002</c:v>
                </c:pt>
                <c:pt idx="39">
                  <c:v>16.858763379999999</c:v>
                </c:pt>
                <c:pt idx="40">
                  <c:v>16.834375990000002</c:v>
                </c:pt>
                <c:pt idx="41">
                  <c:v>16.83547454</c:v>
                </c:pt>
                <c:pt idx="42">
                  <c:v>16.837869349999998</c:v>
                </c:pt>
                <c:pt idx="43">
                  <c:v>16.854395579999998</c:v>
                </c:pt>
                <c:pt idx="44">
                  <c:v>16.878059440000001</c:v>
                </c:pt>
                <c:pt idx="45">
                  <c:v>16.896849799999998</c:v>
                </c:pt>
                <c:pt idx="46">
                  <c:v>16.929551329999999</c:v>
                </c:pt>
                <c:pt idx="47">
                  <c:v>16.99767048</c:v>
                </c:pt>
                <c:pt idx="48">
                  <c:v>17.073589779999999</c:v>
                </c:pt>
                <c:pt idx="49">
                  <c:v>17.141292549999999</c:v>
                </c:pt>
                <c:pt idx="50">
                  <c:v>17.221824179999999</c:v>
                </c:pt>
                <c:pt idx="51">
                  <c:v>17.325719070000002</c:v>
                </c:pt>
                <c:pt idx="52">
                  <c:v>17.426167589999999</c:v>
                </c:pt>
                <c:pt idx="53">
                  <c:v>17.51924447</c:v>
                </c:pt>
                <c:pt idx="54">
                  <c:v>17.593274359999999</c:v>
                </c:pt>
                <c:pt idx="55">
                  <c:v>17.6821056</c:v>
                </c:pt>
                <c:pt idx="56">
                  <c:v>17.772790730000001</c:v>
                </c:pt>
                <c:pt idx="57">
                  <c:v>17.87716266</c:v>
                </c:pt>
                <c:pt idx="58">
                  <c:v>17.954917129999998</c:v>
                </c:pt>
                <c:pt idx="59">
                  <c:v>18.03909964</c:v>
                </c:pt>
                <c:pt idx="60">
                  <c:v>18.14458252</c:v>
                </c:pt>
                <c:pt idx="61">
                  <c:v>18.25694957</c:v>
                </c:pt>
                <c:pt idx="62">
                  <c:v>18.367667239999999</c:v>
                </c:pt>
                <c:pt idx="63">
                  <c:v>18.46847674</c:v>
                </c:pt>
                <c:pt idx="64">
                  <c:v>18.571099660000002</c:v>
                </c:pt>
                <c:pt idx="65">
                  <c:v>18.690694929999999</c:v>
                </c:pt>
                <c:pt idx="66">
                  <c:v>18.813503529999998</c:v>
                </c:pt>
                <c:pt idx="67">
                  <c:v>18.910169490000001</c:v>
                </c:pt>
                <c:pt idx="68">
                  <c:v>18.955032330000002</c:v>
                </c:pt>
                <c:pt idx="69">
                  <c:v>19.022467110000001</c:v>
                </c:pt>
                <c:pt idx="70">
                  <c:v>19.103559489999999</c:v>
                </c:pt>
                <c:pt idx="71">
                  <c:v>19.16622705</c:v>
                </c:pt>
                <c:pt idx="72">
                  <c:v>19.21225287</c:v>
                </c:pt>
                <c:pt idx="73">
                  <c:v>19.21094154</c:v>
                </c:pt>
                <c:pt idx="74">
                  <c:v>19.169192679999998</c:v>
                </c:pt>
                <c:pt idx="75">
                  <c:v>19.083195969999998</c:v>
                </c:pt>
                <c:pt idx="76">
                  <c:v>18.981437929999998</c:v>
                </c:pt>
                <c:pt idx="77">
                  <c:v>18.854677970000001</c:v>
                </c:pt>
                <c:pt idx="78">
                  <c:v>18.697766569999999</c:v>
                </c:pt>
                <c:pt idx="79">
                  <c:v>18.518119550000002</c:v>
                </c:pt>
                <c:pt idx="80">
                  <c:v>18.322166809999999</c:v>
                </c:pt>
                <c:pt idx="81">
                  <c:v>18.11916149</c:v>
                </c:pt>
                <c:pt idx="82">
                  <c:v>17.93456977</c:v>
                </c:pt>
                <c:pt idx="83">
                  <c:v>17.75392381</c:v>
                </c:pt>
                <c:pt idx="84">
                  <c:v>17.585628910000001</c:v>
                </c:pt>
                <c:pt idx="85">
                  <c:v>17.423416280000001</c:v>
                </c:pt>
                <c:pt idx="86">
                  <c:v>17.26443767</c:v>
                </c:pt>
                <c:pt idx="87">
                  <c:v>17.099465210000002</c:v>
                </c:pt>
                <c:pt idx="88">
                  <c:v>16.948983420000001</c:v>
                </c:pt>
                <c:pt idx="89">
                  <c:v>16.806522470000001</c:v>
                </c:pt>
                <c:pt idx="90">
                  <c:v>16.691760590000001</c:v>
                </c:pt>
                <c:pt idx="91">
                  <c:v>16.575238679999998</c:v>
                </c:pt>
                <c:pt idx="92">
                  <c:v>16.489171389999999</c:v>
                </c:pt>
                <c:pt idx="93">
                  <c:v>16.424339880000002</c:v>
                </c:pt>
                <c:pt idx="94">
                  <c:v>16.39240276</c:v>
                </c:pt>
                <c:pt idx="95">
                  <c:v>16.36406929</c:v>
                </c:pt>
                <c:pt idx="96">
                  <c:v>16.357883149999999</c:v>
                </c:pt>
                <c:pt idx="97">
                  <c:v>16.374485589999999</c:v>
                </c:pt>
                <c:pt idx="98">
                  <c:v>16.397915470000001</c:v>
                </c:pt>
                <c:pt idx="99">
                  <c:v>16.441059859999999</c:v>
                </c:pt>
                <c:pt idx="100">
                  <c:v>16.484621279999999</c:v>
                </c:pt>
                <c:pt idx="101">
                  <c:v>16.547656889999999</c:v>
                </c:pt>
                <c:pt idx="102">
                  <c:v>16.62056291</c:v>
                </c:pt>
                <c:pt idx="103">
                  <c:v>16.705979639999999</c:v>
                </c:pt>
                <c:pt idx="104">
                  <c:v>16.794632610000001</c:v>
                </c:pt>
                <c:pt idx="105">
                  <c:v>16.894794170000001</c:v>
                </c:pt>
                <c:pt idx="106">
                  <c:v>17.000688029999999</c:v>
                </c:pt>
                <c:pt idx="107">
                  <c:v>17.097364890000001</c:v>
                </c:pt>
                <c:pt idx="108">
                  <c:v>17.199168820000001</c:v>
                </c:pt>
                <c:pt idx="109">
                  <c:v>17.290309019999999</c:v>
                </c:pt>
                <c:pt idx="110">
                  <c:v>17.374227019999999</c:v>
                </c:pt>
                <c:pt idx="111">
                  <c:v>17.451202769999998</c:v>
                </c:pt>
                <c:pt idx="112">
                  <c:v>17.515535199999999</c:v>
                </c:pt>
                <c:pt idx="113">
                  <c:v>17.57059967</c:v>
                </c:pt>
                <c:pt idx="114">
                  <c:v>17.601122570000001</c:v>
                </c:pt>
                <c:pt idx="115">
                  <c:v>17.618598540000001</c:v>
                </c:pt>
                <c:pt idx="116">
                  <c:v>17.620902659999999</c:v>
                </c:pt>
                <c:pt idx="117">
                  <c:v>17.60221572</c:v>
                </c:pt>
                <c:pt idx="118">
                  <c:v>17.573252459999999</c:v>
                </c:pt>
                <c:pt idx="119">
                  <c:v>17.521271259999999</c:v>
                </c:pt>
                <c:pt idx="120">
                  <c:v>17.45207796</c:v>
                </c:pt>
                <c:pt idx="121">
                  <c:v>17.370786599999999</c:v>
                </c:pt>
                <c:pt idx="122">
                  <c:v>17.289024210000001</c:v>
                </c:pt>
                <c:pt idx="123">
                  <c:v>17.20000594</c:v>
                </c:pt>
                <c:pt idx="124">
                  <c:v>17.11115835</c:v>
                </c:pt>
                <c:pt idx="125">
                  <c:v>17.022038479999999</c:v>
                </c:pt>
                <c:pt idx="126">
                  <c:v>16.938947890000001</c:v>
                </c:pt>
                <c:pt idx="127">
                  <c:v>16.855139690000001</c:v>
                </c:pt>
                <c:pt idx="128">
                  <c:v>16.781939619999999</c:v>
                </c:pt>
                <c:pt idx="129">
                  <c:v>16.711789419999999</c:v>
                </c:pt>
                <c:pt idx="130">
                  <c:v>16.647250419999999</c:v>
                </c:pt>
                <c:pt idx="131">
                  <c:v>16.583621879999999</c:v>
                </c:pt>
                <c:pt idx="132">
                  <c:v>16.52268333</c:v>
                </c:pt>
                <c:pt idx="133">
                  <c:v>16.458672629999999</c:v>
                </c:pt>
                <c:pt idx="134">
                  <c:v>16.39454675</c:v>
                </c:pt>
                <c:pt idx="135">
                  <c:v>16.326362840000002</c:v>
                </c:pt>
                <c:pt idx="136">
                  <c:v>16.25578835</c:v>
                </c:pt>
                <c:pt idx="137">
                  <c:v>16.17905493</c:v>
                </c:pt>
                <c:pt idx="138">
                  <c:v>16.100576220000001</c:v>
                </c:pt>
                <c:pt idx="139">
                  <c:v>16.02301598</c:v>
                </c:pt>
                <c:pt idx="140">
                  <c:v>15.94476264</c:v>
                </c:pt>
                <c:pt idx="141">
                  <c:v>15.86848595</c:v>
                </c:pt>
                <c:pt idx="142">
                  <c:v>15.795746169999999</c:v>
                </c:pt>
                <c:pt idx="143">
                  <c:v>15.734354809999999</c:v>
                </c:pt>
                <c:pt idx="144">
                  <c:v>15.69411835</c:v>
                </c:pt>
                <c:pt idx="145">
                  <c:v>15.673639939999999</c:v>
                </c:pt>
                <c:pt idx="146">
                  <c:v>15.642045270000001</c:v>
                </c:pt>
                <c:pt idx="147">
                  <c:v>15.66906357</c:v>
                </c:pt>
                <c:pt idx="148">
                  <c:v>15.70195987</c:v>
                </c:pt>
                <c:pt idx="149">
                  <c:v>15.7484024</c:v>
                </c:pt>
                <c:pt idx="150">
                  <c:v>15.82578266</c:v>
                </c:pt>
                <c:pt idx="151">
                  <c:v>15.903680789999999</c:v>
                </c:pt>
                <c:pt idx="152">
                  <c:v>15.98944361</c:v>
                </c:pt>
                <c:pt idx="153">
                  <c:v>16.1039356</c:v>
                </c:pt>
                <c:pt idx="154">
                  <c:v>16.21071053</c:v>
                </c:pt>
                <c:pt idx="155">
                  <c:v>16.314651569999999</c:v>
                </c:pt>
                <c:pt idx="156">
                  <c:v>16.424475990000001</c:v>
                </c:pt>
                <c:pt idx="157">
                  <c:v>16.534573519999999</c:v>
                </c:pt>
                <c:pt idx="158">
                  <c:v>16.632846440000002</c:v>
                </c:pt>
                <c:pt idx="159">
                  <c:v>16.730866079999998</c:v>
                </c:pt>
                <c:pt idx="160">
                  <c:v>16.82241118</c:v>
                </c:pt>
                <c:pt idx="161">
                  <c:v>16.901536849999999</c:v>
                </c:pt>
                <c:pt idx="162">
                  <c:v>16.967459059999999</c:v>
                </c:pt>
                <c:pt idx="163">
                  <c:v>17.01744983</c:v>
                </c:pt>
                <c:pt idx="164">
                  <c:v>17.053827139999999</c:v>
                </c:pt>
                <c:pt idx="165">
                  <c:v>17.077781659999999</c:v>
                </c:pt>
                <c:pt idx="166">
                  <c:v>17.08742238</c:v>
                </c:pt>
                <c:pt idx="167">
                  <c:v>17.078879310000001</c:v>
                </c:pt>
                <c:pt idx="168">
                  <c:v>17.057525389999999</c:v>
                </c:pt>
                <c:pt idx="169">
                  <c:v>17.015368989999999</c:v>
                </c:pt>
                <c:pt idx="170">
                  <c:v>16.955193789999999</c:v>
                </c:pt>
                <c:pt idx="171">
                  <c:v>16.88271057</c:v>
                </c:pt>
                <c:pt idx="172">
                  <c:v>16.799793059999999</c:v>
                </c:pt>
                <c:pt idx="173">
                  <c:v>16.715511580000001</c:v>
                </c:pt>
                <c:pt idx="174">
                  <c:v>16.628757669999999</c:v>
                </c:pt>
                <c:pt idx="175">
                  <c:v>16.547366839999999</c:v>
                </c:pt>
                <c:pt idx="176">
                  <c:v>16.468732469999999</c:v>
                </c:pt>
                <c:pt idx="177">
                  <c:v>16.397217179999998</c:v>
                </c:pt>
                <c:pt idx="178">
                  <c:v>16.326055390000001</c:v>
                </c:pt>
                <c:pt idx="179">
                  <c:v>16.263248480000001</c:v>
                </c:pt>
                <c:pt idx="180">
                  <c:v>16.202541279999998</c:v>
                </c:pt>
                <c:pt idx="181">
                  <c:v>16.14623941</c:v>
                </c:pt>
                <c:pt idx="182">
                  <c:v>16.090362030000001</c:v>
                </c:pt>
                <c:pt idx="183">
                  <c:v>16.03947428</c:v>
                </c:pt>
                <c:pt idx="184">
                  <c:v>15.992879</c:v>
                </c:pt>
                <c:pt idx="185">
                  <c:v>15.94643733</c:v>
                </c:pt>
                <c:pt idx="186">
                  <c:v>15.901901260000001</c:v>
                </c:pt>
                <c:pt idx="187">
                  <c:v>15.859555589999999</c:v>
                </c:pt>
                <c:pt idx="188">
                  <c:v>15.82247345</c:v>
                </c:pt>
                <c:pt idx="189">
                  <c:v>15.80010147</c:v>
                </c:pt>
                <c:pt idx="190">
                  <c:v>15.76984199</c:v>
                </c:pt>
                <c:pt idx="191">
                  <c:v>15.776461919999999</c:v>
                </c:pt>
                <c:pt idx="192">
                  <c:v>16.224325369999999</c:v>
                </c:pt>
              </c:numCache>
            </c:numRef>
          </c:val>
          <c:smooth val="0"/>
          <c:extLst>
            <c:ext xmlns:c16="http://schemas.microsoft.com/office/drawing/2014/chart" uri="{C3380CC4-5D6E-409C-BE32-E72D297353CC}">
              <c16:uniqueId val="{00000003-43FE-40CB-97E9-F672768E9C6E}"/>
            </c:ext>
          </c:extLst>
        </c:ser>
        <c:ser>
          <c:idx val="4"/>
          <c:order val="4"/>
          <c:tx>
            <c:strRef>
              <c:f>'surge fig'!$G$1</c:f>
              <c:strCache>
                <c:ptCount val="1"/>
                <c:pt idx="0">
                  <c:v>sc05</c:v>
                </c:pt>
              </c:strCache>
            </c:strRef>
          </c:tx>
          <c:spPr>
            <a:ln w="15875" cap="rnd">
              <a:solidFill>
                <a:schemeClr val="accent5"/>
              </a:solidFill>
              <a:round/>
            </a:ln>
            <a:effectLst/>
          </c:spPr>
          <c:marker>
            <c:symbol val="none"/>
          </c:marker>
          <c:cat>
            <c:numRef>
              <c:f>'surge fig'!$B$3:$B$194</c:f>
              <c:numCache>
                <c:formatCode>General</c:formatCode>
                <c:ptCount val="192"/>
                <c:pt idx="0">
                  <c:v>0.25</c:v>
                </c:pt>
                <c:pt idx="1">
                  <c:v>0.5</c:v>
                </c:pt>
                <c:pt idx="2">
                  <c:v>0.75</c:v>
                </c:pt>
                <c:pt idx="3">
                  <c:v>1</c:v>
                </c:pt>
                <c:pt idx="4">
                  <c:v>1.25</c:v>
                </c:pt>
                <c:pt idx="5">
                  <c:v>1.5</c:v>
                </c:pt>
                <c:pt idx="6">
                  <c:v>1.75</c:v>
                </c:pt>
                <c:pt idx="7">
                  <c:v>2</c:v>
                </c:pt>
                <c:pt idx="8">
                  <c:v>2.25</c:v>
                </c:pt>
                <c:pt idx="9">
                  <c:v>2.5</c:v>
                </c:pt>
                <c:pt idx="10">
                  <c:v>2.75</c:v>
                </c:pt>
                <c:pt idx="11">
                  <c:v>3</c:v>
                </c:pt>
                <c:pt idx="12">
                  <c:v>3.25</c:v>
                </c:pt>
                <c:pt idx="13">
                  <c:v>3.5</c:v>
                </c:pt>
                <c:pt idx="14">
                  <c:v>3.75</c:v>
                </c:pt>
                <c:pt idx="15">
                  <c:v>4</c:v>
                </c:pt>
                <c:pt idx="16">
                  <c:v>4.25</c:v>
                </c:pt>
                <c:pt idx="17">
                  <c:v>4.5</c:v>
                </c:pt>
                <c:pt idx="18">
                  <c:v>4.75</c:v>
                </c:pt>
                <c:pt idx="19">
                  <c:v>5</c:v>
                </c:pt>
                <c:pt idx="20">
                  <c:v>5.25</c:v>
                </c:pt>
                <c:pt idx="21">
                  <c:v>5.5</c:v>
                </c:pt>
                <c:pt idx="22">
                  <c:v>5.75</c:v>
                </c:pt>
                <c:pt idx="23">
                  <c:v>6</c:v>
                </c:pt>
                <c:pt idx="24">
                  <c:v>6.25</c:v>
                </c:pt>
                <c:pt idx="25">
                  <c:v>6.5</c:v>
                </c:pt>
                <c:pt idx="26">
                  <c:v>6.75</c:v>
                </c:pt>
                <c:pt idx="27">
                  <c:v>7</c:v>
                </c:pt>
                <c:pt idx="28">
                  <c:v>7.25</c:v>
                </c:pt>
                <c:pt idx="29">
                  <c:v>7.5</c:v>
                </c:pt>
                <c:pt idx="30">
                  <c:v>7.75</c:v>
                </c:pt>
                <c:pt idx="31">
                  <c:v>8</c:v>
                </c:pt>
                <c:pt idx="32">
                  <c:v>8.25</c:v>
                </c:pt>
                <c:pt idx="33">
                  <c:v>8.5</c:v>
                </c:pt>
                <c:pt idx="34">
                  <c:v>8.75</c:v>
                </c:pt>
                <c:pt idx="35">
                  <c:v>9</c:v>
                </c:pt>
                <c:pt idx="36">
                  <c:v>9.25</c:v>
                </c:pt>
                <c:pt idx="37">
                  <c:v>9.5</c:v>
                </c:pt>
                <c:pt idx="38">
                  <c:v>9.75</c:v>
                </c:pt>
                <c:pt idx="39">
                  <c:v>10</c:v>
                </c:pt>
                <c:pt idx="40">
                  <c:v>10.25</c:v>
                </c:pt>
                <c:pt idx="41">
                  <c:v>10.5</c:v>
                </c:pt>
                <c:pt idx="42">
                  <c:v>10.75</c:v>
                </c:pt>
                <c:pt idx="43">
                  <c:v>11</c:v>
                </c:pt>
                <c:pt idx="44">
                  <c:v>11.25</c:v>
                </c:pt>
                <c:pt idx="45">
                  <c:v>11.5</c:v>
                </c:pt>
                <c:pt idx="46">
                  <c:v>11.75</c:v>
                </c:pt>
                <c:pt idx="47">
                  <c:v>12</c:v>
                </c:pt>
                <c:pt idx="48">
                  <c:v>12.25</c:v>
                </c:pt>
                <c:pt idx="49">
                  <c:v>12.5</c:v>
                </c:pt>
                <c:pt idx="50">
                  <c:v>12.75</c:v>
                </c:pt>
                <c:pt idx="51">
                  <c:v>13</c:v>
                </c:pt>
                <c:pt idx="52">
                  <c:v>13.25</c:v>
                </c:pt>
                <c:pt idx="53">
                  <c:v>13.5</c:v>
                </c:pt>
                <c:pt idx="54">
                  <c:v>13.75</c:v>
                </c:pt>
                <c:pt idx="55">
                  <c:v>14</c:v>
                </c:pt>
                <c:pt idx="56">
                  <c:v>14.25</c:v>
                </c:pt>
                <c:pt idx="57">
                  <c:v>14.5</c:v>
                </c:pt>
                <c:pt idx="58">
                  <c:v>14.75</c:v>
                </c:pt>
                <c:pt idx="59">
                  <c:v>15</c:v>
                </c:pt>
                <c:pt idx="60">
                  <c:v>15.25</c:v>
                </c:pt>
                <c:pt idx="61">
                  <c:v>15.5</c:v>
                </c:pt>
                <c:pt idx="62">
                  <c:v>15.75</c:v>
                </c:pt>
                <c:pt idx="63">
                  <c:v>16</c:v>
                </c:pt>
                <c:pt idx="64">
                  <c:v>16.25</c:v>
                </c:pt>
                <c:pt idx="65">
                  <c:v>16.5</c:v>
                </c:pt>
                <c:pt idx="66">
                  <c:v>16.75</c:v>
                </c:pt>
                <c:pt idx="67">
                  <c:v>17</c:v>
                </c:pt>
                <c:pt idx="68">
                  <c:v>17.25</c:v>
                </c:pt>
                <c:pt idx="69">
                  <c:v>17.5</c:v>
                </c:pt>
                <c:pt idx="70">
                  <c:v>17.75</c:v>
                </c:pt>
                <c:pt idx="71">
                  <c:v>18</c:v>
                </c:pt>
                <c:pt idx="72">
                  <c:v>18.25</c:v>
                </c:pt>
                <c:pt idx="73">
                  <c:v>18.5</c:v>
                </c:pt>
                <c:pt idx="74">
                  <c:v>18.75</c:v>
                </c:pt>
                <c:pt idx="75">
                  <c:v>19</c:v>
                </c:pt>
                <c:pt idx="76">
                  <c:v>19.25</c:v>
                </c:pt>
                <c:pt idx="77">
                  <c:v>19.5</c:v>
                </c:pt>
                <c:pt idx="78">
                  <c:v>19.75</c:v>
                </c:pt>
                <c:pt idx="79">
                  <c:v>20</c:v>
                </c:pt>
                <c:pt idx="80">
                  <c:v>20.25</c:v>
                </c:pt>
                <c:pt idx="81">
                  <c:v>20.5</c:v>
                </c:pt>
                <c:pt idx="82">
                  <c:v>20.75</c:v>
                </c:pt>
                <c:pt idx="83">
                  <c:v>21</c:v>
                </c:pt>
                <c:pt idx="84">
                  <c:v>21.25</c:v>
                </c:pt>
                <c:pt idx="85">
                  <c:v>21.5</c:v>
                </c:pt>
                <c:pt idx="86">
                  <c:v>21.75</c:v>
                </c:pt>
                <c:pt idx="87">
                  <c:v>22</c:v>
                </c:pt>
                <c:pt idx="88">
                  <c:v>22.25</c:v>
                </c:pt>
                <c:pt idx="89">
                  <c:v>22.5</c:v>
                </c:pt>
                <c:pt idx="90">
                  <c:v>22.75</c:v>
                </c:pt>
                <c:pt idx="91">
                  <c:v>23</c:v>
                </c:pt>
                <c:pt idx="92">
                  <c:v>23.25</c:v>
                </c:pt>
                <c:pt idx="93">
                  <c:v>23.5</c:v>
                </c:pt>
                <c:pt idx="94">
                  <c:v>23.75</c:v>
                </c:pt>
                <c:pt idx="95">
                  <c:v>24</c:v>
                </c:pt>
                <c:pt idx="96">
                  <c:v>24.25</c:v>
                </c:pt>
                <c:pt idx="97">
                  <c:v>24.5</c:v>
                </c:pt>
                <c:pt idx="98">
                  <c:v>24.75</c:v>
                </c:pt>
                <c:pt idx="99">
                  <c:v>25</c:v>
                </c:pt>
                <c:pt idx="100">
                  <c:v>25.25</c:v>
                </c:pt>
                <c:pt idx="101">
                  <c:v>25.5</c:v>
                </c:pt>
                <c:pt idx="102">
                  <c:v>25.75</c:v>
                </c:pt>
                <c:pt idx="103">
                  <c:v>26</c:v>
                </c:pt>
                <c:pt idx="104">
                  <c:v>26.25</c:v>
                </c:pt>
                <c:pt idx="105">
                  <c:v>26.5</c:v>
                </c:pt>
                <c:pt idx="106">
                  <c:v>26.75</c:v>
                </c:pt>
                <c:pt idx="107">
                  <c:v>27</c:v>
                </c:pt>
                <c:pt idx="108">
                  <c:v>27.25</c:v>
                </c:pt>
                <c:pt idx="109">
                  <c:v>27.5</c:v>
                </c:pt>
                <c:pt idx="110">
                  <c:v>27.75</c:v>
                </c:pt>
                <c:pt idx="111">
                  <c:v>28</c:v>
                </c:pt>
                <c:pt idx="112">
                  <c:v>28.25</c:v>
                </c:pt>
                <c:pt idx="113">
                  <c:v>28.5</c:v>
                </c:pt>
                <c:pt idx="114">
                  <c:v>28.75</c:v>
                </c:pt>
                <c:pt idx="115">
                  <c:v>29</c:v>
                </c:pt>
                <c:pt idx="116">
                  <c:v>29.25</c:v>
                </c:pt>
                <c:pt idx="117">
                  <c:v>29.5</c:v>
                </c:pt>
                <c:pt idx="118">
                  <c:v>29.75</c:v>
                </c:pt>
                <c:pt idx="119">
                  <c:v>30</c:v>
                </c:pt>
                <c:pt idx="120">
                  <c:v>30.25</c:v>
                </c:pt>
                <c:pt idx="121">
                  <c:v>30.5</c:v>
                </c:pt>
                <c:pt idx="122">
                  <c:v>30.75</c:v>
                </c:pt>
                <c:pt idx="123">
                  <c:v>31</c:v>
                </c:pt>
                <c:pt idx="124">
                  <c:v>31.25</c:v>
                </c:pt>
                <c:pt idx="125">
                  <c:v>31.5</c:v>
                </c:pt>
                <c:pt idx="126">
                  <c:v>31.75</c:v>
                </c:pt>
                <c:pt idx="127">
                  <c:v>32</c:v>
                </c:pt>
                <c:pt idx="128">
                  <c:v>32.25</c:v>
                </c:pt>
                <c:pt idx="129">
                  <c:v>32.5</c:v>
                </c:pt>
                <c:pt idx="130">
                  <c:v>32.75</c:v>
                </c:pt>
                <c:pt idx="131">
                  <c:v>33</c:v>
                </c:pt>
                <c:pt idx="132">
                  <c:v>33.25</c:v>
                </c:pt>
                <c:pt idx="133">
                  <c:v>33.5</c:v>
                </c:pt>
                <c:pt idx="134">
                  <c:v>33.75</c:v>
                </c:pt>
                <c:pt idx="135">
                  <c:v>34</c:v>
                </c:pt>
                <c:pt idx="136">
                  <c:v>34.25</c:v>
                </c:pt>
                <c:pt idx="137">
                  <c:v>34.5</c:v>
                </c:pt>
                <c:pt idx="138">
                  <c:v>34.75</c:v>
                </c:pt>
                <c:pt idx="139">
                  <c:v>35</c:v>
                </c:pt>
                <c:pt idx="140">
                  <c:v>35.25</c:v>
                </c:pt>
                <c:pt idx="141">
                  <c:v>35.5</c:v>
                </c:pt>
                <c:pt idx="142">
                  <c:v>35.75</c:v>
                </c:pt>
                <c:pt idx="143">
                  <c:v>36</c:v>
                </c:pt>
                <c:pt idx="144">
                  <c:v>36.25</c:v>
                </c:pt>
                <c:pt idx="145">
                  <c:v>36.5</c:v>
                </c:pt>
                <c:pt idx="146">
                  <c:v>36.75</c:v>
                </c:pt>
                <c:pt idx="147">
                  <c:v>37</c:v>
                </c:pt>
                <c:pt idx="148">
                  <c:v>37.25</c:v>
                </c:pt>
                <c:pt idx="149">
                  <c:v>37.5</c:v>
                </c:pt>
                <c:pt idx="150">
                  <c:v>37.75</c:v>
                </c:pt>
                <c:pt idx="151">
                  <c:v>38</c:v>
                </c:pt>
                <c:pt idx="152">
                  <c:v>38.25</c:v>
                </c:pt>
                <c:pt idx="153">
                  <c:v>38.5</c:v>
                </c:pt>
                <c:pt idx="154">
                  <c:v>38.75</c:v>
                </c:pt>
                <c:pt idx="155">
                  <c:v>39</c:v>
                </c:pt>
                <c:pt idx="156">
                  <c:v>39.25</c:v>
                </c:pt>
                <c:pt idx="157">
                  <c:v>39.5</c:v>
                </c:pt>
                <c:pt idx="158">
                  <c:v>39.75</c:v>
                </c:pt>
                <c:pt idx="159">
                  <c:v>40</c:v>
                </c:pt>
                <c:pt idx="160">
                  <c:v>40.25</c:v>
                </c:pt>
                <c:pt idx="161">
                  <c:v>40.5</c:v>
                </c:pt>
                <c:pt idx="162">
                  <c:v>40.75</c:v>
                </c:pt>
                <c:pt idx="163">
                  <c:v>41</c:v>
                </c:pt>
                <c:pt idx="164">
                  <c:v>41.25</c:v>
                </c:pt>
                <c:pt idx="165">
                  <c:v>41.5</c:v>
                </c:pt>
                <c:pt idx="166">
                  <c:v>41.75</c:v>
                </c:pt>
                <c:pt idx="167">
                  <c:v>42</c:v>
                </c:pt>
                <c:pt idx="168">
                  <c:v>42.25</c:v>
                </c:pt>
                <c:pt idx="169">
                  <c:v>42.5</c:v>
                </c:pt>
                <c:pt idx="170">
                  <c:v>42.75</c:v>
                </c:pt>
                <c:pt idx="171">
                  <c:v>43</c:v>
                </c:pt>
                <c:pt idx="172">
                  <c:v>43.25</c:v>
                </c:pt>
                <c:pt idx="173">
                  <c:v>43.5</c:v>
                </c:pt>
                <c:pt idx="174">
                  <c:v>43.75</c:v>
                </c:pt>
                <c:pt idx="175">
                  <c:v>44</c:v>
                </c:pt>
                <c:pt idx="176">
                  <c:v>44.25</c:v>
                </c:pt>
                <c:pt idx="177">
                  <c:v>44.5</c:v>
                </c:pt>
                <c:pt idx="178">
                  <c:v>44.75</c:v>
                </c:pt>
                <c:pt idx="179">
                  <c:v>45</c:v>
                </c:pt>
                <c:pt idx="180">
                  <c:v>45.25</c:v>
                </c:pt>
                <c:pt idx="181">
                  <c:v>45.5</c:v>
                </c:pt>
                <c:pt idx="182">
                  <c:v>45.75</c:v>
                </c:pt>
                <c:pt idx="183">
                  <c:v>46</c:v>
                </c:pt>
                <c:pt idx="184">
                  <c:v>46.25</c:v>
                </c:pt>
                <c:pt idx="185">
                  <c:v>46.5</c:v>
                </c:pt>
                <c:pt idx="186">
                  <c:v>46.75</c:v>
                </c:pt>
                <c:pt idx="187">
                  <c:v>47</c:v>
                </c:pt>
                <c:pt idx="188">
                  <c:v>47.25</c:v>
                </c:pt>
                <c:pt idx="189">
                  <c:v>47.5</c:v>
                </c:pt>
                <c:pt idx="190">
                  <c:v>47.75</c:v>
                </c:pt>
                <c:pt idx="191">
                  <c:v>48</c:v>
                </c:pt>
              </c:numCache>
            </c:numRef>
          </c:cat>
          <c:val>
            <c:numRef>
              <c:f>'surge fig'!$G$2:$G$194</c:f>
              <c:numCache>
                <c:formatCode>General</c:formatCode>
                <c:ptCount val="193"/>
                <c:pt idx="0">
                  <c:v>17.182227409999999</c:v>
                </c:pt>
                <c:pt idx="1">
                  <c:v>17.260581899999998</c:v>
                </c:pt>
                <c:pt idx="2">
                  <c:v>17.334197549999999</c:v>
                </c:pt>
                <c:pt idx="3">
                  <c:v>17.406843139999999</c:v>
                </c:pt>
                <c:pt idx="4">
                  <c:v>17.476553259999999</c:v>
                </c:pt>
                <c:pt idx="5">
                  <c:v>17.542718109999999</c:v>
                </c:pt>
                <c:pt idx="6">
                  <c:v>17.60246386</c:v>
                </c:pt>
                <c:pt idx="7">
                  <c:v>17.655539050000002</c:v>
                </c:pt>
                <c:pt idx="8">
                  <c:v>17.7024355</c:v>
                </c:pt>
                <c:pt idx="9">
                  <c:v>17.739633749999999</c:v>
                </c:pt>
                <c:pt idx="10">
                  <c:v>17.768903850000001</c:v>
                </c:pt>
                <c:pt idx="11">
                  <c:v>17.78774482</c:v>
                </c:pt>
                <c:pt idx="12">
                  <c:v>17.79929946</c:v>
                </c:pt>
                <c:pt idx="13">
                  <c:v>17.79475914</c:v>
                </c:pt>
                <c:pt idx="14">
                  <c:v>17.78071426</c:v>
                </c:pt>
                <c:pt idx="15">
                  <c:v>17.744284449999999</c:v>
                </c:pt>
                <c:pt idx="16">
                  <c:v>17.703037699999999</c:v>
                </c:pt>
                <c:pt idx="17">
                  <c:v>17.641359900000001</c:v>
                </c:pt>
                <c:pt idx="18">
                  <c:v>17.588892229999999</c:v>
                </c:pt>
                <c:pt idx="19">
                  <c:v>17.51493464</c:v>
                </c:pt>
                <c:pt idx="20">
                  <c:v>17.451705400000002</c:v>
                </c:pt>
                <c:pt idx="21">
                  <c:v>17.386013909999999</c:v>
                </c:pt>
                <c:pt idx="22">
                  <c:v>17.31277948</c:v>
                </c:pt>
                <c:pt idx="23">
                  <c:v>17.243069340000002</c:v>
                </c:pt>
                <c:pt idx="24">
                  <c:v>17.163301950000001</c:v>
                </c:pt>
                <c:pt idx="25">
                  <c:v>17.101695280000001</c:v>
                </c:pt>
                <c:pt idx="26">
                  <c:v>17.040320579999999</c:v>
                </c:pt>
                <c:pt idx="27">
                  <c:v>16.99275978</c:v>
                </c:pt>
                <c:pt idx="28">
                  <c:v>16.9423584</c:v>
                </c:pt>
                <c:pt idx="29">
                  <c:v>16.91070787</c:v>
                </c:pt>
                <c:pt idx="30">
                  <c:v>16.893931460000001</c:v>
                </c:pt>
                <c:pt idx="31">
                  <c:v>16.900697430000001</c:v>
                </c:pt>
                <c:pt idx="32">
                  <c:v>16.913918320000001</c:v>
                </c:pt>
                <c:pt idx="33">
                  <c:v>16.947186540000001</c:v>
                </c:pt>
                <c:pt idx="34">
                  <c:v>16.970019220000001</c:v>
                </c:pt>
                <c:pt idx="35">
                  <c:v>17.007449879999999</c:v>
                </c:pt>
                <c:pt idx="36">
                  <c:v>17.059704549999999</c:v>
                </c:pt>
                <c:pt idx="37">
                  <c:v>17.141834599999999</c:v>
                </c:pt>
                <c:pt idx="38">
                  <c:v>17.222110109999999</c:v>
                </c:pt>
                <c:pt idx="39">
                  <c:v>17.305667440000001</c:v>
                </c:pt>
                <c:pt idx="40">
                  <c:v>17.40710399</c:v>
                </c:pt>
                <c:pt idx="41">
                  <c:v>17.521290050000001</c:v>
                </c:pt>
                <c:pt idx="42">
                  <c:v>17.626517029999999</c:v>
                </c:pt>
                <c:pt idx="43">
                  <c:v>17.709833119999999</c:v>
                </c:pt>
                <c:pt idx="44">
                  <c:v>17.790130779999998</c:v>
                </c:pt>
                <c:pt idx="45">
                  <c:v>17.874392350000001</c:v>
                </c:pt>
                <c:pt idx="46">
                  <c:v>17.96602167</c:v>
                </c:pt>
                <c:pt idx="47">
                  <c:v>18.058636060000001</c:v>
                </c:pt>
                <c:pt idx="48">
                  <c:v>18.146543779999998</c:v>
                </c:pt>
                <c:pt idx="49">
                  <c:v>18.239926440000001</c:v>
                </c:pt>
                <c:pt idx="50">
                  <c:v>18.34385413</c:v>
                </c:pt>
                <c:pt idx="51">
                  <c:v>18.460875380000001</c:v>
                </c:pt>
                <c:pt idx="52">
                  <c:v>18.576536269999998</c:v>
                </c:pt>
                <c:pt idx="53">
                  <c:v>18.700146870000001</c:v>
                </c:pt>
                <c:pt idx="54">
                  <c:v>18.824060549999999</c:v>
                </c:pt>
                <c:pt idx="55">
                  <c:v>18.953808259999999</c:v>
                </c:pt>
                <c:pt idx="56">
                  <c:v>19.082244469999999</c:v>
                </c:pt>
                <c:pt idx="57">
                  <c:v>19.176641010000001</c:v>
                </c:pt>
                <c:pt idx="58">
                  <c:v>19.240148049999998</c:v>
                </c:pt>
                <c:pt idx="59">
                  <c:v>19.291859909999999</c:v>
                </c:pt>
                <c:pt idx="60">
                  <c:v>19.32641332</c:v>
                </c:pt>
                <c:pt idx="61">
                  <c:v>19.358307870000001</c:v>
                </c:pt>
                <c:pt idx="62">
                  <c:v>19.341815329999999</c:v>
                </c:pt>
                <c:pt idx="63">
                  <c:v>19.28210709</c:v>
                </c:pt>
                <c:pt idx="64">
                  <c:v>19.16349481</c:v>
                </c:pt>
                <c:pt idx="65">
                  <c:v>19.025897369999999</c:v>
                </c:pt>
                <c:pt idx="66">
                  <c:v>18.879559109999999</c:v>
                </c:pt>
                <c:pt idx="67">
                  <c:v>18.735746679999998</c:v>
                </c:pt>
                <c:pt idx="68">
                  <c:v>18.57331976</c:v>
                </c:pt>
                <c:pt idx="69">
                  <c:v>18.409669730000001</c:v>
                </c:pt>
                <c:pt idx="70">
                  <c:v>18.228012530000001</c:v>
                </c:pt>
                <c:pt idx="71">
                  <c:v>18.051862</c:v>
                </c:pt>
                <c:pt idx="72">
                  <c:v>17.865500770000001</c:v>
                </c:pt>
                <c:pt idx="73">
                  <c:v>17.706173920000001</c:v>
                </c:pt>
                <c:pt idx="74">
                  <c:v>17.536492190000001</c:v>
                </c:pt>
                <c:pt idx="75">
                  <c:v>17.37750265</c:v>
                </c:pt>
                <c:pt idx="76">
                  <c:v>17.21271411</c:v>
                </c:pt>
                <c:pt idx="77">
                  <c:v>17.061932039999999</c:v>
                </c:pt>
                <c:pt idx="78">
                  <c:v>16.899123939999999</c:v>
                </c:pt>
                <c:pt idx="79">
                  <c:v>16.778552359999999</c:v>
                </c:pt>
                <c:pt idx="80">
                  <c:v>16.657151840000001</c:v>
                </c:pt>
                <c:pt idx="81">
                  <c:v>16.566486829999999</c:v>
                </c:pt>
                <c:pt idx="82">
                  <c:v>16.484885940000002</c:v>
                </c:pt>
                <c:pt idx="83">
                  <c:v>16.448827269999999</c:v>
                </c:pt>
                <c:pt idx="84">
                  <c:v>16.413337550000001</c:v>
                </c:pt>
                <c:pt idx="85">
                  <c:v>16.3980885</c:v>
                </c:pt>
                <c:pt idx="86">
                  <c:v>16.404387450000002</c:v>
                </c:pt>
                <c:pt idx="87">
                  <c:v>16.42824847</c:v>
                </c:pt>
                <c:pt idx="88">
                  <c:v>16.460900909999999</c:v>
                </c:pt>
                <c:pt idx="89">
                  <c:v>16.495497539999999</c:v>
                </c:pt>
                <c:pt idx="90">
                  <c:v>16.550408730000001</c:v>
                </c:pt>
                <c:pt idx="91">
                  <c:v>16.614459310000001</c:v>
                </c:pt>
                <c:pt idx="92">
                  <c:v>16.696763319999999</c:v>
                </c:pt>
                <c:pt idx="93">
                  <c:v>16.78244273</c:v>
                </c:pt>
                <c:pt idx="94">
                  <c:v>16.871376269999999</c:v>
                </c:pt>
                <c:pt idx="95">
                  <c:v>16.970647159999999</c:v>
                </c:pt>
                <c:pt idx="96">
                  <c:v>17.072484150000001</c:v>
                </c:pt>
                <c:pt idx="97">
                  <c:v>17.178111489999999</c:v>
                </c:pt>
                <c:pt idx="98">
                  <c:v>17.255825810000001</c:v>
                </c:pt>
                <c:pt idx="99">
                  <c:v>17.346351729999999</c:v>
                </c:pt>
                <c:pt idx="100">
                  <c:v>17.416616139999999</c:v>
                </c:pt>
                <c:pt idx="101">
                  <c:v>17.485716780000001</c:v>
                </c:pt>
                <c:pt idx="102">
                  <c:v>17.535202000000002</c:v>
                </c:pt>
                <c:pt idx="103">
                  <c:v>17.573244899999999</c:v>
                </c:pt>
                <c:pt idx="104">
                  <c:v>17.584468950000002</c:v>
                </c:pt>
                <c:pt idx="105">
                  <c:v>17.58503777</c:v>
                </c:pt>
                <c:pt idx="106">
                  <c:v>17.563811019999999</c:v>
                </c:pt>
                <c:pt idx="107">
                  <c:v>17.53641751</c:v>
                </c:pt>
                <c:pt idx="108">
                  <c:v>17.494024849999999</c:v>
                </c:pt>
                <c:pt idx="109">
                  <c:v>17.443193820000001</c:v>
                </c:pt>
                <c:pt idx="110">
                  <c:v>17.3793942</c:v>
                </c:pt>
                <c:pt idx="111">
                  <c:v>17.31215658</c:v>
                </c:pt>
                <c:pt idx="112">
                  <c:v>17.240436689999999</c:v>
                </c:pt>
                <c:pt idx="113">
                  <c:v>17.1611954</c:v>
                </c:pt>
                <c:pt idx="114">
                  <c:v>17.082516600000002</c:v>
                </c:pt>
                <c:pt idx="115">
                  <c:v>16.998560810000001</c:v>
                </c:pt>
                <c:pt idx="116">
                  <c:v>16.916780670000001</c:v>
                </c:pt>
                <c:pt idx="117">
                  <c:v>16.835661699999999</c:v>
                </c:pt>
                <c:pt idx="118">
                  <c:v>16.7624833</c:v>
                </c:pt>
                <c:pt idx="119">
                  <c:v>16.70196765</c:v>
                </c:pt>
                <c:pt idx="120">
                  <c:v>16.634795489999998</c:v>
                </c:pt>
                <c:pt idx="121">
                  <c:v>16.573628490000001</c:v>
                </c:pt>
                <c:pt idx="122">
                  <c:v>16.5051481</c:v>
                </c:pt>
                <c:pt idx="123">
                  <c:v>16.442274810000001</c:v>
                </c:pt>
                <c:pt idx="124">
                  <c:v>16.373702819999998</c:v>
                </c:pt>
                <c:pt idx="125">
                  <c:v>16.299976229999999</c:v>
                </c:pt>
                <c:pt idx="126">
                  <c:v>16.22514971</c:v>
                </c:pt>
                <c:pt idx="127">
                  <c:v>16.148370750000002</c:v>
                </c:pt>
                <c:pt idx="128">
                  <c:v>16.07058001</c:v>
                </c:pt>
                <c:pt idx="129">
                  <c:v>15.992467510000001</c:v>
                </c:pt>
                <c:pt idx="130">
                  <c:v>15.910829639999999</c:v>
                </c:pt>
                <c:pt idx="131">
                  <c:v>15.839444370000001</c:v>
                </c:pt>
                <c:pt idx="132">
                  <c:v>15.779468789999999</c:v>
                </c:pt>
                <c:pt idx="133">
                  <c:v>15.73312675</c:v>
                </c:pt>
                <c:pt idx="134">
                  <c:v>15.683825089999999</c:v>
                </c:pt>
                <c:pt idx="135">
                  <c:v>15.6608809</c:v>
                </c:pt>
                <c:pt idx="136">
                  <c:v>15.649286849999999</c:v>
                </c:pt>
                <c:pt idx="137">
                  <c:v>15.669490229999999</c:v>
                </c:pt>
                <c:pt idx="138">
                  <c:v>15.70887697</c:v>
                </c:pt>
                <c:pt idx="139">
                  <c:v>15.77262911</c:v>
                </c:pt>
                <c:pt idx="140">
                  <c:v>15.844863930000001</c:v>
                </c:pt>
                <c:pt idx="141">
                  <c:v>15.94679129</c:v>
                </c:pt>
                <c:pt idx="142">
                  <c:v>16.048345399999999</c:v>
                </c:pt>
                <c:pt idx="143">
                  <c:v>16.16238822</c:v>
                </c:pt>
                <c:pt idx="144">
                  <c:v>16.281286590000001</c:v>
                </c:pt>
                <c:pt idx="145">
                  <c:v>16.389278000000001</c:v>
                </c:pt>
                <c:pt idx="146">
                  <c:v>16.498486490000001</c:v>
                </c:pt>
                <c:pt idx="147">
                  <c:v>16.607384669999998</c:v>
                </c:pt>
                <c:pt idx="148">
                  <c:v>16.709452240000001</c:v>
                </c:pt>
                <c:pt idx="149">
                  <c:v>16.801051600000001</c:v>
                </c:pt>
                <c:pt idx="150">
                  <c:v>16.873952790000001</c:v>
                </c:pt>
                <c:pt idx="151">
                  <c:v>16.944078170000001</c:v>
                </c:pt>
                <c:pt idx="152">
                  <c:v>16.99440822</c:v>
                </c:pt>
                <c:pt idx="153">
                  <c:v>17.02511565</c:v>
                </c:pt>
                <c:pt idx="154">
                  <c:v>17.047400209999999</c:v>
                </c:pt>
                <c:pt idx="155">
                  <c:v>17.05020717</c:v>
                </c:pt>
                <c:pt idx="156">
                  <c:v>17.039748289999999</c:v>
                </c:pt>
                <c:pt idx="157">
                  <c:v>17.02389951</c:v>
                </c:pt>
                <c:pt idx="158">
                  <c:v>16.990504189999999</c:v>
                </c:pt>
                <c:pt idx="159">
                  <c:v>16.945358450000001</c:v>
                </c:pt>
                <c:pt idx="160">
                  <c:v>16.891964609999999</c:v>
                </c:pt>
                <c:pt idx="161">
                  <c:v>16.821888340000001</c:v>
                </c:pt>
                <c:pt idx="162">
                  <c:v>16.752459999999999</c:v>
                </c:pt>
                <c:pt idx="163">
                  <c:v>16.67668149</c:v>
                </c:pt>
                <c:pt idx="164">
                  <c:v>16.60327727</c:v>
                </c:pt>
                <c:pt idx="165">
                  <c:v>16.5248834</c:v>
                </c:pt>
                <c:pt idx="166">
                  <c:v>16.45502639</c:v>
                </c:pt>
                <c:pt idx="167">
                  <c:v>16.378452840000001</c:v>
                </c:pt>
                <c:pt idx="168">
                  <c:v>16.313675719999999</c:v>
                </c:pt>
                <c:pt idx="169">
                  <c:v>16.251778609999999</c:v>
                </c:pt>
                <c:pt idx="170">
                  <c:v>16.19773357</c:v>
                </c:pt>
                <c:pt idx="171">
                  <c:v>16.13546131</c:v>
                </c:pt>
                <c:pt idx="172">
                  <c:v>16.081607000000002</c:v>
                </c:pt>
                <c:pt idx="173">
                  <c:v>16.033774609999998</c:v>
                </c:pt>
                <c:pt idx="174">
                  <c:v>15.984317130000001</c:v>
                </c:pt>
                <c:pt idx="175">
                  <c:v>15.939554019999999</c:v>
                </c:pt>
                <c:pt idx="176">
                  <c:v>15.89775564</c:v>
                </c:pt>
                <c:pt idx="177">
                  <c:v>15.85199467</c:v>
                </c:pt>
                <c:pt idx="178">
                  <c:v>15.817642920000001</c:v>
                </c:pt>
                <c:pt idx="179">
                  <c:v>15.794768060000001</c:v>
                </c:pt>
                <c:pt idx="180">
                  <c:v>15.77239857</c:v>
                </c:pt>
                <c:pt idx="181">
                  <c:v>15.758229289999999</c:v>
                </c:pt>
                <c:pt idx="182">
                  <c:v>15.901800890000001</c:v>
                </c:pt>
                <c:pt idx="183">
                  <c:v>16.09373759</c:v>
                </c:pt>
                <c:pt idx="184">
                  <c:v>16.303335789999998</c:v>
                </c:pt>
                <c:pt idx="185">
                  <c:v>16.364972760000001</c:v>
                </c:pt>
                <c:pt idx="186">
                  <c:v>16.435159590000001</c:v>
                </c:pt>
                <c:pt idx="187">
                  <c:v>16.51032262</c:v>
                </c:pt>
                <c:pt idx="188">
                  <c:v>16.588200960000002</c:v>
                </c:pt>
                <c:pt idx="189">
                  <c:v>16.671785740000001</c:v>
                </c:pt>
                <c:pt idx="190">
                  <c:v>16.758584549999998</c:v>
                </c:pt>
                <c:pt idx="191">
                  <c:v>16.840916499999999</c:v>
                </c:pt>
                <c:pt idx="192">
                  <c:v>16.925506899999998</c:v>
                </c:pt>
              </c:numCache>
            </c:numRef>
          </c:val>
          <c:smooth val="0"/>
          <c:extLst>
            <c:ext xmlns:c16="http://schemas.microsoft.com/office/drawing/2014/chart" uri="{C3380CC4-5D6E-409C-BE32-E72D297353CC}">
              <c16:uniqueId val="{00000004-43FE-40CB-97E9-F672768E9C6E}"/>
            </c:ext>
          </c:extLst>
        </c:ser>
        <c:dLbls>
          <c:showLegendKey val="0"/>
          <c:showVal val="0"/>
          <c:showCatName val="0"/>
          <c:showSerName val="0"/>
          <c:showPercent val="0"/>
          <c:showBubbleSize val="0"/>
        </c:dLbls>
        <c:smooth val="0"/>
        <c:axId val="1581997887"/>
        <c:axId val="1581999327"/>
      </c:lineChart>
      <c:catAx>
        <c:axId val="1581997887"/>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hr)</a:t>
                </a: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999327"/>
        <c:crosses val="autoZero"/>
        <c:auto val="0"/>
        <c:lblAlgn val="ctr"/>
        <c:lblOffset val="100"/>
        <c:tickLblSkip val="10"/>
        <c:tickMarkSkip val="1"/>
        <c:noMultiLvlLbl val="0"/>
      </c:catAx>
      <c:valAx>
        <c:axId val="1581999327"/>
        <c:scaling>
          <c:orientation val="minMax"/>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urge elevation (m)</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581997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783245844269469E-2"/>
          <c:y val="5.0925925925925923E-2"/>
          <c:w val="0.88464588801399824"/>
          <c:h val="0.66496062992125982"/>
        </c:manualLayout>
      </c:layout>
      <c:lineChart>
        <c:grouping val="standard"/>
        <c:varyColors val="0"/>
        <c:ser>
          <c:idx val="0"/>
          <c:order val="0"/>
          <c:tx>
            <c:strRef>
              <c:f>Sheet1!$B$1</c:f>
              <c:strCache>
                <c:ptCount val="1"/>
                <c:pt idx="0">
                  <c:v>F74F360</c:v>
                </c:pt>
              </c:strCache>
            </c:strRef>
          </c:tx>
          <c:spPr>
            <a:ln w="19050" cap="rnd">
              <a:solidFill>
                <a:schemeClr val="accent1"/>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B$2:$B$581</c:f>
              <c:numCache>
                <c:formatCode>General</c:formatCode>
                <c:ptCount val="580"/>
                <c:pt idx="0">
                  <c:v>0</c:v>
                </c:pt>
                <c:pt idx="1">
                  <c:v>0</c:v>
                </c:pt>
                <c:pt idx="2">
                  <c:v>0</c:v>
                </c:pt>
                <c:pt idx="3">
                  <c:v>0</c:v>
                </c:pt>
                <c:pt idx="4">
                  <c:v>2.7273085209971412E-3</c:v>
                </c:pt>
                <c:pt idx="5">
                  <c:v>2.0776328572917949E-2</c:v>
                </c:pt>
                <c:pt idx="6">
                  <c:v>2.4705004892675835E-2</c:v>
                </c:pt>
                <c:pt idx="7">
                  <c:v>2.5429039321528794E-2</c:v>
                </c:pt>
                <c:pt idx="8">
                  <c:v>2.6808652298040223E-2</c:v>
                </c:pt>
                <c:pt idx="9">
                  <c:v>2.7913491258763041E-2</c:v>
                </c:pt>
                <c:pt idx="10">
                  <c:v>2.8282192449317175E-2</c:v>
                </c:pt>
                <c:pt idx="11">
                  <c:v>2.7355431936663933E-2</c:v>
                </c:pt>
                <c:pt idx="12">
                  <c:v>3.1668694029048622E-2</c:v>
                </c:pt>
                <c:pt idx="13">
                  <c:v>7.5355566942536589E-2</c:v>
                </c:pt>
                <c:pt idx="14">
                  <c:v>8.4911784449392375E-2</c:v>
                </c:pt>
                <c:pt idx="15">
                  <c:v>9.6972883622565162E-2</c:v>
                </c:pt>
                <c:pt idx="16">
                  <c:v>9.9976934087957867E-2</c:v>
                </c:pt>
                <c:pt idx="17">
                  <c:v>9.6070421592930236E-2</c:v>
                </c:pt>
                <c:pt idx="18">
                  <c:v>0.10060231755088286</c:v>
                </c:pt>
                <c:pt idx="19">
                  <c:v>0.10778092556444729</c:v>
                </c:pt>
                <c:pt idx="20">
                  <c:v>0.10947216424232635</c:v>
                </c:pt>
                <c:pt idx="21">
                  <c:v>0.10663730173712986</c:v>
                </c:pt>
                <c:pt idx="22">
                  <c:v>0.11086097029330193</c:v>
                </c:pt>
                <c:pt idx="23">
                  <c:v>0.11051058033223989</c:v>
                </c:pt>
                <c:pt idx="24">
                  <c:v>0.11176837290293921</c:v>
                </c:pt>
                <c:pt idx="25">
                  <c:v>0.11220332830496119</c:v>
                </c:pt>
                <c:pt idx="26">
                  <c:v>0.11238810177820696</c:v>
                </c:pt>
                <c:pt idx="27">
                  <c:v>0.1209063155265498</c:v>
                </c:pt>
                <c:pt idx="28">
                  <c:v>0.11977460400633254</c:v>
                </c:pt>
                <c:pt idx="29">
                  <c:v>0.12502297573873969</c:v>
                </c:pt>
                <c:pt idx="30">
                  <c:v>0.12720007510529199</c:v>
                </c:pt>
                <c:pt idx="31">
                  <c:v>0.12701040576098913</c:v>
                </c:pt>
                <c:pt idx="32">
                  <c:v>0.12913238114245623</c:v>
                </c:pt>
                <c:pt idx="33">
                  <c:v>0.12987194231356494</c:v>
                </c:pt>
                <c:pt idx="34">
                  <c:v>0.12936318124017304</c:v>
                </c:pt>
                <c:pt idx="35">
                  <c:v>0.13533455441172654</c:v>
                </c:pt>
                <c:pt idx="36">
                  <c:v>0.13820646432331757</c:v>
                </c:pt>
                <c:pt idx="37">
                  <c:v>0.14508902772845836</c:v>
                </c:pt>
                <c:pt idx="38">
                  <c:v>0.13993521928769018</c:v>
                </c:pt>
                <c:pt idx="39">
                  <c:v>0.14554395286742661</c:v>
                </c:pt>
                <c:pt idx="40">
                  <c:v>0.15178472503856708</c:v>
                </c:pt>
                <c:pt idx="41">
                  <c:v>0.15171996186140199</c:v>
                </c:pt>
                <c:pt idx="42">
                  <c:v>0.15272003233121306</c:v>
                </c:pt>
                <c:pt idx="43">
                  <c:v>0.15734424290753335</c:v>
                </c:pt>
                <c:pt idx="44">
                  <c:v>0.14754998838546871</c:v>
                </c:pt>
                <c:pt idx="45">
                  <c:v>0.15617517655433294</c:v>
                </c:pt>
                <c:pt idx="46">
                  <c:v>0.1615123466569533</c:v>
                </c:pt>
                <c:pt idx="47">
                  <c:v>0.16202224611986801</c:v>
                </c:pt>
                <c:pt idx="48">
                  <c:v>0.16247822311738136</c:v>
                </c:pt>
                <c:pt idx="49">
                  <c:v>0.16413131837513714</c:v>
                </c:pt>
                <c:pt idx="50">
                  <c:v>0.16307712879837374</c:v>
                </c:pt>
                <c:pt idx="51">
                  <c:v>0.15890450860625177</c:v>
                </c:pt>
                <c:pt idx="52">
                  <c:v>0.168551721030578</c:v>
                </c:pt>
                <c:pt idx="53">
                  <c:v>0.16843533002427236</c:v>
                </c:pt>
                <c:pt idx="54">
                  <c:v>0.16032803374950402</c:v>
                </c:pt>
                <c:pt idx="55">
                  <c:v>0.17254169312641029</c:v>
                </c:pt>
                <c:pt idx="56">
                  <c:v>0.17735112831077277</c:v>
                </c:pt>
                <c:pt idx="57">
                  <c:v>0.16645946157599939</c:v>
                </c:pt>
                <c:pt idx="58">
                  <c:v>0.16329229580640406</c:v>
                </c:pt>
                <c:pt idx="59">
                  <c:v>0.15988746690087527</c:v>
                </c:pt>
                <c:pt idx="60">
                  <c:v>0.16783305065043838</c:v>
                </c:pt>
                <c:pt idx="61">
                  <c:v>0.1771775677055952</c:v>
                </c:pt>
                <c:pt idx="62">
                  <c:v>0.17828705380486704</c:v>
                </c:pt>
                <c:pt idx="63">
                  <c:v>0.18421758118593304</c:v>
                </c:pt>
                <c:pt idx="64">
                  <c:v>0.17095399207620873</c:v>
                </c:pt>
                <c:pt idx="65">
                  <c:v>0.16952009041823865</c:v>
                </c:pt>
                <c:pt idx="66">
                  <c:v>0.18561668466434586</c:v>
                </c:pt>
                <c:pt idx="67">
                  <c:v>0.17211170459433633</c:v>
                </c:pt>
                <c:pt idx="68">
                  <c:v>0.17142142271966981</c:v>
                </c:pt>
                <c:pt idx="69">
                  <c:v>0.17600999232554482</c:v>
                </c:pt>
                <c:pt idx="70">
                  <c:v>0.1825032282308359</c:v>
                </c:pt>
                <c:pt idx="71">
                  <c:v>0.17650479694972879</c:v>
                </c:pt>
                <c:pt idx="72">
                  <c:v>0.18350196985833955</c:v>
                </c:pt>
                <c:pt idx="73">
                  <c:v>0.17403109035054923</c:v>
                </c:pt>
                <c:pt idx="74">
                  <c:v>0.17633819708089127</c:v>
                </c:pt>
                <c:pt idx="75">
                  <c:v>0.19015914004997475</c:v>
                </c:pt>
                <c:pt idx="76">
                  <c:v>0.18684980170663587</c:v>
                </c:pt>
                <c:pt idx="77">
                  <c:v>0.18618781978413551</c:v>
                </c:pt>
                <c:pt idx="78">
                  <c:v>0.17995438081140236</c:v>
                </c:pt>
                <c:pt idx="79">
                  <c:v>0.17682352291965464</c:v>
                </c:pt>
                <c:pt idx="80">
                  <c:v>0.17389488109445733</c:v>
                </c:pt>
                <c:pt idx="81">
                  <c:v>0.17365964657457342</c:v>
                </c:pt>
                <c:pt idx="82">
                  <c:v>0.18899116510680083</c:v>
                </c:pt>
                <c:pt idx="83">
                  <c:v>0.1850935850253515</c:v>
                </c:pt>
                <c:pt idx="84">
                  <c:v>0.17846747595217471</c:v>
                </c:pt>
                <c:pt idx="85">
                  <c:v>0.18318729962024377</c:v>
                </c:pt>
                <c:pt idx="86">
                  <c:v>0.1769700331341699</c:v>
                </c:pt>
                <c:pt idx="87">
                  <c:v>0.18499453534337928</c:v>
                </c:pt>
                <c:pt idx="88">
                  <c:v>0.18117920102042695</c:v>
                </c:pt>
                <c:pt idx="89">
                  <c:v>0.18092668943727827</c:v>
                </c:pt>
                <c:pt idx="90">
                  <c:v>0.18633434299058468</c:v>
                </c:pt>
                <c:pt idx="91">
                  <c:v>0.17401490622973806</c:v>
                </c:pt>
                <c:pt idx="92">
                  <c:v>0.18100817954983567</c:v>
                </c:pt>
                <c:pt idx="93">
                  <c:v>0.16948902934331503</c:v>
                </c:pt>
                <c:pt idx="94">
                  <c:v>0.17196501717383852</c:v>
                </c:pt>
                <c:pt idx="95">
                  <c:v>0.18016036201539545</c:v>
                </c:pt>
                <c:pt idx="96">
                  <c:v>0.17251188377762677</c:v>
                </c:pt>
                <c:pt idx="97">
                  <c:v>0.17972018176868987</c:v>
                </c:pt>
                <c:pt idx="98">
                  <c:v>0.16471978435238879</c:v>
                </c:pt>
                <c:pt idx="99">
                  <c:v>0.16464106093519337</c:v>
                </c:pt>
                <c:pt idx="100">
                  <c:v>0.16449927683009935</c:v>
                </c:pt>
                <c:pt idx="101">
                  <c:v>0.17494981148476574</c:v>
                </c:pt>
                <c:pt idx="102">
                  <c:v>0.16106625295679367</c:v>
                </c:pt>
                <c:pt idx="103">
                  <c:v>0.17567992678898439</c:v>
                </c:pt>
                <c:pt idx="104">
                  <c:v>0.16301979224340332</c:v>
                </c:pt>
                <c:pt idx="105">
                  <c:v>0.17458968812882925</c:v>
                </c:pt>
                <c:pt idx="106">
                  <c:v>0.15325861060244136</c:v>
                </c:pt>
                <c:pt idx="107">
                  <c:v>0.15672328460532831</c:v>
                </c:pt>
                <c:pt idx="108">
                  <c:v>0.15405929235807245</c:v>
                </c:pt>
                <c:pt idx="109">
                  <c:v>0.1638975531535902</c:v>
                </c:pt>
                <c:pt idx="110">
                  <c:v>0.15889827156315814</c:v>
                </c:pt>
                <c:pt idx="111">
                  <c:v>0.16649204005441304</c:v>
                </c:pt>
                <c:pt idx="112">
                  <c:v>0.15400497430624779</c:v>
                </c:pt>
                <c:pt idx="113">
                  <c:v>0.15221598054992455</c:v>
                </c:pt>
                <c:pt idx="114">
                  <c:v>0.16525254605622422</c:v>
                </c:pt>
                <c:pt idx="115">
                  <c:v>0.15671758976244221</c:v>
                </c:pt>
                <c:pt idx="116">
                  <c:v>0.16280657971680282</c:v>
                </c:pt>
                <c:pt idx="117">
                  <c:v>0.15360515566067617</c:v>
                </c:pt>
                <c:pt idx="118">
                  <c:v>0.14967853653017793</c:v>
                </c:pt>
                <c:pt idx="119">
                  <c:v>0.14793425949852546</c:v>
                </c:pt>
                <c:pt idx="120">
                  <c:v>0.14932414031039556</c:v>
                </c:pt>
                <c:pt idx="121">
                  <c:v>0.15447809566036283</c:v>
                </c:pt>
                <c:pt idx="122">
                  <c:v>0.15949426626031016</c:v>
                </c:pt>
                <c:pt idx="123">
                  <c:v>0.15130580330844176</c:v>
                </c:pt>
                <c:pt idx="124">
                  <c:v>0.15290697203004505</c:v>
                </c:pt>
                <c:pt idx="125">
                  <c:v>0.15462760674168194</c:v>
                </c:pt>
                <c:pt idx="126">
                  <c:v>0.1599397865368011</c:v>
                </c:pt>
                <c:pt idx="127">
                  <c:v>0.15586872938515586</c:v>
                </c:pt>
                <c:pt idx="128">
                  <c:v>0.15469908890968989</c:v>
                </c:pt>
                <c:pt idx="129">
                  <c:v>0.1455923988901984</c:v>
                </c:pt>
                <c:pt idx="130">
                  <c:v>0.15124071881775</c:v>
                </c:pt>
                <c:pt idx="131">
                  <c:v>0.15183320598178257</c:v>
                </c:pt>
                <c:pt idx="132">
                  <c:v>0.14590844090663563</c:v>
                </c:pt>
                <c:pt idx="133">
                  <c:v>0.15387389521351402</c:v>
                </c:pt>
                <c:pt idx="134">
                  <c:v>0.15434384418985872</c:v>
                </c:pt>
                <c:pt idx="135">
                  <c:v>0.14860674032994531</c:v>
                </c:pt>
                <c:pt idx="136">
                  <c:v>0.15649554980901975</c:v>
                </c:pt>
                <c:pt idx="137">
                  <c:v>0.14802145119033286</c:v>
                </c:pt>
                <c:pt idx="138">
                  <c:v>0.15540989998175694</c:v>
                </c:pt>
                <c:pt idx="139">
                  <c:v>0.15649129260105618</c:v>
                </c:pt>
                <c:pt idx="140">
                  <c:v>0.15323578236390142</c:v>
                </c:pt>
                <c:pt idx="141">
                  <c:v>0.1587531120509669</c:v>
                </c:pt>
                <c:pt idx="142">
                  <c:v>0.14719209898645327</c:v>
                </c:pt>
                <c:pt idx="143">
                  <c:v>0.14847801903808958</c:v>
                </c:pt>
                <c:pt idx="144">
                  <c:v>0.15554665764510373</c:v>
                </c:pt>
                <c:pt idx="145">
                  <c:v>0.1471738180761199</c:v>
                </c:pt>
                <c:pt idx="146">
                  <c:v>0.15707475180534275</c:v>
                </c:pt>
                <c:pt idx="147">
                  <c:v>0.15997054977803735</c:v>
                </c:pt>
                <c:pt idx="148">
                  <c:v>0.16028478371677954</c:v>
                </c:pt>
                <c:pt idx="149">
                  <c:v>0.1554199265166907</c:v>
                </c:pt>
                <c:pt idx="150">
                  <c:v>0.15318528526750191</c:v>
                </c:pt>
                <c:pt idx="151">
                  <c:v>0.16644693920465045</c:v>
                </c:pt>
                <c:pt idx="152">
                  <c:v>0.15340966725071462</c:v>
                </c:pt>
                <c:pt idx="153">
                  <c:v>0.1632753838387675</c:v>
                </c:pt>
                <c:pt idx="154">
                  <c:v>0.16476690291107865</c:v>
                </c:pt>
                <c:pt idx="155">
                  <c:v>0.16600300298914067</c:v>
                </c:pt>
                <c:pt idx="156">
                  <c:v>0.1697963912135986</c:v>
                </c:pt>
                <c:pt idx="157">
                  <c:v>0.16463069645812281</c:v>
                </c:pt>
                <c:pt idx="158">
                  <c:v>0.15678801642319659</c:v>
                </c:pt>
                <c:pt idx="159">
                  <c:v>0.16364473936868423</c:v>
                </c:pt>
                <c:pt idx="160">
                  <c:v>0.1788650899993818</c:v>
                </c:pt>
                <c:pt idx="161">
                  <c:v>0.17244878259777963</c:v>
                </c:pt>
                <c:pt idx="162">
                  <c:v>0.17441998925495997</c:v>
                </c:pt>
                <c:pt idx="163">
                  <c:v>0.1767588437950281</c:v>
                </c:pt>
                <c:pt idx="164">
                  <c:v>0.18198505160586129</c:v>
                </c:pt>
                <c:pt idx="165">
                  <c:v>0.18490808342214682</c:v>
                </c:pt>
                <c:pt idx="166">
                  <c:v>0.16912719228932885</c:v>
                </c:pt>
                <c:pt idx="167">
                  <c:v>0.17228388497552835</c:v>
                </c:pt>
                <c:pt idx="168">
                  <c:v>0.17138349329988137</c:v>
                </c:pt>
                <c:pt idx="169">
                  <c:v>0.17968977216819551</c:v>
                </c:pt>
                <c:pt idx="170">
                  <c:v>0.1857783106595019</c:v>
                </c:pt>
                <c:pt idx="171">
                  <c:v>0.18337802596208755</c:v>
                </c:pt>
                <c:pt idx="172">
                  <c:v>0.18521521925518383</c:v>
                </c:pt>
                <c:pt idx="173">
                  <c:v>0.19127026780686748</c:v>
                </c:pt>
                <c:pt idx="174">
                  <c:v>0.19303505810339364</c:v>
                </c:pt>
                <c:pt idx="175">
                  <c:v>0.20498630405202897</c:v>
                </c:pt>
                <c:pt idx="176">
                  <c:v>0.20665455073404107</c:v>
                </c:pt>
                <c:pt idx="177">
                  <c:v>0.20052130787959865</c:v>
                </c:pt>
                <c:pt idx="178">
                  <c:v>0.19435236625213886</c:v>
                </c:pt>
                <c:pt idx="179">
                  <c:v>0.20849707028476033</c:v>
                </c:pt>
                <c:pt idx="180">
                  <c:v>0.19585742226830416</c:v>
                </c:pt>
                <c:pt idx="181">
                  <c:v>0.21281945703785043</c:v>
                </c:pt>
                <c:pt idx="182">
                  <c:v>0.19915981045029679</c:v>
                </c:pt>
                <c:pt idx="183">
                  <c:v>0.20883644222775463</c:v>
                </c:pt>
                <c:pt idx="184">
                  <c:v>0.21297054995064821</c:v>
                </c:pt>
                <c:pt idx="185">
                  <c:v>0.21892740221308668</c:v>
                </c:pt>
                <c:pt idx="186">
                  <c:v>0.20436858000796984</c:v>
                </c:pt>
                <c:pt idx="187">
                  <c:v>0.21731141212962529</c:v>
                </c:pt>
                <c:pt idx="188">
                  <c:v>0.21374470978201765</c:v>
                </c:pt>
                <c:pt idx="189">
                  <c:v>0.22719070138217382</c:v>
                </c:pt>
                <c:pt idx="190">
                  <c:v>0.21667776896259663</c:v>
                </c:pt>
                <c:pt idx="191">
                  <c:v>0.22603445476609368</c:v>
                </c:pt>
                <c:pt idx="192">
                  <c:v>0.2363467826560981</c:v>
                </c:pt>
                <c:pt idx="193">
                  <c:v>0.23395115262675609</c:v>
                </c:pt>
                <c:pt idx="194">
                  <c:v>0.22082542018076737</c:v>
                </c:pt>
                <c:pt idx="195">
                  <c:v>0.23508888238821823</c:v>
                </c:pt>
                <c:pt idx="196">
                  <c:v>0.23564866744675134</c:v>
                </c:pt>
                <c:pt idx="197">
                  <c:v>0.22379958426226382</c:v>
                </c:pt>
                <c:pt idx="198">
                  <c:v>0.24333114457743965</c:v>
                </c:pt>
                <c:pt idx="199">
                  <c:v>0.2382954300794175</c:v>
                </c:pt>
                <c:pt idx="200">
                  <c:v>0.23719163409039526</c:v>
                </c:pt>
                <c:pt idx="201">
                  <c:v>0.2367555664898785</c:v>
                </c:pt>
                <c:pt idx="202">
                  <c:v>0.23255058214762345</c:v>
                </c:pt>
                <c:pt idx="203">
                  <c:v>0.2404611145137949</c:v>
                </c:pt>
                <c:pt idx="204">
                  <c:v>0.22332531720050994</c:v>
                </c:pt>
                <c:pt idx="205">
                  <c:v>0.23647044172053064</c:v>
                </c:pt>
                <c:pt idx="206">
                  <c:v>0.24599437243526018</c:v>
                </c:pt>
                <c:pt idx="207">
                  <c:v>0.23840809846927255</c:v>
                </c:pt>
                <c:pt idx="208">
                  <c:v>0.23376805115560992</c:v>
                </c:pt>
                <c:pt idx="209">
                  <c:v>0.24478527627667623</c:v>
                </c:pt>
                <c:pt idx="210">
                  <c:v>0.25362808656114094</c:v>
                </c:pt>
                <c:pt idx="211">
                  <c:v>0.24947819632389159</c:v>
                </c:pt>
                <c:pt idx="212">
                  <c:v>0.24220527005268508</c:v>
                </c:pt>
                <c:pt idx="213">
                  <c:v>0.25707238105219238</c:v>
                </c:pt>
                <c:pt idx="214">
                  <c:v>0.24963454197519838</c:v>
                </c:pt>
                <c:pt idx="215">
                  <c:v>0.23115416934241248</c:v>
                </c:pt>
                <c:pt idx="216">
                  <c:v>0.24326744526991936</c:v>
                </c:pt>
                <c:pt idx="217">
                  <c:v>0.24748252356568295</c:v>
                </c:pt>
                <c:pt idx="218">
                  <c:v>0.2428717468183384</c:v>
                </c:pt>
                <c:pt idx="219">
                  <c:v>0.2468815223609907</c:v>
                </c:pt>
                <c:pt idx="220">
                  <c:v>0.23025636936524782</c:v>
                </c:pt>
                <c:pt idx="221">
                  <c:v>0.24221518162277089</c:v>
                </c:pt>
                <c:pt idx="222">
                  <c:v>0.24779001113693905</c:v>
                </c:pt>
                <c:pt idx="223">
                  <c:v>0.24923896704182638</c:v>
                </c:pt>
                <c:pt idx="224">
                  <c:v>0.24146107276849857</c:v>
                </c:pt>
                <c:pt idx="225">
                  <c:v>0.23311332748021812</c:v>
                </c:pt>
                <c:pt idx="226">
                  <c:v>0.24780494922761459</c:v>
                </c:pt>
                <c:pt idx="227">
                  <c:v>0.23301073969452074</c:v>
                </c:pt>
                <c:pt idx="228">
                  <c:v>0.23443876310171932</c:v>
                </c:pt>
                <c:pt idx="229">
                  <c:v>0.24812765235320947</c:v>
                </c:pt>
                <c:pt idx="230">
                  <c:v>0.23284562271139789</c:v>
                </c:pt>
                <c:pt idx="231">
                  <c:v>0.23382181342381458</c:v>
                </c:pt>
                <c:pt idx="232">
                  <c:v>0.24647049706629184</c:v>
                </c:pt>
                <c:pt idx="233">
                  <c:v>0.22555540133320112</c:v>
                </c:pt>
                <c:pt idx="234">
                  <c:v>0.24308360662050132</c:v>
                </c:pt>
                <c:pt idx="235">
                  <c:v>0.24317046941992343</c:v>
                </c:pt>
                <c:pt idx="236">
                  <c:v>0.223799540745344</c:v>
                </c:pt>
                <c:pt idx="237">
                  <c:v>0.23500093407878461</c:v>
                </c:pt>
                <c:pt idx="238">
                  <c:v>0.22838562079990213</c:v>
                </c:pt>
                <c:pt idx="239">
                  <c:v>0.2246325132731106</c:v>
                </c:pt>
                <c:pt idx="240">
                  <c:v>0.22097830688668504</c:v>
                </c:pt>
                <c:pt idx="241">
                  <c:v>0.2250549288845993</c:v>
                </c:pt>
                <c:pt idx="242">
                  <c:v>0.22104435542526982</c:v>
                </c:pt>
                <c:pt idx="243">
                  <c:v>0.23018341741227258</c:v>
                </c:pt>
                <c:pt idx="244">
                  <c:v>0.2221041294116059</c:v>
                </c:pt>
                <c:pt idx="245">
                  <c:v>0.22208667620435149</c:v>
                </c:pt>
                <c:pt idx="246">
                  <c:v>0.22562919822967276</c:v>
                </c:pt>
                <c:pt idx="247">
                  <c:v>0.20785840278416276</c:v>
                </c:pt>
                <c:pt idx="248">
                  <c:v>0.2165461361660998</c:v>
                </c:pt>
                <c:pt idx="249">
                  <c:v>0.20375528161990331</c:v>
                </c:pt>
                <c:pt idx="250">
                  <c:v>0.21342481544159198</c:v>
                </c:pt>
                <c:pt idx="251">
                  <c:v>0.2101847747272563</c:v>
                </c:pt>
                <c:pt idx="252">
                  <c:v>0.19676959871011063</c:v>
                </c:pt>
                <c:pt idx="253">
                  <c:v>0.19516354252012511</c:v>
                </c:pt>
                <c:pt idx="254">
                  <c:v>0.20017242000475716</c:v>
                </c:pt>
                <c:pt idx="255">
                  <c:v>0.19423105390779802</c:v>
                </c:pt>
                <c:pt idx="256">
                  <c:v>0.20262442047260568</c:v>
                </c:pt>
                <c:pt idx="257">
                  <c:v>0.18474490468854837</c:v>
                </c:pt>
                <c:pt idx="258">
                  <c:v>0.19380291029481908</c:v>
                </c:pt>
                <c:pt idx="259">
                  <c:v>0.18829395680760225</c:v>
                </c:pt>
                <c:pt idx="260">
                  <c:v>0.19340551634767861</c:v>
                </c:pt>
                <c:pt idx="261">
                  <c:v>0.17624441976051217</c:v>
                </c:pt>
                <c:pt idx="262">
                  <c:v>0.17968848502073506</c:v>
                </c:pt>
                <c:pt idx="263">
                  <c:v>0.17431721644259673</c:v>
                </c:pt>
                <c:pt idx="264">
                  <c:v>0.17955689336718195</c:v>
                </c:pt>
                <c:pt idx="265">
                  <c:v>0.17525410733083668</c:v>
                </c:pt>
                <c:pt idx="266">
                  <c:v>0.17084492716973285</c:v>
                </c:pt>
                <c:pt idx="267">
                  <c:v>0.16689675292157932</c:v>
                </c:pt>
                <c:pt idx="268">
                  <c:v>0.17414088993882626</c:v>
                </c:pt>
                <c:pt idx="269">
                  <c:v>0.17344210344502606</c:v>
                </c:pt>
                <c:pt idx="270">
                  <c:v>0.16411431978384128</c:v>
                </c:pt>
                <c:pt idx="271">
                  <c:v>0.16244455188044984</c:v>
                </c:pt>
                <c:pt idx="272">
                  <c:v>0.16596425879159751</c:v>
                </c:pt>
                <c:pt idx="273">
                  <c:v>0.16789596184670061</c:v>
                </c:pt>
                <c:pt idx="274">
                  <c:v>0.16708271495499263</c:v>
                </c:pt>
                <c:pt idx="275">
                  <c:v>0.15011179057367807</c:v>
                </c:pt>
                <c:pt idx="276">
                  <c:v>0.16067599001627245</c:v>
                </c:pt>
                <c:pt idx="277">
                  <c:v>0.15394748896369542</c:v>
                </c:pt>
                <c:pt idx="278">
                  <c:v>0.16028245351676121</c:v>
                </c:pt>
                <c:pt idx="279">
                  <c:v>0.15539725603292273</c:v>
                </c:pt>
                <c:pt idx="280">
                  <c:v>0.14860509151461812</c:v>
                </c:pt>
                <c:pt idx="281">
                  <c:v>0.14264752769867903</c:v>
                </c:pt>
                <c:pt idx="282">
                  <c:v>0.14209858691297531</c:v>
                </c:pt>
                <c:pt idx="283">
                  <c:v>0.14404372311340471</c:v>
                </c:pt>
                <c:pt idx="284">
                  <c:v>0.14013607590585417</c:v>
                </c:pt>
                <c:pt idx="285">
                  <c:v>0.13532540903656479</c:v>
                </c:pt>
                <c:pt idx="286">
                  <c:v>0.13753659874523555</c:v>
                </c:pt>
                <c:pt idx="287">
                  <c:v>0.14439917480809841</c:v>
                </c:pt>
                <c:pt idx="288">
                  <c:v>0.14026927715943269</c:v>
                </c:pt>
                <c:pt idx="289">
                  <c:v>0.13495912682360509</c:v>
                </c:pt>
                <c:pt idx="290">
                  <c:v>0.13526193563830011</c:v>
                </c:pt>
                <c:pt idx="291">
                  <c:v>0.13568946467729343</c:v>
                </c:pt>
                <c:pt idx="292">
                  <c:v>0.13233115143917126</c:v>
                </c:pt>
                <c:pt idx="293">
                  <c:v>0.1289664396745791</c:v>
                </c:pt>
                <c:pt idx="294">
                  <c:v>0.13476394436829645</c:v>
                </c:pt>
                <c:pt idx="295">
                  <c:v>0.13683692746482048</c:v>
                </c:pt>
                <c:pt idx="296">
                  <c:v>0.12593447579447367</c:v>
                </c:pt>
                <c:pt idx="297">
                  <c:v>0.13102436510809828</c:v>
                </c:pt>
                <c:pt idx="298">
                  <c:v>0.12750730999162499</c:v>
                </c:pt>
                <c:pt idx="299">
                  <c:v>0.1310775034833159</c:v>
                </c:pt>
                <c:pt idx="300">
                  <c:v>0.12457686315564456</c:v>
                </c:pt>
                <c:pt idx="301">
                  <c:v>0.13197764111642615</c:v>
                </c:pt>
                <c:pt idx="302">
                  <c:v>0.12539376706678632</c:v>
                </c:pt>
                <c:pt idx="303">
                  <c:v>0.12290717031464396</c:v>
                </c:pt>
                <c:pt idx="304">
                  <c:v>0.12076127933884673</c:v>
                </c:pt>
                <c:pt idx="305">
                  <c:v>0.12232845512381221</c:v>
                </c:pt>
                <c:pt idx="306">
                  <c:v>0.1219937784584799</c:v>
                </c:pt>
                <c:pt idx="307">
                  <c:v>0.12507658050675879</c:v>
                </c:pt>
                <c:pt idx="308">
                  <c:v>0.12850661674576405</c:v>
                </c:pt>
                <c:pt idx="309">
                  <c:v>0.11913659264595959</c:v>
                </c:pt>
                <c:pt idx="310">
                  <c:v>0.12621599466832514</c:v>
                </c:pt>
                <c:pt idx="311">
                  <c:v>0.11888593327811572</c:v>
                </c:pt>
                <c:pt idx="312">
                  <c:v>0.12147921607325113</c:v>
                </c:pt>
                <c:pt idx="313">
                  <c:v>0.12697923316713683</c:v>
                </c:pt>
                <c:pt idx="314">
                  <c:v>0.12733311087512009</c:v>
                </c:pt>
                <c:pt idx="315">
                  <c:v>0.11932674786012265</c:v>
                </c:pt>
                <c:pt idx="316">
                  <c:v>0.12434600478786723</c:v>
                </c:pt>
                <c:pt idx="317">
                  <c:v>0.12704729678182147</c:v>
                </c:pt>
                <c:pt idx="318">
                  <c:v>0.12544968251567434</c:v>
                </c:pt>
                <c:pt idx="319">
                  <c:v>0.11566178573071771</c:v>
                </c:pt>
                <c:pt idx="320">
                  <c:v>0.12064067177466847</c:v>
                </c:pt>
                <c:pt idx="321">
                  <c:v>0.12305709539446406</c:v>
                </c:pt>
                <c:pt idx="322">
                  <c:v>0.12530351326276981</c:v>
                </c:pt>
                <c:pt idx="323">
                  <c:v>0.122039839540154</c:v>
                </c:pt>
                <c:pt idx="324">
                  <c:v>0.12080408942804248</c:v>
                </c:pt>
                <c:pt idx="325">
                  <c:v>0.1227999932592391</c:v>
                </c:pt>
                <c:pt idx="326">
                  <c:v>0.12915884515805728</c:v>
                </c:pt>
                <c:pt idx="327">
                  <c:v>0.1275745350369161</c:v>
                </c:pt>
                <c:pt idx="328">
                  <c:v>0.12033877788710974</c:v>
                </c:pt>
                <c:pt idx="329">
                  <c:v>0.11896543974501643</c:v>
                </c:pt>
                <c:pt idx="330">
                  <c:v>0.12043824006832135</c:v>
                </c:pt>
                <c:pt idx="331">
                  <c:v>0.12730582234774449</c:v>
                </c:pt>
                <c:pt idx="332">
                  <c:v>0.12910141262843533</c:v>
                </c:pt>
                <c:pt idx="333">
                  <c:v>0.1277142441818018</c:v>
                </c:pt>
                <c:pt idx="334">
                  <c:v>0.1320538409398137</c:v>
                </c:pt>
                <c:pt idx="335">
                  <c:v>0.12569463940236966</c:v>
                </c:pt>
                <c:pt idx="336">
                  <c:v>0.12284207272588239</c:v>
                </c:pt>
                <c:pt idx="337">
                  <c:v>0.13037511720294956</c:v>
                </c:pt>
                <c:pt idx="338">
                  <c:v>0.13464423950317922</c:v>
                </c:pt>
                <c:pt idx="339">
                  <c:v>0.13382680571193326</c:v>
                </c:pt>
                <c:pt idx="340">
                  <c:v>0.12362852961105132</c:v>
                </c:pt>
                <c:pt idx="341">
                  <c:v>0.12943158785283757</c:v>
                </c:pt>
                <c:pt idx="342">
                  <c:v>0.12384931780139326</c:v>
                </c:pt>
                <c:pt idx="343">
                  <c:v>0.12542647700270323</c:v>
                </c:pt>
                <c:pt idx="344">
                  <c:v>0.13276801069735927</c:v>
                </c:pt>
                <c:pt idx="345">
                  <c:v>0.13327981577289119</c:v>
                </c:pt>
                <c:pt idx="346">
                  <c:v>0.13149651529076767</c:v>
                </c:pt>
                <c:pt idx="347">
                  <c:v>0.1256702071825776</c:v>
                </c:pt>
                <c:pt idx="348">
                  <c:v>0.12947207173709366</c:v>
                </c:pt>
                <c:pt idx="349">
                  <c:v>0.13567747660653925</c:v>
                </c:pt>
                <c:pt idx="350">
                  <c:v>0.12607968024030405</c:v>
                </c:pt>
                <c:pt idx="351">
                  <c:v>0.13703089602573648</c:v>
                </c:pt>
                <c:pt idx="352">
                  <c:v>0.12779781298279241</c:v>
                </c:pt>
                <c:pt idx="353">
                  <c:v>0.13064155849275977</c:v>
                </c:pt>
                <c:pt idx="354">
                  <c:v>0.13272564794977865</c:v>
                </c:pt>
                <c:pt idx="355">
                  <c:v>0.13249448534802527</c:v>
                </c:pt>
                <c:pt idx="356">
                  <c:v>0.13484138150594496</c:v>
                </c:pt>
                <c:pt idx="357">
                  <c:v>0.1327537477639445</c:v>
                </c:pt>
                <c:pt idx="358">
                  <c:v>0.13554558650136939</c:v>
                </c:pt>
                <c:pt idx="359">
                  <c:v>0.13798451661555283</c:v>
                </c:pt>
                <c:pt idx="360">
                  <c:v>0.1331200021081812</c:v>
                </c:pt>
                <c:pt idx="361">
                  <c:v>0.12900392882621442</c:v>
                </c:pt>
                <c:pt idx="362">
                  <c:v>0.12807360111288491</c:v>
                </c:pt>
                <c:pt idx="363">
                  <c:v>0.13304787133895291</c:v>
                </c:pt>
                <c:pt idx="364">
                  <c:v>0.13316588709595936</c:v>
                </c:pt>
                <c:pt idx="365">
                  <c:v>0.13269806385549171</c:v>
                </c:pt>
                <c:pt idx="366">
                  <c:v>0.13666988980593422</c:v>
                </c:pt>
                <c:pt idx="367">
                  <c:v>0.13773395856466769</c:v>
                </c:pt>
                <c:pt idx="368">
                  <c:v>0.12653193277223848</c:v>
                </c:pt>
                <c:pt idx="369">
                  <c:v>0.12478518067207467</c:v>
                </c:pt>
                <c:pt idx="370">
                  <c:v>0.12524894344744658</c:v>
                </c:pt>
                <c:pt idx="371">
                  <c:v>0.11920971679548728</c:v>
                </c:pt>
                <c:pt idx="372">
                  <c:v>0.12054980854276889</c:v>
                </c:pt>
                <c:pt idx="373">
                  <c:v>0.12042898509508845</c:v>
                </c:pt>
                <c:pt idx="374">
                  <c:v>0.11771260393641991</c:v>
                </c:pt>
                <c:pt idx="375">
                  <c:v>0.12324578880754426</c:v>
                </c:pt>
                <c:pt idx="376">
                  <c:v>0.11697803034297884</c:v>
                </c:pt>
                <c:pt idx="377">
                  <c:v>0.12289356425980798</c:v>
                </c:pt>
                <c:pt idx="378">
                  <c:v>0.12379544669944811</c:v>
                </c:pt>
                <c:pt idx="379">
                  <c:v>0.1195412776778199</c:v>
                </c:pt>
                <c:pt idx="380">
                  <c:v>0.12294781837223351</c:v>
                </c:pt>
                <c:pt idx="381">
                  <c:v>0.12371448684499159</c:v>
                </c:pt>
                <c:pt idx="382">
                  <c:v>0.1262165244195268</c:v>
                </c:pt>
                <c:pt idx="383">
                  <c:v>0.11933956634615078</c:v>
                </c:pt>
                <c:pt idx="384">
                  <c:v>0.11846737432315052</c:v>
                </c:pt>
                <c:pt idx="385">
                  <c:v>0.11521953269383436</c:v>
                </c:pt>
                <c:pt idx="386">
                  <c:v>0.11968240592135893</c:v>
                </c:pt>
                <c:pt idx="387">
                  <c:v>0.12059199219878076</c:v>
                </c:pt>
                <c:pt idx="388">
                  <c:v>0.11993797960152562</c:v>
                </c:pt>
                <c:pt idx="389">
                  <c:v>0.12087282446018265</c:v>
                </c:pt>
                <c:pt idx="390">
                  <c:v>0.12214030311452849</c:v>
                </c:pt>
                <c:pt idx="391">
                  <c:v>0.115358040251597</c:v>
                </c:pt>
                <c:pt idx="392">
                  <c:v>0.1137049753984777</c:v>
                </c:pt>
                <c:pt idx="393">
                  <c:v>0.11781403477566078</c:v>
                </c:pt>
                <c:pt idx="394">
                  <c:v>0.10991359254734166</c:v>
                </c:pt>
                <c:pt idx="395">
                  <c:v>0.11539011716589825</c:v>
                </c:pt>
                <c:pt idx="396">
                  <c:v>0.11495286429642547</c:v>
                </c:pt>
                <c:pt idx="397">
                  <c:v>0.11082079865146525</c:v>
                </c:pt>
                <c:pt idx="398">
                  <c:v>0.11323806528088215</c:v>
                </c:pt>
                <c:pt idx="399">
                  <c:v>0.11392233188257582</c:v>
                </c:pt>
                <c:pt idx="400">
                  <c:v>0.11075099980818395</c:v>
                </c:pt>
                <c:pt idx="401">
                  <c:v>0.10816244096797883</c:v>
                </c:pt>
                <c:pt idx="402">
                  <c:v>0.10962612967921388</c:v>
                </c:pt>
                <c:pt idx="403">
                  <c:v>0.10943820342759134</c:v>
                </c:pt>
                <c:pt idx="404">
                  <c:v>0.10717446059887277</c:v>
                </c:pt>
                <c:pt idx="405">
                  <c:v>0.10607504661989314</c:v>
                </c:pt>
                <c:pt idx="406">
                  <c:v>0.10675618281622697</c:v>
                </c:pt>
                <c:pt idx="407">
                  <c:v>9.770073331388042E-2</c:v>
                </c:pt>
                <c:pt idx="408">
                  <c:v>9.9285480998481584E-2</c:v>
                </c:pt>
                <c:pt idx="409">
                  <c:v>0.10390607184716874</c:v>
                </c:pt>
                <c:pt idx="410">
                  <c:v>0.10225206130397974</c:v>
                </c:pt>
                <c:pt idx="411">
                  <c:v>0.10236157259927592</c:v>
                </c:pt>
                <c:pt idx="412">
                  <c:v>0.10114478643025254</c:v>
                </c:pt>
                <c:pt idx="413">
                  <c:v>9.9103245486177355E-2</c:v>
                </c:pt>
                <c:pt idx="414">
                  <c:v>9.9413525661616042E-2</c:v>
                </c:pt>
                <c:pt idx="415">
                  <c:v>8.8088565028153543E-2</c:v>
                </c:pt>
                <c:pt idx="416">
                  <c:v>9.2963782078815893E-2</c:v>
                </c:pt>
                <c:pt idx="417">
                  <c:v>8.9694106159122072E-2</c:v>
                </c:pt>
                <c:pt idx="418">
                  <c:v>9.4946371973106861E-2</c:v>
                </c:pt>
                <c:pt idx="419">
                  <c:v>9.0550749713487963E-2</c:v>
                </c:pt>
                <c:pt idx="420">
                  <c:v>9.5892696848320191E-2</c:v>
                </c:pt>
                <c:pt idx="421">
                  <c:v>9.1808713267847813E-2</c:v>
                </c:pt>
                <c:pt idx="422">
                  <c:v>8.7462063236331114E-2</c:v>
                </c:pt>
                <c:pt idx="423">
                  <c:v>8.8719965078461957E-2</c:v>
                </c:pt>
                <c:pt idx="424">
                  <c:v>9.2157148726157892E-2</c:v>
                </c:pt>
                <c:pt idx="425">
                  <c:v>8.7514132370846417E-2</c:v>
                </c:pt>
                <c:pt idx="426">
                  <c:v>8.9342301872627136E-2</c:v>
                </c:pt>
                <c:pt idx="427">
                  <c:v>8.6084382249911134E-2</c:v>
                </c:pt>
                <c:pt idx="428">
                  <c:v>8.5193530848270096E-2</c:v>
                </c:pt>
                <c:pt idx="429">
                  <c:v>8.8173819511685778E-2</c:v>
                </c:pt>
                <c:pt idx="430">
                  <c:v>8.4805355230950313E-2</c:v>
                </c:pt>
                <c:pt idx="431">
                  <c:v>8.9237433433243321E-2</c:v>
                </c:pt>
                <c:pt idx="432">
                  <c:v>8.1652623466142146E-2</c:v>
                </c:pt>
                <c:pt idx="433">
                  <c:v>8.3479861734885807E-2</c:v>
                </c:pt>
                <c:pt idx="434">
                  <c:v>8.2358131485682357E-2</c:v>
                </c:pt>
                <c:pt idx="435">
                  <c:v>8.6698065002369512E-2</c:v>
                </c:pt>
                <c:pt idx="436">
                  <c:v>8.7988577845745736E-2</c:v>
                </c:pt>
                <c:pt idx="437">
                  <c:v>8.2819358184768627E-2</c:v>
                </c:pt>
                <c:pt idx="438">
                  <c:v>8.2540490369600053E-2</c:v>
                </c:pt>
                <c:pt idx="439">
                  <c:v>8.7545346070477204E-2</c:v>
                </c:pt>
                <c:pt idx="440">
                  <c:v>8.4441007466919432E-2</c:v>
                </c:pt>
                <c:pt idx="441">
                  <c:v>8.4328250395919971E-2</c:v>
                </c:pt>
                <c:pt idx="442">
                  <c:v>8.5465872372751883E-2</c:v>
                </c:pt>
                <c:pt idx="443">
                  <c:v>8.0869100835780097E-2</c:v>
                </c:pt>
                <c:pt idx="444">
                  <c:v>8.0820863740709445E-2</c:v>
                </c:pt>
                <c:pt idx="445">
                  <c:v>8.336173256291686E-2</c:v>
                </c:pt>
                <c:pt idx="446">
                  <c:v>8.5705899698015842E-2</c:v>
                </c:pt>
                <c:pt idx="447">
                  <c:v>8.5502141686174579E-2</c:v>
                </c:pt>
                <c:pt idx="448">
                  <c:v>8.5424352103336348E-2</c:v>
                </c:pt>
                <c:pt idx="449">
                  <c:v>8.4431072481640515E-2</c:v>
                </c:pt>
                <c:pt idx="450">
                  <c:v>8.8479945365867396E-2</c:v>
                </c:pt>
                <c:pt idx="451">
                  <c:v>8.5095892712744828E-2</c:v>
                </c:pt>
                <c:pt idx="452">
                  <c:v>8.1306430606773561E-2</c:v>
                </c:pt>
                <c:pt idx="453">
                  <c:v>8.3460132466320558E-2</c:v>
                </c:pt>
                <c:pt idx="454">
                  <c:v>8.3106053755716766E-2</c:v>
                </c:pt>
                <c:pt idx="455">
                  <c:v>8.9518691381709731E-2</c:v>
                </c:pt>
                <c:pt idx="456">
                  <c:v>8.3025002871331841E-2</c:v>
                </c:pt>
                <c:pt idx="457">
                  <c:v>8.567868130597231E-2</c:v>
                </c:pt>
                <c:pt idx="458">
                  <c:v>8.7406112697492225E-2</c:v>
                </c:pt>
                <c:pt idx="459">
                  <c:v>8.3647211100991506E-2</c:v>
                </c:pt>
                <c:pt idx="460">
                  <c:v>8.5618428232422619E-2</c:v>
                </c:pt>
                <c:pt idx="461">
                  <c:v>8.9786696131471291E-2</c:v>
                </c:pt>
                <c:pt idx="462">
                  <c:v>8.2603309114229084E-2</c:v>
                </c:pt>
                <c:pt idx="463">
                  <c:v>9.0597471518571976E-2</c:v>
                </c:pt>
                <c:pt idx="464">
                  <c:v>8.9737965604718639E-2</c:v>
                </c:pt>
                <c:pt idx="465">
                  <c:v>9.311687053955385E-2</c:v>
                </c:pt>
                <c:pt idx="466">
                  <c:v>8.7637975219208936E-2</c:v>
                </c:pt>
                <c:pt idx="467">
                  <c:v>8.7076485667200054E-2</c:v>
                </c:pt>
                <c:pt idx="468">
                  <c:v>9.0672568558257421E-2</c:v>
                </c:pt>
                <c:pt idx="469">
                  <c:v>9.1782709235485566E-2</c:v>
                </c:pt>
                <c:pt idx="470">
                  <c:v>9.1736366773931294E-2</c:v>
                </c:pt>
                <c:pt idx="471">
                  <c:v>9.1113617118598972E-2</c:v>
                </c:pt>
                <c:pt idx="472">
                  <c:v>9.3142305517195198E-2</c:v>
                </c:pt>
                <c:pt idx="473">
                  <c:v>9.4425015437818421E-2</c:v>
                </c:pt>
                <c:pt idx="474">
                  <c:v>9.4225845661653956E-2</c:v>
                </c:pt>
                <c:pt idx="475">
                  <c:v>9.7357330551836901E-2</c:v>
                </c:pt>
                <c:pt idx="476">
                  <c:v>9.1796435886620315E-2</c:v>
                </c:pt>
                <c:pt idx="477">
                  <c:v>9.2134103735410908E-2</c:v>
                </c:pt>
                <c:pt idx="478">
                  <c:v>9.9876905817314274E-2</c:v>
                </c:pt>
                <c:pt idx="479">
                  <c:v>0.10126887632159255</c:v>
                </c:pt>
                <c:pt idx="480">
                  <c:v>9.2885338813864127E-2</c:v>
                </c:pt>
                <c:pt idx="481">
                  <c:v>0.10185699930535362</c:v>
                </c:pt>
                <c:pt idx="482">
                  <c:v>0.10025021141758653</c:v>
                </c:pt>
                <c:pt idx="483">
                  <c:v>9.5489712805226515E-2</c:v>
                </c:pt>
                <c:pt idx="484">
                  <c:v>9.6751481162683603E-2</c:v>
                </c:pt>
                <c:pt idx="485">
                  <c:v>9.8797757653997162E-2</c:v>
                </c:pt>
                <c:pt idx="486">
                  <c:v>9.8704707566105998E-2</c:v>
                </c:pt>
                <c:pt idx="487">
                  <c:v>0.10358761464624996</c:v>
                </c:pt>
                <c:pt idx="488">
                  <c:v>0.1054660611943509</c:v>
                </c:pt>
                <c:pt idx="489">
                  <c:v>9.7556323671925141E-2</c:v>
                </c:pt>
                <c:pt idx="490">
                  <c:v>0.10499727161851227</c:v>
                </c:pt>
                <c:pt idx="491">
                  <c:v>0.10038414316068332</c:v>
                </c:pt>
                <c:pt idx="492">
                  <c:v>9.8722626124669324E-2</c:v>
                </c:pt>
                <c:pt idx="493">
                  <c:v>0.10246624591915417</c:v>
                </c:pt>
                <c:pt idx="494">
                  <c:v>0.1055319725831592</c:v>
                </c:pt>
                <c:pt idx="495">
                  <c:v>0.1030839946897847</c:v>
                </c:pt>
                <c:pt idx="496">
                  <c:v>0.10392950714592956</c:v>
                </c:pt>
                <c:pt idx="497">
                  <c:v>0.10079158278394658</c:v>
                </c:pt>
                <c:pt idx="498">
                  <c:v>0.10779426330697814</c:v>
                </c:pt>
                <c:pt idx="499">
                  <c:v>0.10218069545511391</c:v>
                </c:pt>
                <c:pt idx="500">
                  <c:v>9.7226684097070332E-2</c:v>
                </c:pt>
                <c:pt idx="501">
                  <c:v>9.5724239008317516E-2</c:v>
                </c:pt>
                <c:pt idx="502">
                  <c:v>9.8452535781053424E-2</c:v>
                </c:pt>
                <c:pt idx="503">
                  <c:v>9.8931914235816529E-2</c:v>
                </c:pt>
                <c:pt idx="504">
                  <c:v>0.1026784818131324</c:v>
                </c:pt>
                <c:pt idx="505">
                  <c:v>0.10224322242905851</c:v>
                </c:pt>
                <c:pt idx="506">
                  <c:v>0.10024903744085964</c:v>
                </c:pt>
                <c:pt idx="507">
                  <c:v>0.10194527243317179</c:v>
                </c:pt>
                <c:pt idx="508">
                  <c:v>0.10449062907204557</c:v>
                </c:pt>
                <c:pt idx="509">
                  <c:v>9.9404456867701524E-2</c:v>
                </c:pt>
                <c:pt idx="510">
                  <c:v>0.10520615450231537</c:v>
                </c:pt>
                <c:pt idx="511">
                  <c:v>0.10428307413893195</c:v>
                </c:pt>
                <c:pt idx="512">
                  <c:v>0.10113470690559355</c:v>
                </c:pt>
                <c:pt idx="513">
                  <c:v>0.10205260829645843</c:v>
                </c:pt>
                <c:pt idx="514">
                  <c:v>0.10310376877122915</c:v>
                </c:pt>
                <c:pt idx="515">
                  <c:v>0.10403828045374348</c:v>
                </c:pt>
                <c:pt idx="516">
                  <c:v>9.9969921029584644E-2</c:v>
                </c:pt>
                <c:pt idx="517">
                  <c:v>0.10125968257418849</c:v>
                </c:pt>
                <c:pt idx="518">
                  <c:v>9.9919534071890109E-2</c:v>
                </c:pt>
                <c:pt idx="519">
                  <c:v>0.10135897902993286</c:v>
                </c:pt>
                <c:pt idx="520">
                  <c:v>0.10346967610468091</c:v>
                </c:pt>
                <c:pt idx="521">
                  <c:v>9.6482494252835949E-2</c:v>
                </c:pt>
                <c:pt idx="522">
                  <c:v>9.7769979857702777E-2</c:v>
                </c:pt>
                <c:pt idx="523">
                  <c:v>0.10017439227754446</c:v>
                </c:pt>
                <c:pt idx="524">
                  <c:v>9.6045809961744777E-2</c:v>
                </c:pt>
                <c:pt idx="525">
                  <c:v>9.4805351440751848E-2</c:v>
                </c:pt>
                <c:pt idx="526">
                  <c:v>9.3684291779178058E-2</c:v>
                </c:pt>
                <c:pt idx="527">
                  <c:v>9.5704873923070005E-2</c:v>
                </c:pt>
                <c:pt idx="528">
                  <c:v>9.5462392636925728E-2</c:v>
                </c:pt>
                <c:pt idx="529">
                  <c:v>9.2857936495656365E-2</c:v>
                </c:pt>
                <c:pt idx="530">
                  <c:v>9.469230711421954E-2</c:v>
                </c:pt>
                <c:pt idx="531">
                  <c:v>9.4691441732170423E-2</c:v>
                </c:pt>
                <c:pt idx="532">
                  <c:v>9.2881277415404667E-2</c:v>
                </c:pt>
                <c:pt idx="533">
                  <c:v>8.4940529791007094E-2</c:v>
                </c:pt>
                <c:pt idx="534">
                  <c:v>8.7418653225108375E-2</c:v>
                </c:pt>
                <c:pt idx="535">
                  <c:v>8.619077105572745E-2</c:v>
                </c:pt>
                <c:pt idx="536">
                  <c:v>8.5219900002682855E-2</c:v>
                </c:pt>
                <c:pt idx="537">
                  <c:v>8.8743560529896584E-2</c:v>
                </c:pt>
                <c:pt idx="538">
                  <c:v>8.4325461303936033E-2</c:v>
                </c:pt>
                <c:pt idx="539">
                  <c:v>8.0031807889827278E-2</c:v>
                </c:pt>
                <c:pt idx="540">
                  <c:v>8.1797280139532899E-2</c:v>
                </c:pt>
                <c:pt idx="541">
                  <c:v>8.4657363917617912E-2</c:v>
                </c:pt>
                <c:pt idx="542">
                  <c:v>7.9458506131957582E-2</c:v>
                </c:pt>
                <c:pt idx="543">
                  <c:v>8.0755870210921177E-2</c:v>
                </c:pt>
                <c:pt idx="544">
                  <c:v>7.4355073837205854E-2</c:v>
                </c:pt>
                <c:pt idx="545">
                  <c:v>7.3504221573555295E-2</c:v>
                </c:pt>
                <c:pt idx="546">
                  <c:v>7.5715374310826547E-2</c:v>
                </c:pt>
                <c:pt idx="547">
                  <c:v>7.1457225406840588E-2</c:v>
                </c:pt>
                <c:pt idx="548">
                  <c:v>7.1710245060351022E-2</c:v>
                </c:pt>
                <c:pt idx="549">
                  <c:v>7.1714400335956663E-2</c:v>
                </c:pt>
                <c:pt idx="550">
                  <c:v>6.8365798678541603E-2</c:v>
                </c:pt>
                <c:pt idx="551">
                  <c:v>7.3711914903600129E-2</c:v>
                </c:pt>
                <c:pt idx="552">
                  <c:v>6.7595094109292986E-2</c:v>
                </c:pt>
                <c:pt idx="553">
                  <c:v>6.4845949565553923E-2</c:v>
                </c:pt>
                <c:pt idx="554">
                  <c:v>7.003031623703776E-2</c:v>
                </c:pt>
                <c:pt idx="555">
                  <c:v>6.2662818352953564E-2</c:v>
                </c:pt>
                <c:pt idx="556">
                  <c:v>6.7489601806950072E-2</c:v>
                </c:pt>
                <c:pt idx="557">
                  <c:v>6.4743234311151962E-2</c:v>
                </c:pt>
                <c:pt idx="558">
                  <c:v>5.9397091195050308E-2</c:v>
                </c:pt>
                <c:pt idx="559">
                  <c:v>5.9498442430136619E-2</c:v>
                </c:pt>
                <c:pt idx="560">
                  <c:v>5.6916183250006157E-2</c:v>
                </c:pt>
                <c:pt idx="561">
                  <c:v>6.0867778230341493E-2</c:v>
                </c:pt>
                <c:pt idx="562">
                  <c:v>5.6062699645723829E-2</c:v>
                </c:pt>
                <c:pt idx="563">
                  <c:v>5.5770310081995823E-2</c:v>
                </c:pt>
                <c:pt idx="564">
                  <c:v>5.2500220861910897E-2</c:v>
                </c:pt>
                <c:pt idx="565">
                  <c:v>5.4427381093390563E-2</c:v>
                </c:pt>
                <c:pt idx="566">
                  <c:v>5.4126873147886848E-2</c:v>
                </c:pt>
                <c:pt idx="567">
                  <c:v>5.2456758221090312E-2</c:v>
                </c:pt>
                <c:pt idx="568">
                  <c:v>5.0291098764576374E-2</c:v>
                </c:pt>
                <c:pt idx="569">
                  <c:v>4.7980749062216048E-2</c:v>
                </c:pt>
                <c:pt idx="570">
                  <c:v>4.6182483301560946E-2</c:v>
                </c:pt>
                <c:pt idx="571">
                  <c:v>4.7474774799971857E-2</c:v>
                </c:pt>
                <c:pt idx="572">
                  <c:v>4.5122634186897402E-2</c:v>
                </c:pt>
                <c:pt idx="573">
                  <c:v>4.5116680201628886E-2</c:v>
                </c:pt>
                <c:pt idx="574">
                  <c:v>4.452585436341109E-2</c:v>
                </c:pt>
                <c:pt idx="575">
                  <c:v>4.2186873315215263E-2</c:v>
                </c:pt>
                <c:pt idx="576">
                  <c:v>4.2938961095236698E-2</c:v>
                </c:pt>
                <c:pt idx="577">
                  <c:v>4.1787312858080697E-2</c:v>
                </c:pt>
                <c:pt idx="578">
                  <c:v>3.7227835204600254E-2</c:v>
                </c:pt>
                <c:pt idx="579">
                  <c:v>3.7954498329317701E-2</c:v>
                </c:pt>
              </c:numCache>
            </c:numRef>
          </c:val>
          <c:smooth val="0"/>
          <c:extLst>
            <c:ext xmlns:c16="http://schemas.microsoft.com/office/drawing/2014/chart" uri="{C3380CC4-5D6E-409C-BE32-E72D297353CC}">
              <c16:uniqueId val="{00000000-46A6-46E3-BA95-D6E51753886A}"/>
            </c:ext>
          </c:extLst>
        </c:ser>
        <c:ser>
          <c:idx val="1"/>
          <c:order val="1"/>
          <c:tx>
            <c:strRef>
              <c:f>Sheet1!$C$1</c:f>
              <c:strCache>
                <c:ptCount val="1"/>
                <c:pt idx="0">
                  <c:v>G60K220</c:v>
                </c:pt>
              </c:strCache>
            </c:strRef>
          </c:tx>
          <c:spPr>
            <a:ln w="19050" cap="rnd">
              <a:solidFill>
                <a:schemeClr val="accent2"/>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C$2:$C$581</c:f>
              <c:numCache>
                <c:formatCode>General</c:formatCode>
                <c:ptCount val="580"/>
                <c:pt idx="0">
                  <c:v>0</c:v>
                </c:pt>
                <c:pt idx="1">
                  <c:v>0</c:v>
                </c:pt>
                <c:pt idx="2">
                  <c:v>0.32440131727552302</c:v>
                </c:pt>
                <c:pt idx="3">
                  <c:v>0.3238070974673965</c:v>
                </c:pt>
                <c:pt idx="4">
                  <c:v>0.32025966683805318</c:v>
                </c:pt>
                <c:pt idx="5">
                  <c:v>0.33342177285042296</c:v>
                </c:pt>
                <c:pt idx="6">
                  <c:v>0.33613493973710473</c:v>
                </c:pt>
                <c:pt idx="7">
                  <c:v>0.35673344539765356</c:v>
                </c:pt>
                <c:pt idx="8">
                  <c:v>0.36504237061880523</c:v>
                </c:pt>
                <c:pt idx="9">
                  <c:v>0.38278750635230324</c:v>
                </c:pt>
                <c:pt idx="10">
                  <c:v>0.3909655345319219</c:v>
                </c:pt>
                <c:pt idx="11">
                  <c:v>0.39880609860776789</c:v>
                </c:pt>
                <c:pt idx="12">
                  <c:v>0.42229300543086806</c:v>
                </c:pt>
                <c:pt idx="13">
                  <c:v>0.40910217180335673</c:v>
                </c:pt>
                <c:pt idx="14">
                  <c:v>0.42661421481581946</c:v>
                </c:pt>
                <c:pt idx="15">
                  <c:v>0.42093598815195415</c:v>
                </c:pt>
                <c:pt idx="16">
                  <c:v>0.46495555169552932</c:v>
                </c:pt>
                <c:pt idx="17">
                  <c:v>0.47365416678953798</c:v>
                </c:pt>
                <c:pt idx="18">
                  <c:v>0.47319758861357336</c:v>
                </c:pt>
                <c:pt idx="19">
                  <c:v>0.4700529960990375</c:v>
                </c:pt>
                <c:pt idx="20">
                  <c:v>0.50691019398188908</c:v>
                </c:pt>
                <c:pt idx="21">
                  <c:v>0.48540735388036493</c:v>
                </c:pt>
                <c:pt idx="22">
                  <c:v>0.49970597463569816</c:v>
                </c:pt>
                <c:pt idx="23">
                  <c:v>0.50067722066983655</c:v>
                </c:pt>
                <c:pt idx="24">
                  <c:v>0.54097004244333502</c:v>
                </c:pt>
                <c:pt idx="25">
                  <c:v>0.51492801924390097</c:v>
                </c:pt>
                <c:pt idx="26">
                  <c:v>0.54151385355139414</c:v>
                </c:pt>
                <c:pt idx="27">
                  <c:v>0.56982027465929852</c:v>
                </c:pt>
                <c:pt idx="28">
                  <c:v>0.5535331851172175</c:v>
                </c:pt>
                <c:pt idx="29">
                  <c:v>0.58464027151195375</c:v>
                </c:pt>
                <c:pt idx="30">
                  <c:v>0.55906722915722296</c:v>
                </c:pt>
                <c:pt idx="31">
                  <c:v>0.61357933860509639</c:v>
                </c:pt>
                <c:pt idx="32">
                  <c:v>0.57306733862608639</c:v>
                </c:pt>
                <c:pt idx="33">
                  <c:v>0.61091600549782121</c:v>
                </c:pt>
                <c:pt idx="34">
                  <c:v>0.60766265121906027</c:v>
                </c:pt>
                <c:pt idx="35">
                  <c:v>0.60976701767534791</c:v>
                </c:pt>
                <c:pt idx="36">
                  <c:v>0.65433182347913799</c:v>
                </c:pt>
                <c:pt idx="37">
                  <c:v>0.64611085419634084</c:v>
                </c:pt>
                <c:pt idx="38">
                  <c:v>0.61653133042561825</c:v>
                </c:pt>
                <c:pt idx="39">
                  <c:v>0.67292231957652926</c:v>
                </c:pt>
                <c:pt idx="40">
                  <c:v>0.64010847466733267</c:v>
                </c:pt>
                <c:pt idx="41">
                  <c:v>0.68016353433191634</c:v>
                </c:pt>
                <c:pt idx="42">
                  <c:v>0.66804609361781186</c:v>
                </c:pt>
                <c:pt idx="43">
                  <c:v>0.68321923110098925</c:v>
                </c:pt>
                <c:pt idx="44">
                  <c:v>0.669368987064628</c:v>
                </c:pt>
                <c:pt idx="45">
                  <c:v>0.73457455201449906</c:v>
                </c:pt>
                <c:pt idx="46">
                  <c:v>0.73212572729067715</c:v>
                </c:pt>
                <c:pt idx="47">
                  <c:v>0.74415443564535977</c:v>
                </c:pt>
                <c:pt idx="48">
                  <c:v>0.72946179803209521</c:v>
                </c:pt>
                <c:pt idx="49">
                  <c:v>0.7234574849690808</c:v>
                </c:pt>
                <c:pt idx="50">
                  <c:v>0.75514695398011522</c:v>
                </c:pt>
                <c:pt idx="51">
                  <c:v>0.74539048725092294</c:v>
                </c:pt>
                <c:pt idx="52">
                  <c:v>0.72131028015968224</c:v>
                </c:pt>
                <c:pt idx="53">
                  <c:v>0.78727224114861527</c:v>
                </c:pt>
                <c:pt idx="54">
                  <c:v>0.77011055862782518</c:v>
                </c:pt>
                <c:pt idx="55">
                  <c:v>0.76412328460205592</c:v>
                </c:pt>
                <c:pt idx="56">
                  <c:v>0.73514449267222504</c:v>
                </c:pt>
                <c:pt idx="57">
                  <c:v>0.77862390407009718</c:v>
                </c:pt>
                <c:pt idx="58">
                  <c:v>0.82051647493152691</c:v>
                </c:pt>
                <c:pt idx="59">
                  <c:v>0.78485449288761766</c:v>
                </c:pt>
                <c:pt idx="60">
                  <c:v>0.78690010197343241</c:v>
                </c:pt>
                <c:pt idx="61">
                  <c:v>0.77316791324034329</c:v>
                </c:pt>
                <c:pt idx="62">
                  <c:v>0.81538725894279851</c:v>
                </c:pt>
                <c:pt idx="63">
                  <c:v>0.80810118786902085</c:v>
                </c:pt>
                <c:pt idx="64">
                  <c:v>0.80279989295396037</c:v>
                </c:pt>
                <c:pt idx="65">
                  <c:v>0.77577645852178156</c:v>
                </c:pt>
                <c:pt idx="66">
                  <c:v>0.83708619334040413</c:v>
                </c:pt>
                <c:pt idx="67">
                  <c:v>0.84120996474375787</c:v>
                </c:pt>
                <c:pt idx="68">
                  <c:v>0.83344720904738223</c:v>
                </c:pt>
                <c:pt idx="69">
                  <c:v>0.79864828331482596</c:v>
                </c:pt>
                <c:pt idx="70">
                  <c:v>0.7971883704790188</c:v>
                </c:pt>
                <c:pt idx="71">
                  <c:v>0.85880669372281959</c:v>
                </c:pt>
                <c:pt idx="72">
                  <c:v>0.85638030131903775</c:v>
                </c:pt>
                <c:pt idx="73">
                  <c:v>0.80472549674169092</c:v>
                </c:pt>
                <c:pt idx="74">
                  <c:v>0.82991112864243566</c:v>
                </c:pt>
                <c:pt idx="75">
                  <c:v>0.83264082933125472</c:v>
                </c:pt>
                <c:pt idx="76">
                  <c:v>0.86330826472633104</c:v>
                </c:pt>
                <c:pt idx="77">
                  <c:v>0.80880584200555661</c:v>
                </c:pt>
                <c:pt idx="78">
                  <c:v>0.86081099888817114</c:v>
                </c:pt>
                <c:pt idx="79">
                  <c:v>0.7969873692702143</c:v>
                </c:pt>
                <c:pt idx="80">
                  <c:v>0.81336440091083329</c:v>
                </c:pt>
                <c:pt idx="81">
                  <c:v>0.84821752555630536</c:v>
                </c:pt>
                <c:pt idx="82">
                  <c:v>0.84247124719602351</c:v>
                </c:pt>
                <c:pt idx="83">
                  <c:v>0.83424109513451439</c:v>
                </c:pt>
                <c:pt idx="84">
                  <c:v>0.83585552461133628</c:v>
                </c:pt>
                <c:pt idx="85">
                  <c:v>0.82933411165805992</c:v>
                </c:pt>
                <c:pt idx="86">
                  <c:v>0.84007658628354243</c:v>
                </c:pt>
                <c:pt idx="87">
                  <c:v>0.82958597097555631</c:v>
                </c:pt>
                <c:pt idx="88">
                  <c:v>0.80004539997746271</c:v>
                </c:pt>
                <c:pt idx="89">
                  <c:v>0.81386608577554986</c:v>
                </c:pt>
                <c:pt idx="90">
                  <c:v>0.78038332273207978</c:v>
                </c:pt>
                <c:pt idx="91">
                  <c:v>0.77568286045044021</c:v>
                </c:pt>
                <c:pt idx="92">
                  <c:v>0.76629161487879993</c:v>
                </c:pt>
                <c:pt idx="93">
                  <c:v>0.82241404960539044</c:v>
                </c:pt>
                <c:pt idx="94">
                  <c:v>0.8228420093027331</c:v>
                </c:pt>
                <c:pt idx="95">
                  <c:v>0.8156203345053088</c:v>
                </c:pt>
                <c:pt idx="96">
                  <c:v>0.80532216538568957</c:v>
                </c:pt>
                <c:pt idx="97">
                  <c:v>0.81618936090705685</c:v>
                </c:pt>
                <c:pt idx="98">
                  <c:v>0.8069964215641755</c:v>
                </c:pt>
                <c:pt idx="99">
                  <c:v>0.74117705647904197</c:v>
                </c:pt>
                <c:pt idx="100">
                  <c:v>0.7448646152831504</c:v>
                </c:pt>
                <c:pt idx="101">
                  <c:v>0.78055389617558557</c:v>
                </c:pt>
                <c:pt idx="102">
                  <c:v>0.76814312426476883</c:v>
                </c:pt>
                <c:pt idx="103">
                  <c:v>0.75586963703197108</c:v>
                </c:pt>
                <c:pt idx="104">
                  <c:v>0.76876457246420138</c:v>
                </c:pt>
                <c:pt idx="105">
                  <c:v>0.73710777627820645</c:v>
                </c:pt>
                <c:pt idx="106">
                  <c:v>0.74650230123698769</c:v>
                </c:pt>
                <c:pt idx="107">
                  <c:v>0.7715105723299871</c:v>
                </c:pt>
                <c:pt idx="108">
                  <c:v>0.78819952527419657</c:v>
                </c:pt>
                <c:pt idx="109">
                  <c:v>0.71185158011683769</c:v>
                </c:pt>
                <c:pt idx="110">
                  <c:v>0.7728120831550418</c:v>
                </c:pt>
                <c:pt idx="111">
                  <c:v>0.75130740106566662</c:v>
                </c:pt>
                <c:pt idx="112">
                  <c:v>0.70621770819035345</c:v>
                </c:pt>
                <c:pt idx="113">
                  <c:v>0.73911145596549266</c:v>
                </c:pt>
                <c:pt idx="114">
                  <c:v>0.73849807588725969</c:v>
                </c:pt>
                <c:pt idx="115">
                  <c:v>0.72249613009270897</c:v>
                </c:pt>
                <c:pt idx="116">
                  <c:v>0.69926860112906641</c:v>
                </c:pt>
                <c:pt idx="117">
                  <c:v>0.71471165005284898</c:v>
                </c:pt>
                <c:pt idx="118">
                  <c:v>0.71976813766427927</c:v>
                </c:pt>
                <c:pt idx="119">
                  <c:v>0.72473020131602772</c:v>
                </c:pt>
                <c:pt idx="120">
                  <c:v>0.74337062881727733</c:v>
                </c:pt>
                <c:pt idx="121">
                  <c:v>0.68870203175470757</c:v>
                </c:pt>
                <c:pt idx="122">
                  <c:v>0.69400100618864979</c:v>
                </c:pt>
                <c:pt idx="123">
                  <c:v>0.66745914343057866</c:v>
                </c:pt>
                <c:pt idx="124">
                  <c:v>0.7027789177067022</c:v>
                </c:pt>
                <c:pt idx="125">
                  <c:v>0.67735029346079567</c:v>
                </c:pt>
                <c:pt idx="126">
                  <c:v>0.70995722615758372</c:v>
                </c:pt>
                <c:pt idx="127">
                  <c:v>0.6864070908097154</c:v>
                </c:pt>
                <c:pt idx="128">
                  <c:v>0.7041745974247835</c:v>
                </c:pt>
                <c:pt idx="129">
                  <c:v>0.69520691328930706</c:v>
                </c:pt>
                <c:pt idx="130">
                  <c:v>0.66002040080904656</c:v>
                </c:pt>
                <c:pt idx="131">
                  <c:v>0.67008074596270473</c:v>
                </c:pt>
                <c:pt idx="132">
                  <c:v>0.71019824412946175</c:v>
                </c:pt>
                <c:pt idx="133">
                  <c:v>0.68922625481119404</c:v>
                </c:pt>
                <c:pt idx="134">
                  <c:v>0.6638405140462621</c:v>
                </c:pt>
                <c:pt idx="135">
                  <c:v>0.68917754989231905</c:v>
                </c:pt>
                <c:pt idx="136">
                  <c:v>0.68917582453905313</c:v>
                </c:pt>
                <c:pt idx="137">
                  <c:v>0.70797391696428225</c:v>
                </c:pt>
                <c:pt idx="138">
                  <c:v>0.65795984567360266</c:v>
                </c:pt>
                <c:pt idx="139">
                  <c:v>0.7038138518654139</c:v>
                </c:pt>
                <c:pt idx="140">
                  <c:v>0.71429953462841478</c:v>
                </c:pt>
                <c:pt idx="141">
                  <c:v>0.6998791312945476</c:v>
                </c:pt>
                <c:pt idx="142">
                  <c:v>0.71512430257723125</c:v>
                </c:pt>
                <c:pt idx="143">
                  <c:v>0.72407606648924849</c:v>
                </c:pt>
                <c:pt idx="144">
                  <c:v>0.73878176850994282</c:v>
                </c:pt>
                <c:pt idx="145">
                  <c:v>0.72206379873129733</c:v>
                </c:pt>
                <c:pt idx="146">
                  <c:v>0.72331384840538426</c:v>
                </c:pt>
                <c:pt idx="147">
                  <c:v>0.69063699098096187</c:v>
                </c:pt>
                <c:pt idx="148">
                  <c:v>0.75567951722308901</c:v>
                </c:pt>
                <c:pt idx="149">
                  <c:v>0.69859535042948329</c:v>
                </c:pt>
                <c:pt idx="150">
                  <c:v>0.74962972344442536</c:v>
                </c:pt>
                <c:pt idx="151">
                  <c:v>0.69870863427885721</c:v>
                </c:pt>
                <c:pt idx="152">
                  <c:v>0.76024808513084929</c:v>
                </c:pt>
                <c:pt idx="153">
                  <c:v>0.71947487230113305</c:v>
                </c:pt>
                <c:pt idx="154">
                  <c:v>0.74193685101450291</c:v>
                </c:pt>
                <c:pt idx="155">
                  <c:v>0.77203545309854049</c:v>
                </c:pt>
                <c:pt idx="156">
                  <c:v>0.73838623501980749</c:v>
                </c:pt>
                <c:pt idx="157">
                  <c:v>0.78686861685383558</c:v>
                </c:pt>
                <c:pt idx="158">
                  <c:v>0.78172893091781992</c:v>
                </c:pt>
                <c:pt idx="159">
                  <c:v>0.74629034649554327</c:v>
                </c:pt>
                <c:pt idx="160">
                  <c:v>0.7613260741690161</c:v>
                </c:pt>
                <c:pt idx="161">
                  <c:v>0.76618162218659325</c:v>
                </c:pt>
                <c:pt idx="162">
                  <c:v>0.77331424070296806</c:v>
                </c:pt>
                <c:pt idx="163">
                  <c:v>0.78882098184622229</c:v>
                </c:pt>
                <c:pt idx="164">
                  <c:v>0.79015755540122623</c:v>
                </c:pt>
                <c:pt idx="165">
                  <c:v>0.79363073124691441</c:v>
                </c:pt>
                <c:pt idx="166">
                  <c:v>0.80742583372158727</c:v>
                </c:pt>
                <c:pt idx="167">
                  <c:v>0.8191006191268505</c:v>
                </c:pt>
                <c:pt idx="168">
                  <c:v>0.8302780804594494</c:v>
                </c:pt>
                <c:pt idx="169">
                  <c:v>0.85659401866424756</c:v>
                </c:pt>
                <c:pt idx="170">
                  <c:v>0.81061330392646003</c:v>
                </c:pt>
                <c:pt idx="171">
                  <c:v>0.823985221884454</c:v>
                </c:pt>
                <c:pt idx="172">
                  <c:v>0.8489764710852572</c:v>
                </c:pt>
                <c:pt idx="173">
                  <c:v>0.8471865601243358</c:v>
                </c:pt>
                <c:pt idx="174">
                  <c:v>0.90567960424421656</c:v>
                </c:pt>
                <c:pt idx="175">
                  <c:v>0.89956532691492974</c:v>
                </c:pt>
                <c:pt idx="176">
                  <c:v>0.8683408279684659</c:v>
                </c:pt>
                <c:pt idx="177">
                  <c:v>0.92943054725051311</c:v>
                </c:pt>
                <c:pt idx="178">
                  <c:v>0.87931452929061171</c:v>
                </c:pt>
                <c:pt idx="179">
                  <c:v>0.92287271427337825</c:v>
                </c:pt>
                <c:pt idx="180">
                  <c:v>0.96739415492672798</c:v>
                </c:pt>
                <c:pt idx="181">
                  <c:v>0.96450568096561029</c:v>
                </c:pt>
                <c:pt idx="182">
                  <c:v>0.94289253276043794</c:v>
                </c:pt>
                <c:pt idx="183">
                  <c:v>0.95543880525275382</c:v>
                </c:pt>
                <c:pt idx="184">
                  <c:v>0.92927051130588678</c:v>
                </c:pt>
                <c:pt idx="185">
                  <c:v>0.96615404571146379</c:v>
                </c:pt>
                <c:pt idx="186">
                  <c:v>1.0116378099344718</c:v>
                </c:pt>
                <c:pt idx="187">
                  <c:v>1.0157095910515237</c:v>
                </c:pt>
                <c:pt idx="188">
                  <c:v>0.96939619618643447</c:v>
                </c:pt>
                <c:pt idx="189">
                  <c:v>0.99148678030415838</c:v>
                </c:pt>
                <c:pt idx="190">
                  <c:v>1.0414337676513978</c:v>
                </c:pt>
                <c:pt idx="191">
                  <c:v>1.0547618562808534</c:v>
                </c:pt>
                <c:pt idx="192">
                  <c:v>1.0249518155615795</c:v>
                </c:pt>
                <c:pt idx="193">
                  <c:v>1.0768920901833685</c:v>
                </c:pt>
                <c:pt idx="194">
                  <c:v>0.99024040827687787</c:v>
                </c:pt>
                <c:pt idx="195">
                  <c:v>1.0716283060410541</c:v>
                </c:pt>
                <c:pt idx="196">
                  <c:v>1.0514803889378319</c:v>
                </c:pt>
                <c:pt idx="197">
                  <c:v>1.0516439794773305</c:v>
                </c:pt>
                <c:pt idx="198">
                  <c:v>1.0273250994112737</c:v>
                </c:pt>
                <c:pt idx="199">
                  <c:v>1.0663229867626391</c:v>
                </c:pt>
                <c:pt idx="200">
                  <c:v>1.0225834940220428</c:v>
                </c:pt>
                <c:pt idx="201">
                  <c:v>1.095373885405686</c:v>
                </c:pt>
                <c:pt idx="202">
                  <c:v>1.1400067778582179</c:v>
                </c:pt>
                <c:pt idx="203">
                  <c:v>1.0913886223380365</c:v>
                </c:pt>
                <c:pt idx="204">
                  <c:v>1.0805167681062455</c:v>
                </c:pt>
                <c:pt idx="205">
                  <c:v>1.0910429642881081</c:v>
                </c:pt>
                <c:pt idx="206">
                  <c:v>1.071301025995149</c:v>
                </c:pt>
                <c:pt idx="207">
                  <c:v>1.070930917333758</c:v>
                </c:pt>
                <c:pt idx="208">
                  <c:v>1.068041223547824</c:v>
                </c:pt>
                <c:pt idx="209">
                  <c:v>1.131092297739138</c:v>
                </c:pt>
                <c:pt idx="210">
                  <c:v>1.1388142012384719</c:v>
                </c:pt>
                <c:pt idx="211">
                  <c:v>1.1211577146360137</c:v>
                </c:pt>
                <c:pt idx="212">
                  <c:v>1.1625091051625474</c:v>
                </c:pt>
                <c:pt idx="213">
                  <c:v>1.1661063812551951</c:v>
                </c:pt>
                <c:pt idx="214">
                  <c:v>1.1296866247846067</c:v>
                </c:pt>
                <c:pt idx="215">
                  <c:v>1.1746834047111447</c:v>
                </c:pt>
                <c:pt idx="216">
                  <c:v>1.1396195225703498</c:v>
                </c:pt>
                <c:pt idx="217">
                  <c:v>1.0818516711048678</c:v>
                </c:pt>
                <c:pt idx="218">
                  <c:v>1.1012092569704184</c:v>
                </c:pt>
                <c:pt idx="219">
                  <c:v>1.067555898926454</c:v>
                </c:pt>
                <c:pt idx="220">
                  <c:v>1.1735275030802961</c:v>
                </c:pt>
                <c:pt idx="221">
                  <c:v>1.1388585130147988</c:v>
                </c:pt>
                <c:pt idx="222">
                  <c:v>1.1402777624571008</c:v>
                </c:pt>
                <c:pt idx="223">
                  <c:v>1.1383735967658484</c:v>
                </c:pt>
                <c:pt idx="224">
                  <c:v>1.0911636559306568</c:v>
                </c:pt>
                <c:pt idx="225">
                  <c:v>1.1185829779418499</c:v>
                </c:pt>
                <c:pt idx="226">
                  <c:v>1.1166536454375082</c:v>
                </c:pt>
                <c:pt idx="227">
                  <c:v>1.0619051187240491</c:v>
                </c:pt>
                <c:pt idx="228">
                  <c:v>1.1248042371532625</c:v>
                </c:pt>
                <c:pt idx="229">
                  <c:v>1.041055906847121</c:v>
                </c:pt>
                <c:pt idx="230">
                  <c:v>1.112384404305532</c:v>
                </c:pt>
                <c:pt idx="231">
                  <c:v>1.039614919096614</c:v>
                </c:pt>
                <c:pt idx="232">
                  <c:v>1.1192504850997802</c:v>
                </c:pt>
                <c:pt idx="233">
                  <c:v>1.1058083246465731</c:v>
                </c:pt>
                <c:pt idx="234">
                  <c:v>1.0460241855099053</c:v>
                </c:pt>
                <c:pt idx="235">
                  <c:v>1.0218631392481945</c:v>
                </c:pt>
                <c:pt idx="236">
                  <c:v>1.0564432494693801</c:v>
                </c:pt>
                <c:pt idx="237">
                  <c:v>1.0329045574906626</c:v>
                </c:pt>
                <c:pt idx="238">
                  <c:v>1.0748669093562044</c:v>
                </c:pt>
                <c:pt idx="239">
                  <c:v>1.037569204921335</c:v>
                </c:pt>
                <c:pt idx="240">
                  <c:v>0.99545337215953245</c:v>
                </c:pt>
                <c:pt idx="241">
                  <c:v>1.0365777157072056</c:v>
                </c:pt>
                <c:pt idx="242">
                  <c:v>1.0013322785049041</c:v>
                </c:pt>
                <c:pt idx="243">
                  <c:v>0.99471908471545545</c:v>
                </c:pt>
                <c:pt idx="244">
                  <c:v>1.0447044728907124</c:v>
                </c:pt>
                <c:pt idx="245">
                  <c:v>0.95704435115701536</c:v>
                </c:pt>
                <c:pt idx="246">
                  <c:v>0.93104916727180009</c:v>
                </c:pt>
                <c:pt idx="247">
                  <c:v>0.93443821726410059</c:v>
                </c:pt>
                <c:pt idx="248">
                  <c:v>0.95056374855105619</c:v>
                </c:pt>
                <c:pt idx="249">
                  <c:v>0.98427217083953489</c:v>
                </c:pt>
                <c:pt idx="250">
                  <c:v>0.98367218917574029</c:v>
                </c:pt>
                <c:pt idx="251">
                  <c:v>0.96344548943951602</c:v>
                </c:pt>
                <c:pt idx="252">
                  <c:v>0.96169548082192025</c:v>
                </c:pt>
                <c:pt idx="253">
                  <c:v>0.95515257285221722</c:v>
                </c:pt>
                <c:pt idx="254">
                  <c:v>0.94656771063386591</c:v>
                </c:pt>
                <c:pt idx="255">
                  <c:v>0.92575019329942176</c:v>
                </c:pt>
                <c:pt idx="256">
                  <c:v>0.87470435132196334</c:v>
                </c:pt>
                <c:pt idx="257">
                  <c:v>0.87859944484521579</c:v>
                </c:pt>
                <c:pt idx="258">
                  <c:v>0.9012101773849327</c:v>
                </c:pt>
                <c:pt idx="259">
                  <c:v>0.88805050494942106</c:v>
                </c:pt>
                <c:pt idx="260">
                  <c:v>0.83350393309262893</c:v>
                </c:pt>
                <c:pt idx="261">
                  <c:v>0.82670228095949971</c:v>
                </c:pt>
                <c:pt idx="262">
                  <c:v>0.80997008665553227</c:v>
                </c:pt>
                <c:pt idx="263">
                  <c:v>0.83986151423520683</c:v>
                </c:pt>
                <c:pt idx="264">
                  <c:v>0.82040974683475998</c:v>
                </c:pt>
                <c:pt idx="265">
                  <c:v>0.77524596322311334</c:v>
                </c:pt>
                <c:pt idx="266">
                  <c:v>0.78621187918991531</c:v>
                </c:pt>
                <c:pt idx="267">
                  <c:v>0.78989875725605563</c:v>
                </c:pt>
                <c:pt idx="268">
                  <c:v>0.81195792285185286</c:v>
                </c:pt>
                <c:pt idx="269">
                  <c:v>0.7661680063493771</c:v>
                </c:pt>
                <c:pt idx="270">
                  <c:v>0.79148724759888234</c:v>
                </c:pt>
                <c:pt idx="271">
                  <c:v>0.74426312067542033</c:v>
                </c:pt>
                <c:pt idx="272">
                  <c:v>0.71973693551322881</c:v>
                </c:pt>
                <c:pt idx="273">
                  <c:v>0.73303051353648641</c:v>
                </c:pt>
                <c:pt idx="274">
                  <c:v>0.70120666794085529</c:v>
                </c:pt>
                <c:pt idx="275">
                  <c:v>0.73799091014845775</c:v>
                </c:pt>
                <c:pt idx="276">
                  <c:v>0.70898633680341716</c:v>
                </c:pt>
                <c:pt idx="277">
                  <c:v>0.6888283211063484</c:v>
                </c:pt>
                <c:pt idx="278">
                  <c:v>0.72603819682105242</c:v>
                </c:pt>
                <c:pt idx="279">
                  <c:v>0.67990811441994581</c:v>
                </c:pt>
                <c:pt idx="280">
                  <c:v>0.71201370906986494</c:v>
                </c:pt>
                <c:pt idx="281">
                  <c:v>0.65770175344905346</c:v>
                </c:pt>
                <c:pt idx="282">
                  <c:v>0.67631904015062361</c:v>
                </c:pt>
                <c:pt idx="283">
                  <c:v>0.67050528612981919</c:v>
                </c:pt>
                <c:pt idx="284">
                  <c:v>0.68192793261039442</c:v>
                </c:pt>
                <c:pt idx="285">
                  <c:v>0.63551642280379028</c:v>
                </c:pt>
                <c:pt idx="286">
                  <c:v>0.65211509805344459</c:v>
                </c:pt>
                <c:pt idx="287">
                  <c:v>0.61485864176673422</c:v>
                </c:pt>
                <c:pt idx="288">
                  <c:v>0.6033780699068424</c:v>
                </c:pt>
                <c:pt idx="289">
                  <c:v>0.6476197452242255</c:v>
                </c:pt>
                <c:pt idx="290">
                  <c:v>0.63545066078931967</c:v>
                </c:pt>
                <c:pt idx="291">
                  <c:v>0.6102714488910892</c:v>
                </c:pt>
                <c:pt idx="292">
                  <c:v>0.63465635979423263</c:v>
                </c:pt>
                <c:pt idx="293">
                  <c:v>0.61848492653129872</c:v>
                </c:pt>
                <c:pt idx="294">
                  <c:v>0.6101866496005639</c:v>
                </c:pt>
                <c:pt idx="295">
                  <c:v>0.59000212214308256</c:v>
                </c:pt>
                <c:pt idx="296">
                  <c:v>0.5672986490104982</c:v>
                </c:pt>
                <c:pt idx="297">
                  <c:v>0.60054243292727472</c:v>
                </c:pt>
                <c:pt idx="298">
                  <c:v>0.605535109154275</c:v>
                </c:pt>
                <c:pt idx="299">
                  <c:v>0.55815344264434552</c:v>
                </c:pt>
                <c:pt idx="300">
                  <c:v>0.55519721351201867</c:v>
                </c:pt>
                <c:pt idx="301">
                  <c:v>0.60049426409556073</c:v>
                </c:pt>
                <c:pt idx="302">
                  <c:v>0.54561804802467018</c:v>
                </c:pt>
                <c:pt idx="303">
                  <c:v>0.58831593032361995</c:v>
                </c:pt>
                <c:pt idx="304">
                  <c:v>0.55204185884843748</c:v>
                </c:pt>
                <c:pt idx="305">
                  <c:v>0.58245528821862091</c:v>
                </c:pt>
                <c:pt idx="306">
                  <c:v>0.54540825023780648</c:v>
                </c:pt>
                <c:pt idx="307">
                  <c:v>0.557597077022983</c:v>
                </c:pt>
                <c:pt idx="308">
                  <c:v>0.58666658405739147</c:v>
                </c:pt>
                <c:pt idx="309">
                  <c:v>0.58953984656605274</c:v>
                </c:pt>
                <c:pt idx="310">
                  <c:v>0.56922826886431144</c:v>
                </c:pt>
                <c:pt idx="311">
                  <c:v>0.57373706940726898</c:v>
                </c:pt>
                <c:pt idx="312">
                  <c:v>0.57788267611745736</c:v>
                </c:pt>
                <c:pt idx="313">
                  <c:v>0.56165559448765623</c:v>
                </c:pt>
                <c:pt idx="314">
                  <c:v>0.55362572611217453</c:v>
                </c:pt>
                <c:pt idx="315">
                  <c:v>0.54122034831077759</c:v>
                </c:pt>
                <c:pt idx="316">
                  <c:v>0.57180267058959455</c:v>
                </c:pt>
                <c:pt idx="317">
                  <c:v>0.58168232024425515</c:v>
                </c:pt>
                <c:pt idx="318">
                  <c:v>0.57171657808042509</c:v>
                </c:pt>
                <c:pt idx="319">
                  <c:v>0.53853489040580105</c:v>
                </c:pt>
                <c:pt idx="320">
                  <c:v>0.57635574684807267</c:v>
                </c:pt>
                <c:pt idx="321">
                  <c:v>0.58780041324263765</c:v>
                </c:pt>
                <c:pt idx="322">
                  <c:v>0.56049201943673077</c:v>
                </c:pt>
                <c:pt idx="323">
                  <c:v>0.54555009256189568</c:v>
                </c:pt>
                <c:pt idx="324">
                  <c:v>0.59139836116795896</c:v>
                </c:pt>
                <c:pt idx="325">
                  <c:v>0.56867953803967097</c:v>
                </c:pt>
                <c:pt idx="326">
                  <c:v>0.54808491976909446</c:v>
                </c:pt>
                <c:pt idx="327">
                  <c:v>0.56765804299916789</c:v>
                </c:pt>
                <c:pt idx="328">
                  <c:v>0.55089659635620425</c:v>
                </c:pt>
                <c:pt idx="329">
                  <c:v>0.55413165644395646</c:v>
                </c:pt>
                <c:pt idx="330">
                  <c:v>0.56359226250957151</c:v>
                </c:pt>
                <c:pt idx="331">
                  <c:v>0.57810942268169918</c:v>
                </c:pt>
                <c:pt idx="332">
                  <c:v>0.58943612702189385</c:v>
                </c:pt>
                <c:pt idx="333">
                  <c:v>0.5755895856999621</c:v>
                </c:pt>
                <c:pt idx="334">
                  <c:v>0.60782640754815176</c:v>
                </c:pt>
                <c:pt idx="335">
                  <c:v>0.59616565833396507</c:v>
                </c:pt>
                <c:pt idx="336">
                  <c:v>0.60057019554612656</c:v>
                </c:pt>
                <c:pt idx="337">
                  <c:v>0.56259289599873386</c:v>
                </c:pt>
                <c:pt idx="338">
                  <c:v>0.58487328124037519</c:v>
                </c:pt>
                <c:pt idx="339">
                  <c:v>0.58305204716800541</c:v>
                </c:pt>
                <c:pt idx="340">
                  <c:v>0.59226676229135855</c:v>
                </c:pt>
                <c:pt idx="341">
                  <c:v>0.57809297029289575</c:v>
                </c:pt>
                <c:pt idx="342">
                  <c:v>0.60565311402410549</c:v>
                </c:pt>
                <c:pt idx="343">
                  <c:v>0.62050650942039509</c:v>
                </c:pt>
                <c:pt idx="344">
                  <c:v>0.62159685718124635</c:v>
                </c:pt>
                <c:pt idx="345">
                  <c:v>0.61453965066731475</c:v>
                </c:pt>
                <c:pt idx="346">
                  <c:v>0.59377164971346497</c:v>
                </c:pt>
                <c:pt idx="347">
                  <c:v>0.58188179599918466</c:v>
                </c:pt>
                <c:pt idx="348">
                  <c:v>0.57641571101957523</c:v>
                </c:pt>
                <c:pt idx="349">
                  <c:v>0.57587844778202735</c:v>
                </c:pt>
                <c:pt idx="350">
                  <c:v>0.59651548065168492</c:v>
                </c:pt>
                <c:pt idx="351">
                  <c:v>0.58631482103171262</c:v>
                </c:pt>
                <c:pt idx="352">
                  <c:v>0.63376902444874383</c:v>
                </c:pt>
                <c:pt idx="353">
                  <c:v>0.58545661841059626</c:v>
                </c:pt>
                <c:pt idx="354">
                  <c:v>0.63658851595544774</c:v>
                </c:pt>
                <c:pt idx="355">
                  <c:v>0.6110930029643693</c:v>
                </c:pt>
                <c:pt idx="356">
                  <c:v>0.59214594936993636</c:v>
                </c:pt>
                <c:pt idx="357">
                  <c:v>0.58821494955644515</c:v>
                </c:pt>
                <c:pt idx="358">
                  <c:v>0.60620603559143293</c:v>
                </c:pt>
                <c:pt idx="359">
                  <c:v>0.60579154311506156</c:v>
                </c:pt>
                <c:pt idx="360">
                  <c:v>0.59759432292175041</c:v>
                </c:pt>
                <c:pt idx="361">
                  <c:v>0.59007130361520921</c:v>
                </c:pt>
                <c:pt idx="362">
                  <c:v>0.63155101253980406</c:v>
                </c:pt>
                <c:pt idx="363">
                  <c:v>0.60466681341697204</c:v>
                </c:pt>
                <c:pt idx="364">
                  <c:v>0.57222171906766461</c:v>
                </c:pt>
                <c:pt idx="365">
                  <c:v>0.60574660128522217</c:v>
                </c:pt>
                <c:pt idx="366">
                  <c:v>0.62626110384939626</c:v>
                </c:pt>
                <c:pt idx="367">
                  <c:v>0.59613259724382017</c:v>
                </c:pt>
                <c:pt idx="368">
                  <c:v>0.60768581092123597</c:v>
                </c:pt>
                <c:pt idx="369">
                  <c:v>0.5676532448216185</c:v>
                </c:pt>
                <c:pt idx="370">
                  <c:v>0.61051179101342234</c:v>
                </c:pt>
                <c:pt idx="371">
                  <c:v>0.61693827306649762</c:v>
                </c:pt>
                <c:pt idx="372">
                  <c:v>0.59004459143135202</c:v>
                </c:pt>
                <c:pt idx="373">
                  <c:v>0.61659181874819247</c:v>
                </c:pt>
                <c:pt idx="374">
                  <c:v>0.62135527530417278</c:v>
                </c:pt>
                <c:pt idx="375">
                  <c:v>0.57361265914972681</c:v>
                </c:pt>
                <c:pt idx="376">
                  <c:v>0.61327962970993777</c:v>
                </c:pt>
                <c:pt idx="377">
                  <c:v>0.55724520294833912</c:v>
                </c:pt>
                <c:pt idx="378">
                  <c:v>0.58518649647902066</c:v>
                </c:pt>
                <c:pt idx="379">
                  <c:v>0.56744756555455456</c:v>
                </c:pt>
                <c:pt idx="380">
                  <c:v>0.57670144091342157</c:v>
                </c:pt>
                <c:pt idx="381">
                  <c:v>0.57242786316261152</c:v>
                </c:pt>
                <c:pt idx="382">
                  <c:v>0.54589150194783276</c:v>
                </c:pt>
                <c:pt idx="383">
                  <c:v>0.53799029520874642</c:v>
                </c:pt>
                <c:pt idx="384">
                  <c:v>0.55535022508969745</c:v>
                </c:pt>
                <c:pt idx="385">
                  <c:v>0.57960138948689788</c:v>
                </c:pt>
                <c:pt idx="386">
                  <c:v>0.55375688446432414</c:v>
                </c:pt>
                <c:pt idx="387">
                  <c:v>0.51898437097424743</c:v>
                </c:pt>
                <c:pt idx="388">
                  <c:v>0.56808316085199362</c:v>
                </c:pt>
                <c:pt idx="389">
                  <c:v>0.53847206236682355</c:v>
                </c:pt>
                <c:pt idx="390">
                  <c:v>0.51226237976131495</c:v>
                </c:pt>
                <c:pt idx="391">
                  <c:v>0.50571798855657624</c:v>
                </c:pt>
                <c:pt idx="392">
                  <c:v>0.54971322372909293</c:v>
                </c:pt>
                <c:pt idx="393">
                  <c:v>0.49666935825535485</c:v>
                </c:pt>
                <c:pt idx="394">
                  <c:v>0.51099085703587055</c:v>
                </c:pt>
                <c:pt idx="395">
                  <c:v>0.52061596891335815</c:v>
                </c:pt>
                <c:pt idx="396">
                  <c:v>0.53015133221749189</c:v>
                </c:pt>
                <c:pt idx="397">
                  <c:v>0.52448324946478553</c:v>
                </c:pt>
                <c:pt idx="398">
                  <c:v>0.49518025307149299</c:v>
                </c:pt>
                <c:pt idx="399">
                  <c:v>0.50843264248361963</c:v>
                </c:pt>
                <c:pt idx="400">
                  <c:v>0.48339062012665523</c:v>
                </c:pt>
                <c:pt idx="401">
                  <c:v>0.47026959743283397</c:v>
                </c:pt>
                <c:pt idx="402">
                  <c:v>0.49670790132370835</c:v>
                </c:pt>
                <c:pt idx="403">
                  <c:v>0.46500218512061298</c:v>
                </c:pt>
                <c:pt idx="404">
                  <c:v>0.49849930159165584</c:v>
                </c:pt>
                <c:pt idx="405">
                  <c:v>0.47771734672670702</c:v>
                </c:pt>
                <c:pt idx="406">
                  <c:v>0.47120463890081615</c:v>
                </c:pt>
                <c:pt idx="407">
                  <c:v>0.46804650205141834</c:v>
                </c:pt>
                <c:pt idx="408">
                  <c:v>0.45902064460913194</c:v>
                </c:pt>
                <c:pt idx="409">
                  <c:v>0.44182992905832585</c:v>
                </c:pt>
                <c:pt idx="410">
                  <c:v>0.43694753874354675</c:v>
                </c:pt>
                <c:pt idx="411">
                  <c:v>0.46283792236750604</c:v>
                </c:pt>
                <c:pt idx="412">
                  <c:v>0.46323637634591419</c:v>
                </c:pt>
                <c:pt idx="413">
                  <c:v>0.46637915237822242</c:v>
                </c:pt>
                <c:pt idx="414">
                  <c:v>0.43103725261904635</c:v>
                </c:pt>
                <c:pt idx="415">
                  <c:v>0.44586756278205758</c:v>
                </c:pt>
                <c:pt idx="416">
                  <c:v>0.44189865524578487</c:v>
                </c:pt>
                <c:pt idx="417">
                  <c:v>0.42340291608555664</c:v>
                </c:pt>
                <c:pt idx="418">
                  <c:v>0.40767788655436166</c:v>
                </c:pt>
                <c:pt idx="419">
                  <c:v>0.40644104831721195</c:v>
                </c:pt>
                <c:pt idx="420">
                  <c:v>0.43625957318677727</c:v>
                </c:pt>
                <c:pt idx="421">
                  <c:v>0.42552922901085682</c:v>
                </c:pt>
                <c:pt idx="422">
                  <c:v>0.40251249735693956</c:v>
                </c:pt>
                <c:pt idx="423">
                  <c:v>0.41111752348076824</c:v>
                </c:pt>
                <c:pt idx="424">
                  <c:v>0.40389716132192088</c:v>
                </c:pt>
                <c:pt idx="425">
                  <c:v>0.38914541912435113</c:v>
                </c:pt>
                <c:pt idx="426">
                  <c:v>0.38846823317848433</c:v>
                </c:pt>
                <c:pt idx="427">
                  <c:v>0.41799196578763331</c:v>
                </c:pt>
                <c:pt idx="428">
                  <c:v>0.38431068410162006</c:v>
                </c:pt>
                <c:pt idx="429">
                  <c:v>0.38378607245021179</c:v>
                </c:pt>
                <c:pt idx="430">
                  <c:v>0.39718849938077999</c:v>
                </c:pt>
                <c:pt idx="431">
                  <c:v>0.37809438429623871</c:v>
                </c:pt>
                <c:pt idx="432">
                  <c:v>0.36998795134040052</c:v>
                </c:pt>
                <c:pt idx="433">
                  <c:v>0.3954253875945985</c:v>
                </c:pt>
                <c:pt idx="434">
                  <c:v>0.40087263511496396</c:v>
                </c:pt>
                <c:pt idx="435">
                  <c:v>0.39310292755225629</c:v>
                </c:pt>
                <c:pt idx="436">
                  <c:v>0.37376820250227843</c:v>
                </c:pt>
                <c:pt idx="437">
                  <c:v>0.37620562284949061</c:v>
                </c:pt>
                <c:pt idx="438">
                  <c:v>0.39962654685417054</c:v>
                </c:pt>
                <c:pt idx="439">
                  <c:v>0.39207736339202542</c:v>
                </c:pt>
                <c:pt idx="440">
                  <c:v>0.37482137944401989</c:v>
                </c:pt>
                <c:pt idx="441">
                  <c:v>0.39314087929634883</c:v>
                </c:pt>
                <c:pt idx="442">
                  <c:v>0.39835717783229613</c:v>
                </c:pt>
                <c:pt idx="443">
                  <c:v>0.37174220643360351</c:v>
                </c:pt>
                <c:pt idx="444">
                  <c:v>0.37787787460809363</c:v>
                </c:pt>
                <c:pt idx="445">
                  <c:v>0.38376747644364834</c:v>
                </c:pt>
                <c:pt idx="446">
                  <c:v>0.39429484871499881</c:v>
                </c:pt>
                <c:pt idx="447">
                  <c:v>0.37610337849291897</c:v>
                </c:pt>
                <c:pt idx="448">
                  <c:v>0.36453078752651391</c:v>
                </c:pt>
                <c:pt idx="449">
                  <c:v>0.39546490828084008</c:v>
                </c:pt>
                <c:pt idx="450">
                  <c:v>0.37202720919796356</c:v>
                </c:pt>
                <c:pt idx="451">
                  <c:v>0.38462299780612369</c:v>
                </c:pt>
                <c:pt idx="452">
                  <c:v>0.39574582405187397</c:v>
                </c:pt>
                <c:pt idx="453">
                  <c:v>0.36991029107967011</c:v>
                </c:pt>
                <c:pt idx="454">
                  <c:v>0.38896963680769808</c:v>
                </c:pt>
                <c:pt idx="455">
                  <c:v>0.37696652021454247</c:v>
                </c:pt>
                <c:pt idx="456">
                  <c:v>0.39122807871374748</c:v>
                </c:pt>
                <c:pt idx="457">
                  <c:v>0.38313577225800621</c:v>
                </c:pt>
                <c:pt idx="458">
                  <c:v>0.38620911882015191</c:v>
                </c:pt>
                <c:pt idx="459">
                  <c:v>0.41186757834651277</c:v>
                </c:pt>
                <c:pt idx="460">
                  <c:v>0.39574422852904356</c:v>
                </c:pt>
                <c:pt idx="461">
                  <c:v>0.39747934163042858</c:v>
                </c:pt>
                <c:pt idx="462">
                  <c:v>0.38296391690523313</c:v>
                </c:pt>
                <c:pt idx="463">
                  <c:v>0.39850598061774439</c:v>
                </c:pt>
                <c:pt idx="464">
                  <c:v>0.38850588521501445</c:v>
                </c:pt>
                <c:pt idx="465">
                  <c:v>0.42403728284224795</c:v>
                </c:pt>
                <c:pt idx="466">
                  <c:v>0.42383999896848734</c:v>
                </c:pt>
                <c:pt idx="467">
                  <c:v>0.41199946237304008</c:v>
                </c:pt>
                <c:pt idx="468">
                  <c:v>0.41141790104758957</c:v>
                </c:pt>
                <c:pt idx="469">
                  <c:v>0.40649953714586828</c:v>
                </c:pt>
                <c:pt idx="470">
                  <c:v>0.43402803959643543</c:v>
                </c:pt>
                <c:pt idx="471">
                  <c:v>0.41652769657079192</c:v>
                </c:pt>
                <c:pt idx="472">
                  <c:v>0.41459122739047333</c:v>
                </c:pt>
                <c:pt idx="473">
                  <c:v>0.40738509586423938</c:v>
                </c:pt>
                <c:pt idx="474">
                  <c:v>0.42740216780499135</c:v>
                </c:pt>
                <c:pt idx="475">
                  <c:v>0.42673287128103865</c:v>
                </c:pt>
                <c:pt idx="476">
                  <c:v>0.42320833863316654</c:v>
                </c:pt>
                <c:pt idx="477">
                  <c:v>0.44291087857609507</c:v>
                </c:pt>
                <c:pt idx="478">
                  <c:v>0.42405700517543871</c:v>
                </c:pt>
                <c:pt idx="479">
                  <c:v>0.43220586478740669</c:v>
                </c:pt>
                <c:pt idx="480">
                  <c:v>0.43966577073978874</c:v>
                </c:pt>
                <c:pt idx="481">
                  <c:v>0.44015318886546717</c:v>
                </c:pt>
                <c:pt idx="482">
                  <c:v>0.4417586940332327</c:v>
                </c:pt>
                <c:pt idx="483">
                  <c:v>0.45022198979561084</c:v>
                </c:pt>
                <c:pt idx="484">
                  <c:v>0.46427771231843828</c:v>
                </c:pt>
                <c:pt idx="485">
                  <c:v>0.45481142734201552</c:v>
                </c:pt>
                <c:pt idx="486">
                  <c:v>0.4770552273396988</c:v>
                </c:pt>
                <c:pt idx="487">
                  <c:v>0.44988851327330526</c:v>
                </c:pt>
                <c:pt idx="488">
                  <c:v>0.45131401579935509</c:v>
                </c:pt>
                <c:pt idx="489">
                  <c:v>0.45505087000478811</c:v>
                </c:pt>
                <c:pt idx="490">
                  <c:v>0.46199295091617903</c:v>
                </c:pt>
                <c:pt idx="491">
                  <c:v>0.44231822044600383</c:v>
                </c:pt>
                <c:pt idx="492">
                  <c:v>0.45035725256491577</c:v>
                </c:pt>
                <c:pt idx="493">
                  <c:v>0.47434338885429617</c:v>
                </c:pt>
                <c:pt idx="494">
                  <c:v>0.4691208856532198</c:v>
                </c:pt>
                <c:pt idx="495">
                  <c:v>0.48016725652235714</c:v>
                </c:pt>
                <c:pt idx="496">
                  <c:v>0.47879959525177895</c:v>
                </c:pt>
                <c:pt idx="497">
                  <c:v>0.48043745036607294</c:v>
                </c:pt>
                <c:pt idx="498">
                  <c:v>0.45093141022899857</c:v>
                </c:pt>
                <c:pt idx="499">
                  <c:v>0.48503593287233698</c:v>
                </c:pt>
                <c:pt idx="500">
                  <c:v>0.48443594929976685</c:v>
                </c:pt>
                <c:pt idx="501">
                  <c:v>0.48539493397852862</c:v>
                </c:pt>
                <c:pt idx="502">
                  <c:v>0.46514135441398408</c:v>
                </c:pt>
                <c:pt idx="503">
                  <c:v>0.45274537658679415</c:v>
                </c:pt>
                <c:pt idx="504">
                  <c:v>0.46591195621930998</c:v>
                </c:pt>
                <c:pt idx="505">
                  <c:v>0.44854957831452524</c:v>
                </c:pt>
                <c:pt idx="506">
                  <c:v>0.45490975597905142</c:v>
                </c:pt>
                <c:pt idx="507">
                  <c:v>0.4783127196399819</c:v>
                </c:pt>
                <c:pt idx="508">
                  <c:v>0.46143793359104313</c:v>
                </c:pt>
                <c:pt idx="509">
                  <c:v>0.46216397596872699</c:v>
                </c:pt>
                <c:pt idx="510">
                  <c:v>0.45151230270375053</c:v>
                </c:pt>
                <c:pt idx="511">
                  <c:v>0.47613360600747784</c:v>
                </c:pt>
                <c:pt idx="512">
                  <c:v>0.46266692152560696</c:v>
                </c:pt>
                <c:pt idx="513">
                  <c:v>0.44626247756985626</c:v>
                </c:pt>
                <c:pt idx="514">
                  <c:v>0.48220305395506552</c:v>
                </c:pt>
                <c:pt idx="515">
                  <c:v>0.44250948725388339</c:v>
                </c:pt>
                <c:pt idx="516">
                  <c:v>0.46044752288871138</c:v>
                </c:pt>
                <c:pt idx="517">
                  <c:v>0.47712541951291815</c:v>
                </c:pt>
                <c:pt idx="518">
                  <c:v>0.44985090854350712</c:v>
                </c:pt>
                <c:pt idx="519">
                  <c:v>0.44575837278453917</c:v>
                </c:pt>
                <c:pt idx="520">
                  <c:v>0.45422848996325871</c:v>
                </c:pt>
                <c:pt idx="521">
                  <c:v>0.43925265328894497</c:v>
                </c:pt>
                <c:pt idx="522">
                  <c:v>0.45494273347107056</c:v>
                </c:pt>
                <c:pt idx="523">
                  <c:v>0.44471934546949127</c:v>
                </c:pt>
                <c:pt idx="524">
                  <c:v>0.43355154052254025</c:v>
                </c:pt>
                <c:pt idx="525">
                  <c:v>0.43859936871131294</c:v>
                </c:pt>
                <c:pt idx="526">
                  <c:v>0.42603022929052764</c:v>
                </c:pt>
                <c:pt idx="527">
                  <c:v>0.43059653473246567</c:v>
                </c:pt>
                <c:pt idx="528">
                  <c:v>0.42234056953513427</c:v>
                </c:pt>
                <c:pt idx="529">
                  <c:v>0.42579480098276412</c:v>
                </c:pt>
                <c:pt idx="530">
                  <c:v>0.42942705936587944</c:v>
                </c:pt>
                <c:pt idx="531">
                  <c:v>0.43448862671770649</c:v>
                </c:pt>
                <c:pt idx="532">
                  <c:v>0.43112715621645331</c:v>
                </c:pt>
                <c:pt idx="533">
                  <c:v>0.42189249763477626</c:v>
                </c:pt>
                <c:pt idx="534">
                  <c:v>0.41476026264513083</c:v>
                </c:pt>
                <c:pt idx="535">
                  <c:v>0.40047301380943273</c:v>
                </c:pt>
                <c:pt idx="536">
                  <c:v>0.40405920722284866</c:v>
                </c:pt>
                <c:pt idx="537">
                  <c:v>0.39761227264563481</c:v>
                </c:pt>
                <c:pt idx="538">
                  <c:v>0.38605915755845799</c:v>
                </c:pt>
                <c:pt idx="539">
                  <c:v>0.39433483210853953</c:v>
                </c:pt>
                <c:pt idx="540">
                  <c:v>0.3842371531038305</c:v>
                </c:pt>
                <c:pt idx="541">
                  <c:v>0.38692395787428563</c:v>
                </c:pt>
                <c:pt idx="542">
                  <c:v>0.35301081995799138</c:v>
                </c:pt>
                <c:pt idx="543">
                  <c:v>0.34389456016883557</c:v>
                </c:pt>
                <c:pt idx="544">
                  <c:v>0.34280644732478438</c:v>
                </c:pt>
                <c:pt idx="545">
                  <c:v>0.36138564253304656</c:v>
                </c:pt>
                <c:pt idx="546">
                  <c:v>0.35935454682834195</c:v>
                </c:pt>
                <c:pt idx="547">
                  <c:v>0.35521641874234033</c:v>
                </c:pt>
                <c:pt idx="548">
                  <c:v>0.33969915995996375</c:v>
                </c:pt>
                <c:pt idx="549">
                  <c:v>0.34109479398577769</c:v>
                </c:pt>
                <c:pt idx="550">
                  <c:v>0.32202288489679409</c:v>
                </c:pt>
                <c:pt idx="551">
                  <c:v>0.33330225023941357</c:v>
                </c:pt>
                <c:pt idx="552">
                  <c:v>0.3265051546334839</c:v>
                </c:pt>
                <c:pt idx="553">
                  <c:v>0.31435089472733851</c:v>
                </c:pt>
                <c:pt idx="554">
                  <c:v>0.3063970310520292</c:v>
                </c:pt>
                <c:pt idx="555">
                  <c:v>0.30772083281334989</c:v>
                </c:pt>
                <c:pt idx="556">
                  <c:v>0.2826041540517959</c:v>
                </c:pt>
                <c:pt idx="557">
                  <c:v>0.28014938899695935</c:v>
                </c:pt>
                <c:pt idx="558">
                  <c:v>0.29270033263808226</c:v>
                </c:pt>
                <c:pt idx="559">
                  <c:v>0.27520711519002483</c:v>
                </c:pt>
                <c:pt idx="560">
                  <c:v>0.27693865623423891</c:v>
                </c:pt>
                <c:pt idx="561">
                  <c:v>0.26946956828137308</c:v>
                </c:pt>
                <c:pt idx="562">
                  <c:v>0.25830511668023026</c:v>
                </c:pt>
                <c:pt idx="563">
                  <c:v>0.25284009736752883</c:v>
                </c:pt>
                <c:pt idx="564">
                  <c:v>0.24893497463177319</c:v>
                </c:pt>
                <c:pt idx="565">
                  <c:v>0.2411845610287244</c:v>
                </c:pt>
                <c:pt idx="566">
                  <c:v>0.2404714095466525</c:v>
                </c:pt>
                <c:pt idx="567">
                  <c:v>0.24343853659861778</c:v>
                </c:pt>
                <c:pt idx="568">
                  <c:v>0.22816258552918381</c:v>
                </c:pt>
                <c:pt idx="569">
                  <c:v>0.21804674878698735</c:v>
                </c:pt>
                <c:pt idx="570">
                  <c:v>0.21439616806115083</c:v>
                </c:pt>
                <c:pt idx="571">
                  <c:v>0.21553806721529598</c:v>
                </c:pt>
                <c:pt idx="572">
                  <c:v>0.19894397402518685</c:v>
                </c:pt>
                <c:pt idx="573">
                  <c:v>0.20949485595487649</c:v>
                </c:pt>
                <c:pt idx="574">
                  <c:v>0.19377422374205525</c:v>
                </c:pt>
                <c:pt idx="575">
                  <c:v>0.19161008869956409</c:v>
                </c:pt>
                <c:pt idx="576">
                  <c:v>0.17907485032672119</c:v>
                </c:pt>
                <c:pt idx="577">
                  <c:v>0.18735204721770135</c:v>
                </c:pt>
                <c:pt idx="578">
                  <c:v>0.17854246696906481</c:v>
                </c:pt>
                <c:pt idx="579">
                  <c:v>0.16764606339536506</c:v>
                </c:pt>
              </c:numCache>
            </c:numRef>
          </c:val>
          <c:smooth val="0"/>
          <c:extLst>
            <c:ext xmlns:c16="http://schemas.microsoft.com/office/drawing/2014/chart" uri="{C3380CC4-5D6E-409C-BE32-E72D297353CC}">
              <c16:uniqueId val="{00000001-46A6-46E3-BA95-D6E51753886A}"/>
            </c:ext>
          </c:extLst>
        </c:ser>
        <c:ser>
          <c:idx val="2"/>
          <c:order val="2"/>
          <c:tx>
            <c:strRef>
              <c:f>Sheet1!$D$1</c:f>
              <c:strCache>
                <c:ptCount val="1"/>
                <c:pt idx="0">
                  <c:v>G60U02F</c:v>
                </c:pt>
              </c:strCache>
            </c:strRef>
          </c:tx>
          <c:spPr>
            <a:ln w="19050" cap="rnd">
              <a:solidFill>
                <a:schemeClr val="accent3"/>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D$2:$D$581</c:f>
              <c:numCache>
                <c:formatCode>General</c:formatCode>
                <c:ptCount val="580"/>
                <c:pt idx="0">
                  <c:v>0</c:v>
                </c:pt>
                <c:pt idx="1">
                  <c:v>0.15291670165809895</c:v>
                </c:pt>
                <c:pt idx="2">
                  <c:v>0.15598964707180207</c:v>
                </c:pt>
                <c:pt idx="3">
                  <c:v>0.16907518555500711</c:v>
                </c:pt>
                <c:pt idx="4">
                  <c:v>0.16916371131810873</c:v>
                </c:pt>
                <c:pt idx="5">
                  <c:v>0.17126887712221026</c:v>
                </c:pt>
                <c:pt idx="6">
                  <c:v>0.16938458391978026</c:v>
                </c:pt>
                <c:pt idx="7">
                  <c:v>0.18884539628328095</c:v>
                </c:pt>
                <c:pt idx="8">
                  <c:v>0.17766747421727813</c:v>
                </c:pt>
                <c:pt idx="9">
                  <c:v>0.18032896438989285</c:v>
                </c:pt>
                <c:pt idx="10">
                  <c:v>0.20314562246033305</c:v>
                </c:pt>
                <c:pt idx="11">
                  <c:v>0.19944094959081771</c:v>
                </c:pt>
                <c:pt idx="12">
                  <c:v>0.2061212117219674</c:v>
                </c:pt>
                <c:pt idx="13">
                  <c:v>0.20602771256240743</c:v>
                </c:pt>
                <c:pt idx="14">
                  <c:v>0.20837117668075439</c:v>
                </c:pt>
                <c:pt idx="15">
                  <c:v>0.2237450389967813</c:v>
                </c:pt>
                <c:pt idx="16">
                  <c:v>0.21305260938901119</c:v>
                </c:pt>
                <c:pt idx="17">
                  <c:v>0.22384902026114042</c:v>
                </c:pt>
                <c:pt idx="18">
                  <c:v>0.2403804881532137</c:v>
                </c:pt>
                <c:pt idx="19">
                  <c:v>0.22908967723906787</c:v>
                </c:pt>
                <c:pt idx="20">
                  <c:v>0.23802273974132424</c:v>
                </c:pt>
                <c:pt idx="21">
                  <c:v>0.23401784302938006</c:v>
                </c:pt>
                <c:pt idx="22">
                  <c:v>0.25384548093447556</c:v>
                </c:pt>
                <c:pt idx="23">
                  <c:v>0.25680062357115302</c:v>
                </c:pt>
                <c:pt idx="24">
                  <c:v>0.25180038959805456</c:v>
                </c:pt>
                <c:pt idx="25">
                  <c:v>0.26269795407967084</c:v>
                </c:pt>
                <c:pt idx="26">
                  <c:v>0.26353850962602388</c:v>
                </c:pt>
                <c:pt idx="27">
                  <c:v>0.26699990600273954</c:v>
                </c:pt>
                <c:pt idx="28">
                  <c:v>0.26798248911366523</c:v>
                </c:pt>
                <c:pt idx="29">
                  <c:v>0.27829662317705384</c:v>
                </c:pt>
                <c:pt idx="30">
                  <c:v>0.28628307930821839</c:v>
                </c:pt>
                <c:pt idx="31">
                  <c:v>0.28367356524581477</c:v>
                </c:pt>
                <c:pt idx="32">
                  <c:v>0.29534280789948592</c:v>
                </c:pt>
                <c:pt idx="33">
                  <c:v>0.29821362895302206</c:v>
                </c:pt>
                <c:pt idx="34">
                  <c:v>0.29610758542837118</c:v>
                </c:pt>
                <c:pt idx="35">
                  <c:v>0.3031033518327737</c:v>
                </c:pt>
                <c:pt idx="36">
                  <c:v>0.30819871777696867</c:v>
                </c:pt>
                <c:pt idx="37">
                  <c:v>0.329994977396186</c:v>
                </c:pt>
                <c:pt idx="38">
                  <c:v>0.32209361083829269</c:v>
                </c:pt>
                <c:pt idx="39">
                  <c:v>0.33105718510049126</c:v>
                </c:pt>
                <c:pt idx="40">
                  <c:v>0.31989371490881996</c:v>
                </c:pt>
                <c:pt idx="41">
                  <c:v>0.32904756861336826</c:v>
                </c:pt>
                <c:pt idx="42">
                  <c:v>0.34052506427698093</c:v>
                </c:pt>
                <c:pt idx="43">
                  <c:v>0.35651697006387961</c:v>
                </c:pt>
                <c:pt idx="44">
                  <c:v>0.35556612058164061</c:v>
                </c:pt>
                <c:pt idx="45">
                  <c:v>0.33396447554421266</c:v>
                </c:pt>
                <c:pt idx="46">
                  <c:v>0.33551795927062877</c:v>
                </c:pt>
                <c:pt idx="47">
                  <c:v>0.33977361534649442</c:v>
                </c:pt>
                <c:pt idx="48">
                  <c:v>0.3664274200036719</c:v>
                </c:pt>
                <c:pt idx="49">
                  <c:v>0.35368516139243578</c:v>
                </c:pt>
                <c:pt idx="50">
                  <c:v>0.37959552676613217</c:v>
                </c:pt>
                <c:pt idx="51">
                  <c:v>0.37148827575814847</c:v>
                </c:pt>
                <c:pt idx="52">
                  <c:v>0.36141860694912825</c:v>
                </c:pt>
                <c:pt idx="53">
                  <c:v>0.36453170185694644</c:v>
                </c:pt>
                <c:pt idx="54">
                  <c:v>0.37837150014697246</c:v>
                </c:pt>
                <c:pt idx="55">
                  <c:v>0.39799942660675058</c:v>
                </c:pt>
                <c:pt idx="56">
                  <c:v>0.38665645201107995</c:v>
                </c:pt>
                <c:pt idx="57">
                  <c:v>0.3901265692708546</c:v>
                </c:pt>
                <c:pt idx="58">
                  <c:v>0.40068957102805186</c:v>
                </c:pt>
                <c:pt idx="59">
                  <c:v>0.39228179827160548</c:v>
                </c:pt>
                <c:pt idx="60">
                  <c:v>0.40639251045810681</c:v>
                </c:pt>
                <c:pt idx="61">
                  <c:v>0.40130150752442695</c:v>
                </c:pt>
                <c:pt idx="62">
                  <c:v>0.4060608765891161</c:v>
                </c:pt>
                <c:pt idx="63">
                  <c:v>0.39126668708170698</c:v>
                </c:pt>
                <c:pt idx="64">
                  <c:v>0.41874667990860387</c:v>
                </c:pt>
                <c:pt idx="65">
                  <c:v>0.39717343952911843</c:v>
                </c:pt>
                <c:pt idx="66">
                  <c:v>0.41851172959883604</c:v>
                </c:pt>
                <c:pt idx="67">
                  <c:v>0.41462703302452208</c:v>
                </c:pt>
                <c:pt idx="68">
                  <c:v>0.42240689889295008</c:v>
                </c:pt>
                <c:pt idx="69">
                  <c:v>0.39670805813271987</c:v>
                </c:pt>
                <c:pt idx="70">
                  <c:v>0.42399424320295948</c:v>
                </c:pt>
                <c:pt idx="71">
                  <c:v>0.42701659120858121</c:v>
                </c:pt>
                <c:pt idx="72">
                  <c:v>0.40425939947124634</c:v>
                </c:pt>
                <c:pt idx="73">
                  <c:v>0.40557785366248872</c:v>
                </c:pt>
                <c:pt idx="74">
                  <c:v>0.41961215058002804</c:v>
                </c:pt>
                <c:pt idx="75">
                  <c:v>0.40128769161637928</c:v>
                </c:pt>
                <c:pt idx="76">
                  <c:v>0.39787280886189486</c:v>
                </c:pt>
                <c:pt idx="77">
                  <c:v>0.40453396785638013</c:v>
                </c:pt>
                <c:pt idx="78">
                  <c:v>0.3926591177989861</c:v>
                </c:pt>
                <c:pt idx="79">
                  <c:v>0.40836990833201214</c:v>
                </c:pt>
                <c:pt idx="80">
                  <c:v>0.41767904396994465</c:v>
                </c:pt>
                <c:pt idx="81">
                  <c:v>0.40604016756665601</c:v>
                </c:pt>
                <c:pt idx="82">
                  <c:v>0.42091577390295809</c:v>
                </c:pt>
                <c:pt idx="83">
                  <c:v>0.38773607790409326</c:v>
                </c:pt>
                <c:pt idx="84">
                  <c:v>0.39511666956582936</c:v>
                </c:pt>
                <c:pt idx="85">
                  <c:v>0.38865943454425106</c:v>
                </c:pt>
                <c:pt idx="86">
                  <c:v>0.41183513443269676</c:v>
                </c:pt>
                <c:pt idx="87">
                  <c:v>0.39975522317838913</c:v>
                </c:pt>
                <c:pt idx="88">
                  <c:v>0.42158634037193582</c:v>
                </c:pt>
                <c:pt idx="89">
                  <c:v>0.41706065679242771</c:v>
                </c:pt>
                <c:pt idx="90">
                  <c:v>0.39695489297930042</c:v>
                </c:pt>
                <c:pt idx="91">
                  <c:v>0.39456854961817578</c:v>
                </c:pt>
                <c:pt idx="92">
                  <c:v>0.38384880252442677</c:v>
                </c:pt>
                <c:pt idx="93">
                  <c:v>0.38505446837989876</c:v>
                </c:pt>
                <c:pt idx="94">
                  <c:v>0.38651809886928162</c:v>
                </c:pt>
                <c:pt idx="95">
                  <c:v>0.40706471491921153</c:v>
                </c:pt>
                <c:pt idx="96">
                  <c:v>0.40482404666292254</c:v>
                </c:pt>
                <c:pt idx="97">
                  <c:v>0.38844562171063984</c:v>
                </c:pt>
                <c:pt idx="98">
                  <c:v>0.40745302566158514</c:v>
                </c:pt>
                <c:pt idx="99">
                  <c:v>0.39137021065736877</c:v>
                </c:pt>
                <c:pt idx="100">
                  <c:v>0.39050429299339157</c:v>
                </c:pt>
                <c:pt idx="101">
                  <c:v>0.37392667960586817</c:v>
                </c:pt>
                <c:pt idx="102">
                  <c:v>0.37027725158060665</c:v>
                </c:pt>
                <c:pt idx="103">
                  <c:v>0.36196441543185021</c:v>
                </c:pt>
                <c:pt idx="104">
                  <c:v>0.37260244258823372</c:v>
                </c:pt>
                <c:pt idx="105">
                  <c:v>0.38609468419614867</c:v>
                </c:pt>
                <c:pt idx="106">
                  <c:v>0.36961286819368311</c:v>
                </c:pt>
                <c:pt idx="107">
                  <c:v>0.38383640277130798</c:v>
                </c:pt>
                <c:pt idx="108">
                  <c:v>0.38305458011164917</c:v>
                </c:pt>
                <c:pt idx="109">
                  <c:v>0.35494412691581839</c:v>
                </c:pt>
                <c:pt idx="110">
                  <c:v>0.36646776030545059</c:v>
                </c:pt>
                <c:pt idx="111">
                  <c:v>0.36450937620016477</c:v>
                </c:pt>
                <c:pt idx="112">
                  <c:v>0.37269790380884454</c:v>
                </c:pt>
                <c:pt idx="113">
                  <c:v>0.35115790234636396</c:v>
                </c:pt>
                <c:pt idx="114">
                  <c:v>0.35130415517715458</c:v>
                </c:pt>
                <c:pt idx="115">
                  <c:v>0.35852649430433187</c:v>
                </c:pt>
                <c:pt idx="116">
                  <c:v>0.34492555364709865</c:v>
                </c:pt>
                <c:pt idx="117">
                  <c:v>0.33925582836416379</c:v>
                </c:pt>
                <c:pt idx="118">
                  <c:v>0.33892200107965148</c:v>
                </c:pt>
                <c:pt idx="119">
                  <c:v>0.35195063717230102</c:v>
                </c:pt>
                <c:pt idx="120">
                  <c:v>0.33834972473821912</c:v>
                </c:pt>
                <c:pt idx="121">
                  <c:v>0.34560105738564656</c:v>
                </c:pt>
                <c:pt idx="122">
                  <c:v>0.36110828034012754</c:v>
                </c:pt>
                <c:pt idx="123">
                  <c:v>0.34107995816140257</c:v>
                </c:pt>
                <c:pt idx="124">
                  <c:v>0.35520633791576495</c:v>
                </c:pt>
                <c:pt idx="125">
                  <c:v>0.33831902615326653</c:v>
                </c:pt>
                <c:pt idx="126">
                  <c:v>0.33339707117099904</c:v>
                </c:pt>
                <c:pt idx="127">
                  <c:v>0.33703260755556552</c:v>
                </c:pt>
                <c:pt idx="128">
                  <c:v>0.35215083113289797</c:v>
                </c:pt>
                <c:pt idx="129">
                  <c:v>0.3351324253889652</c:v>
                </c:pt>
                <c:pt idx="130">
                  <c:v>0.34531954434286016</c:v>
                </c:pt>
                <c:pt idx="131">
                  <c:v>0.35197173712397445</c:v>
                </c:pt>
                <c:pt idx="132">
                  <c:v>0.34155020682591164</c:v>
                </c:pt>
                <c:pt idx="133">
                  <c:v>0.3447203493663818</c:v>
                </c:pt>
                <c:pt idx="134">
                  <c:v>0.340688952561926</c:v>
                </c:pt>
                <c:pt idx="135">
                  <c:v>0.33375052702306085</c:v>
                </c:pt>
                <c:pt idx="136">
                  <c:v>0.34903270123908103</c:v>
                </c:pt>
                <c:pt idx="137">
                  <c:v>0.33553538721809256</c:v>
                </c:pt>
                <c:pt idx="138">
                  <c:v>0.33597227187585438</c:v>
                </c:pt>
                <c:pt idx="139">
                  <c:v>0.33377781837862902</c:v>
                </c:pt>
                <c:pt idx="140">
                  <c:v>0.35761104614177641</c:v>
                </c:pt>
                <c:pt idx="141">
                  <c:v>0.33852286805692522</c:v>
                </c:pt>
                <c:pt idx="142">
                  <c:v>0.33346586984235649</c:v>
                </c:pt>
                <c:pt idx="143">
                  <c:v>0.35114228784947232</c:v>
                </c:pt>
                <c:pt idx="144">
                  <c:v>0.35604506542399428</c:v>
                </c:pt>
                <c:pt idx="145">
                  <c:v>0.35127972038983485</c:v>
                </c:pt>
                <c:pt idx="146">
                  <c:v>0.3493210854194293</c:v>
                </c:pt>
                <c:pt idx="147">
                  <c:v>0.35448576592475339</c:v>
                </c:pt>
                <c:pt idx="148">
                  <c:v>0.36182941524882328</c:v>
                </c:pt>
                <c:pt idx="149">
                  <c:v>0.37047619904142226</c:v>
                </c:pt>
                <c:pt idx="150">
                  <c:v>0.37677441829060937</c:v>
                </c:pt>
                <c:pt idx="151">
                  <c:v>0.3570900497062432</c:v>
                </c:pt>
                <c:pt idx="152">
                  <c:v>0.36937905596750342</c:v>
                </c:pt>
                <c:pt idx="153">
                  <c:v>0.37816728575121894</c:v>
                </c:pt>
                <c:pt idx="154">
                  <c:v>0.35797111004376569</c:v>
                </c:pt>
                <c:pt idx="155">
                  <c:v>0.37890798369331702</c:v>
                </c:pt>
                <c:pt idx="156">
                  <c:v>0.38749433907618408</c:v>
                </c:pt>
                <c:pt idx="157">
                  <c:v>0.39377589721222883</c:v>
                </c:pt>
                <c:pt idx="158">
                  <c:v>0.37944096678355255</c:v>
                </c:pt>
                <c:pt idx="159">
                  <c:v>0.38382645551187777</c:v>
                </c:pt>
                <c:pt idx="160">
                  <c:v>0.37363704646370782</c:v>
                </c:pt>
                <c:pt idx="161">
                  <c:v>0.39501098690110209</c:v>
                </c:pt>
                <c:pt idx="162">
                  <c:v>0.38919940698246841</c:v>
                </c:pt>
                <c:pt idx="163">
                  <c:v>0.3953625381811583</c:v>
                </c:pt>
                <c:pt idx="164">
                  <c:v>0.40714419652432909</c:v>
                </c:pt>
                <c:pt idx="165">
                  <c:v>0.4004224309180901</c:v>
                </c:pt>
                <c:pt idx="166">
                  <c:v>0.42317519524382891</c:v>
                </c:pt>
                <c:pt idx="167">
                  <c:v>0.410253851335935</c:v>
                </c:pt>
                <c:pt idx="168">
                  <c:v>0.42700787093297188</c:v>
                </c:pt>
                <c:pt idx="169">
                  <c:v>0.42206898962439565</c:v>
                </c:pt>
                <c:pt idx="170">
                  <c:v>0.41708451122390033</c:v>
                </c:pt>
                <c:pt idx="171">
                  <c:v>0.42324892280445753</c:v>
                </c:pt>
                <c:pt idx="172">
                  <c:v>0.41279452865963351</c:v>
                </c:pt>
                <c:pt idx="173">
                  <c:v>0.43791817509341657</c:v>
                </c:pt>
                <c:pt idx="174">
                  <c:v>0.43369919750927832</c:v>
                </c:pt>
                <c:pt idx="175">
                  <c:v>0.45362954030375474</c:v>
                </c:pt>
                <c:pt idx="176">
                  <c:v>0.45985367682452105</c:v>
                </c:pt>
                <c:pt idx="177">
                  <c:v>0.44586882816678614</c:v>
                </c:pt>
                <c:pt idx="178">
                  <c:v>0.45666425858844018</c:v>
                </c:pt>
                <c:pt idx="179">
                  <c:v>0.46712847251086748</c:v>
                </c:pt>
                <c:pt idx="180">
                  <c:v>0.4686117976365573</c:v>
                </c:pt>
                <c:pt idx="181">
                  <c:v>0.45557339831438398</c:v>
                </c:pt>
                <c:pt idx="182">
                  <c:v>0.47141680962414673</c:v>
                </c:pt>
                <c:pt idx="183">
                  <c:v>0.48784538417585216</c:v>
                </c:pt>
                <c:pt idx="184">
                  <c:v>0.48591176213353332</c:v>
                </c:pt>
                <c:pt idx="185">
                  <c:v>0.47538182117091282</c:v>
                </c:pt>
                <c:pt idx="186">
                  <c:v>0.50354861851646093</c:v>
                </c:pt>
                <c:pt idx="187">
                  <c:v>0.48768961112427361</c:v>
                </c:pt>
                <c:pt idx="188">
                  <c:v>0.48128118280030791</c:v>
                </c:pt>
                <c:pt idx="189">
                  <c:v>0.49904127047474439</c:v>
                </c:pt>
                <c:pt idx="190">
                  <c:v>0.4964627204672184</c:v>
                </c:pt>
                <c:pt idx="191">
                  <c:v>0.51560802229806613</c:v>
                </c:pt>
                <c:pt idx="192">
                  <c:v>0.52618984784435086</c:v>
                </c:pt>
                <c:pt idx="193">
                  <c:v>0.50006015545996207</c:v>
                </c:pt>
                <c:pt idx="194">
                  <c:v>0.53966676464697638</c:v>
                </c:pt>
                <c:pt idx="195">
                  <c:v>0.52226275310480774</c:v>
                </c:pt>
                <c:pt idx="196">
                  <c:v>0.506183329543474</c:v>
                </c:pt>
                <c:pt idx="197">
                  <c:v>0.49758891334078004</c:v>
                </c:pt>
                <c:pt idx="198">
                  <c:v>0.5119366295028529</c:v>
                </c:pt>
                <c:pt idx="199">
                  <c:v>0.54347779285768683</c:v>
                </c:pt>
                <c:pt idx="200">
                  <c:v>0.5094476770297669</c:v>
                </c:pt>
                <c:pt idx="201">
                  <c:v>0.54676052478911941</c:v>
                </c:pt>
                <c:pt idx="202">
                  <c:v>0.52750325034322243</c:v>
                </c:pt>
                <c:pt idx="203">
                  <c:v>0.52111611002547831</c:v>
                </c:pt>
                <c:pt idx="204">
                  <c:v>0.52590401281031574</c:v>
                </c:pt>
                <c:pt idx="205">
                  <c:v>0.54403634549657964</c:v>
                </c:pt>
                <c:pt idx="206">
                  <c:v>0.5528612874531289</c:v>
                </c:pt>
                <c:pt idx="207">
                  <c:v>0.53206990481208938</c:v>
                </c:pt>
                <c:pt idx="208">
                  <c:v>0.56006183024498135</c:v>
                </c:pt>
                <c:pt idx="209">
                  <c:v>0.57353582644116152</c:v>
                </c:pt>
                <c:pt idx="210">
                  <c:v>0.52669748555967699</c:v>
                </c:pt>
                <c:pt idx="211">
                  <c:v>0.53684716717844672</c:v>
                </c:pt>
                <c:pt idx="212">
                  <c:v>0.54926376109579267</c:v>
                </c:pt>
                <c:pt idx="213">
                  <c:v>0.57888003637683816</c:v>
                </c:pt>
                <c:pt idx="214">
                  <c:v>0.53672386732262034</c:v>
                </c:pt>
                <c:pt idx="215">
                  <c:v>0.53052835425643186</c:v>
                </c:pt>
                <c:pt idx="216">
                  <c:v>0.56382819534963635</c:v>
                </c:pt>
                <c:pt idx="217">
                  <c:v>0.55772206165108007</c:v>
                </c:pt>
                <c:pt idx="218">
                  <c:v>0.53171931119838156</c:v>
                </c:pt>
                <c:pt idx="219">
                  <c:v>0.56676004387310053</c:v>
                </c:pt>
                <c:pt idx="220">
                  <c:v>0.52914653542013201</c:v>
                </c:pt>
                <c:pt idx="221">
                  <c:v>0.53351052794735154</c:v>
                </c:pt>
                <c:pt idx="222">
                  <c:v>0.5674506789496373</c:v>
                </c:pt>
                <c:pt idx="223">
                  <c:v>0.54763429605618663</c:v>
                </c:pt>
                <c:pt idx="224">
                  <c:v>0.52752301417154557</c:v>
                </c:pt>
                <c:pt idx="225">
                  <c:v>0.53332418495109712</c:v>
                </c:pt>
                <c:pt idx="226">
                  <c:v>0.5503124421203438</c:v>
                </c:pt>
                <c:pt idx="227">
                  <c:v>0.53200714726732912</c:v>
                </c:pt>
                <c:pt idx="228">
                  <c:v>0.53785764191092333</c:v>
                </c:pt>
                <c:pt idx="229">
                  <c:v>0.5640645174435166</c:v>
                </c:pt>
                <c:pt idx="230">
                  <c:v>0.51503694793486843</c:v>
                </c:pt>
                <c:pt idx="231">
                  <c:v>0.53633422376244944</c:v>
                </c:pt>
                <c:pt idx="232">
                  <c:v>0.50712184778701708</c:v>
                </c:pt>
                <c:pt idx="233">
                  <c:v>0.51550037400520266</c:v>
                </c:pt>
                <c:pt idx="234">
                  <c:v>0.54667926824287771</c:v>
                </c:pt>
                <c:pt idx="235">
                  <c:v>0.51558422889173572</c:v>
                </c:pt>
                <c:pt idx="236">
                  <c:v>0.49651613779574671</c:v>
                </c:pt>
                <c:pt idx="237">
                  <c:v>0.5026495182890236</c:v>
                </c:pt>
                <c:pt idx="238">
                  <c:v>0.52875103170847748</c:v>
                </c:pt>
                <c:pt idx="239">
                  <c:v>0.49760203951053217</c:v>
                </c:pt>
                <c:pt idx="240">
                  <c:v>0.50259990010903766</c:v>
                </c:pt>
                <c:pt idx="241">
                  <c:v>0.50232912454075562</c:v>
                </c:pt>
                <c:pt idx="242">
                  <c:v>0.47813943693590966</c:v>
                </c:pt>
                <c:pt idx="243">
                  <c:v>0.47698078450420461</c:v>
                </c:pt>
                <c:pt idx="244">
                  <c:v>0.49028524565855669</c:v>
                </c:pt>
                <c:pt idx="245">
                  <c:v>0.50905856394199833</c:v>
                </c:pt>
                <c:pt idx="246">
                  <c:v>0.47254844233617826</c:v>
                </c:pt>
                <c:pt idx="247">
                  <c:v>0.50494576428633453</c:v>
                </c:pt>
                <c:pt idx="248">
                  <c:v>0.45399903337596748</c:v>
                </c:pt>
                <c:pt idx="249">
                  <c:v>0.46798174554570632</c:v>
                </c:pt>
                <c:pt idx="250">
                  <c:v>0.4782822321232395</c:v>
                </c:pt>
                <c:pt idx="251">
                  <c:v>0.47045181405995207</c:v>
                </c:pt>
                <c:pt idx="252">
                  <c:v>0.45184602110436534</c:v>
                </c:pt>
                <c:pt idx="253">
                  <c:v>0.44059555296817793</c:v>
                </c:pt>
                <c:pt idx="254">
                  <c:v>0.44678607066057247</c:v>
                </c:pt>
                <c:pt idx="255">
                  <c:v>0.46389396338090444</c:v>
                </c:pt>
                <c:pt idx="256">
                  <c:v>0.4462946556004434</c:v>
                </c:pt>
                <c:pt idx="257">
                  <c:v>0.44097667279254793</c:v>
                </c:pt>
                <c:pt idx="258">
                  <c:v>0.41956203086776866</c:v>
                </c:pt>
                <c:pt idx="259">
                  <c:v>0.44645988482935278</c:v>
                </c:pt>
                <c:pt idx="260">
                  <c:v>0.44195849105698287</c:v>
                </c:pt>
                <c:pt idx="261">
                  <c:v>0.4069127268090984</c:v>
                </c:pt>
                <c:pt idx="262">
                  <c:v>0.3955029334611242</c:v>
                </c:pt>
                <c:pt idx="263">
                  <c:v>0.42271859114607346</c:v>
                </c:pt>
                <c:pt idx="264">
                  <c:v>0.38673393983952675</c:v>
                </c:pt>
                <c:pt idx="265">
                  <c:v>0.4116266799754138</c:v>
                </c:pt>
                <c:pt idx="266">
                  <c:v>0.3779881507993833</c:v>
                </c:pt>
                <c:pt idx="267">
                  <c:v>0.4080084075869731</c:v>
                </c:pt>
                <c:pt idx="268">
                  <c:v>0.38835045257686168</c:v>
                </c:pt>
                <c:pt idx="269">
                  <c:v>0.37541905178118778</c:v>
                </c:pt>
                <c:pt idx="270">
                  <c:v>0.39184928359480126</c:v>
                </c:pt>
                <c:pt idx="271">
                  <c:v>0.36508712992485931</c:v>
                </c:pt>
                <c:pt idx="272">
                  <c:v>0.36321204077626962</c:v>
                </c:pt>
                <c:pt idx="273">
                  <c:v>0.36363622268270024</c:v>
                </c:pt>
                <c:pt idx="274">
                  <c:v>0.37222724619447711</c:v>
                </c:pt>
                <c:pt idx="275">
                  <c:v>0.34185139378149532</c:v>
                </c:pt>
                <c:pt idx="276">
                  <c:v>0.36012352124895275</c:v>
                </c:pt>
                <c:pt idx="277">
                  <c:v>0.36327551820040294</c:v>
                </c:pt>
                <c:pt idx="278">
                  <c:v>0.33270661728152556</c:v>
                </c:pt>
                <c:pt idx="279">
                  <c:v>0.34060444330556239</c:v>
                </c:pt>
                <c:pt idx="280">
                  <c:v>0.32924445786753459</c:v>
                </c:pt>
                <c:pt idx="281">
                  <c:v>0.34868747593330912</c:v>
                </c:pt>
                <c:pt idx="282">
                  <c:v>0.33946478320258788</c:v>
                </c:pt>
                <c:pt idx="283">
                  <c:v>0.32733783214327211</c:v>
                </c:pt>
                <c:pt idx="284">
                  <c:v>0.32358942751088876</c:v>
                </c:pt>
                <c:pt idx="285">
                  <c:v>0.32677122256149754</c:v>
                </c:pt>
                <c:pt idx="286">
                  <c:v>0.32836398356375418</c:v>
                </c:pt>
                <c:pt idx="287">
                  <c:v>0.30048534177703218</c:v>
                </c:pt>
                <c:pt idx="288">
                  <c:v>0.29912679422892929</c:v>
                </c:pt>
                <c:pt idx="289">
                  <c:v>0.29508940095757263</c:v>
                </c:pt>
                <c:pt idx="290">
                  <c:v>0.31980488229704057</c:v>
                </c:pt>
                <c:pt idx="291">
                  <c:v>0.30719747913952339</c:v>
                </c:pt>
                <c:pt idx="292">
                  <c:v>0.30947070342615018</c:v>
                </c:pt>
                <c:pt idx="293">
                  <c:v>0.29407974145023358</c:v>
                </c:pt>
                <c:pt idx="294">
                  <c:v>0.28380100412109815</c:v>
                </c:pt>
                <c:pt idx="295">
                  <c:v>0.30423036149374444</c:v>
                </c:pt>
                <c:pt idx="296">
                  <c:v>0.27855556615766391</c:v>
                </c:pt>
                <c:pt idx="297">
                  <c:v>0.29379106743784839</c:v>
                </c:pt>
                <c:pt idx="298">
                  <c:v>0.29049218908512014</c:v>
                </c:pt>
                <c:pt idx="299">
                  <c:v>0.29876564546202072</c:v>
                </c:pt>
                <c:pt idx="300">
                  <c:v>0.28232808041719848</c:v>
                </c:pt>
                <c:pt idx="301">
                  <c:v>0.2987978798275252</c:v>
                </c:pt>
                <c:pt idx="302">
                  <c:v>0.27949578598612995</c:v>
                </c:pt>
                <c:pt idx="303">
                  <c:v>0.2716562831110354</c:v>
                </c:pt>
                <c:pt idx="304">
                  <c:v>0.29178197403438788</c:v>
                </c:pt>
                <c:pt idx="305">
                  <c:v>0.27086003783403428</c:v>
                </c:pt>
                <c:pt idx="306">
                  <c:v>0.27772523271615823</c:v>
                </c:pt>
                <c:pt idx="307">
                  <c:v>0.28887961405567131</c:v>
                </c:pt>
                <c:pt idx="308">
                  <c:v>0.29215554967492546</c:v>
                </c:pt>
                <c:pt idx="309">
                  <c:v>0.27719466210949245</c:v>
                </c:pt>
                <c:pt idx="310">
                  <c:v>0.26617833388799506</c:v>
                </c:pt>
                <c:pt idx="311">
                  <c:v>0.26935036767732345</c:v>
                </c:pt>
                <c:pt idx="312">
                  <c:v>0.27433744198435145</c:v>
                </c:pt>
                <c:pt idx="313">
                  <c:v>0.27121003168905528</c:v>
                </c:pt>
                <c:pt idx="314">
                  <c:v>0.27654218471411024</c:v>
                </c:pt>
                <c:pt idx="315">
                  <c:v>0.28560740952588026</c:v>
                </c:pt>
                <c:pt idx="316">
                  <c:v>0.28699859256935006</c:v>
                </c:pt>
                <c:pt idx="317">
                  <c:v>0.26827241363795012</c:v>
                </c:pt>
                <c:pt idx="318">
                  <c:v>0.28616802046530859</c:v>
                </c:pt>
                <c:pt idx="319">
                  <c:v>0.29026663504760181</c:v>
                </c:pt>
                <c:pt idx="320">
                  <c:v>0.26720367424894698</c:v>
                </c:pt>
                <c:pt idx="321">
                  <c:v>0.26603132919959327</c:v>
                </c:pt>
                <c:pt idx="322">
                  <c:v>0.29101770661122045</c:v>
                </c:pt>
                <c:pt idx="323">
                  <c:v>0.28714639667237052</c:v>
                </c:pt>
                <c:pt idx="324">
                  <c:v>0.28619202200034444</c:v>
                </c:pt>
                <c:pt idx="325">
                  <c:v>0.28561495035126216</c:v>
                </c:pt>
                <c:pt idx="326">
                  <c:v>0.28258844393966565</c:v>
                </c:pt>
                <c:pt idx="327">
                  <c:v>0.27990193943007835</c:v>
                </c:pt>
                <c:pt idx="328">
                  <c:v>0.27102484298288559</c:v>
                </c:pt>
                <c:pt idx="329">
                  <c:v>0.28250658506526749</c:v>
                </c:pt>
                <c:pt idx="330">
                  <c:v>0.2966490559330211</c:v>
                </c:pt>
                <c:pt idx="331">
                  <c:v>0.28426220464800983</c:v>
                </c:pt>
                <c:pt idx="332">
                  <c:v>0.27706260411026995</c:v>
                </c:pt>
                <c:pt idx="333">
                  <c:v>0.30057722619387706</c:v>
                </c:pt>
                <c:pt idx="334">
                  <c:v>0.29119761557434781</c:v>
                </c:pt>
                <c:pt idx="335">
                  <c:v>0.30084984070146581</c:v>
                </c:pt>
                <c:pt idx="336">
                  <c:v>0.27494294157555693</c:v>
                </c:pt>
                <c:pt idx="337">
                  <c:v>0.28353213535690841</c:v>
                </c:pt>
                <c:pt idx="338">
                  <c:v>0.29235749502344444</c:v>
                </c:pt>
                <c:pt idx="339">
                  <c:v>0.30344164518180167</c:v>
                </c:pt>
                <c:pt idx="340">
                  <c:v>0.3018999771098963</c:v>
                </c:pt>
                <c:pt idx="341">
                  <c:v>0.28191382079839866</c:v>
                </c:pt>
                <c:pt idx="342">
                  <c:v>0.30436982786591193</c:v>
                </c:pt>
                <c:pt idx="343">
                  <c:v>0.30326437464024369</c:v>
                </c:pt>
                <c:pt idx="344">
                  <c:v>0.29349372175921123</c:v>
                </c:pt>
                <c:pt idx="345">
                  <c:v>0.28940388899374647</c:v>
                </c:pt>
                <c:pt idx="346">
                  <c:v>0.29295658896957866</c:v>
                </c:pt>
                <c:pt idx="347">
                  <c:v>0.30698285932606595</c:v>
                </c:pt>
                <c:pt idx="348">
                  <c:v>0.29141733670824138</c:v>
                </c:pt>
                <c:pt idx="349">
                  <c:v>0.29011581122337043</c:v>
                </c:pt>
                <c:pt idx="350">
                  <c:v>0.29402150253031006</c:v>
                </c:pt>
                <c:pt idx="351">
                  <c:v>0.29693506542108516</c:v>
                </c:pt>
                <c:pt idx="352">
                  <c:v>0.2917367969968202</c:v>
                </c:pt>
                <c:pt idx="353">
                  <c:v>0.29653510533368993</c:v>
                </c:pt>
                <c:pt idx="354">
                  <c:v>0.28500262374735807</c:v>
                </c:pt>
                <c:pt idx="355">
                  <c:v>0.3036665834377093</c:v>
                </c:pt>
                <c:pt idx="356">
                  <c:v>0.29199921081221775</c:v>
                </c:pt>
                <c:pt idx="357">
                  <c:v>0.30876096551848042</c:v>
                </c:pt>
                <c:pt idx="358">
                  <c:v>0.30932918810744114</c:v>
                </c:pt>
                <c:pt idx="359">
                  <c:v>0.31087291872786127</c:v>
                </c:pt>
                <c:pt idx="360">
                  <c:v>0.29358495009628882</c:v>
                </c:pt>
                <c:pt idx="361">
                  <c:v>0.28934070633854109</c:v>
                </c:pt>
                <c:pt idx="362">
                  <c:v>0.29336299204894151</c:v>
                </c:pt>
                <c:pt idx="363">
                  <c:v>0.30777137264198706</c:v>
                </c:pt>
                <c:pt idx="364">
                  <c:v>0.30639253667824307</c:v>
                </c:pt>
                <c:pt idx="365">
                  <c:v>0.30100636544199588</c:v>
                </c:pt>
                <c:pt idx="366">
                  <c:v>0.29295167436508307</c:v>
                </c:pt>
                <c:pt idx="367">
                  <c:v>0.30272848913608014</c:v>
                </c:pt>
                <c:pt idx="368">
                  <c:v>0.28217038167128311</c:v>
                </c:pt>
                <c:pt idx="369">
                  <c:v>0.28742745478020176</c:v>
                </c:pt>
                <c:pt idx="370">
                  <c:v>0.29128952005784081</c:v>
                </c:pt>
                <c:pt idx="371">
                  <c:v>0.30770117364608596</c:v>
                </c:pt>
                <c:pt idx="372">
                  <c:v>0.295291728506132</c:v>
                </c:pt>
                <c:pt idx="373">
                  <c:v>0.29765851010506383</c:v>
                </c:pt>
                <c:pt idx="374">
                  <c:v>0.29589174906820875</c:v>
                </c:pt>
                <c:pt idx="375">
                  <c:v>0.27609802604469247</c:v>
                </c:pt>
                <c:pt idx="376">
                  <c:v>0.29207178065443429</c:v>
                </c:pt>
                <c:pt idx="377">
                  <c:v>0.2777598603395342</c:v>
                </c:pt>
                <c:pt idx="378">
                  <c:v>0.29430933100370693</c:v>
                </c:pt>
                <c:pt idx="379">
                  <c:v>0.27116164460546516</c:v>
                </c:pt>
                <c:pt idx="380">
                  <c:v>0.28289849299238357</c:v>
                </c:pt>
                <c:pt idx="381">
                  <c:v>0.28417282778066272</c:v>
                </c:pt>
                <c:pt idx="382">
                  <c:v>0.27835740888748489</c:v>
                </c:pt>
                <c:pt idx="383">
                  <c:v>0.26720185071575447</c:v>
                </c:pt>
                <c:pt idx="384">
                  <c:v>0.27768354707249804</c:v>
                </c:pt>
                <c:pt idx="385">
                  <c:v>0.27829505348133377</c:v>
                </c:pt>
                <c:pt idx="386">
                  <c:v>0.26912793942002872</c:v>
                </c:pt>
                <c:pt idx="387">
                  <c:v>0.27914371276938288</c:v>
                </c:pt>
                <c:pt idx="388">
                  <c:v>0.27310229823353172</c:v>
                </c:pt>
                <c:pt idx="389">
                  <c:v>0.27691219266230288</c:v>
                </c:pt>
                <c:pt idx="390">
                  <c:v>0.25665276849509211</c:v>
                </c:pt>
                <c:pt idx="391">
                  <c:v>0.25127704445537652</c:v>
                </c:pt>
                <c:pt idx="392">
                  <c:v>0.25611028847268019</c:v>
                </c:pt>
                <c:pt idx="393">
                  <c:v>0.24913165023963624</c:v>
                </c:pt>
                <c:pt idx="394">
                  <c:v>0.26899496724805949</c:v>
                </c:pt>
                <c:pt idx="395">
                  <c:v>0.24608436558515628</c:v>
                </c:pt>
                <c:pt idx="396">
                  <c:v>0.24481706321296953</c:v>
                </c:pt>
                <c:pt idx="397">
                  <c:v>0.25253823290332128</c:v>
                </c:pt>
                <c:pt idx="398">
                  <c:v>0.26040309022216579</c:v>
                </c:pt>
                <c:pt idx="399">
                  <c:v>0.24537678717823913</c:v>
                </c:pt>
                <c:pt idx="400">
                  <c:v>0.2392523400619247</c:v>
                </c:pt>
                <c:pt idx="401">
                  <c:v>0.25013938261536689</c:v>
                </c:pt>
                <c:pt idx="402">
                  <c:v>0.23578423643059734</c:v>
                </c:pt>
                <c:pt idx="403">
                  <c:v>0.22704975618880657</c:v>
                </c:pt>
                <c:pt idx="404">
                  <c:v>0.24122714663636521</c:v>
                </c:pt>
                <c:pt idx="405">
                  <c:v>0.23857602061496319</c:v>
                </c:pt>
                <c:pt idx="406">
                  <c:v>0.22073939245515573</c:v>
                </c:pt>
                <c:pt idx="407">
                  <c:v>0.22195738189059813</c:v>
                </c:pt>
                <c:pt idx="408">
                  <c:v>0.2189351543877591</c:v>
                </c:pt>
                <c:pt idx="409">
                  <c:v>0.21532029935934591</c:v>
                </c:pt>
                <c:pt idx="410">
                  <c:v>0.21721737844516506</c:v>
                </c:pt>
                <c:pt idx="411">
                  <c:v>0.21392858597039974</c:v>
                </c:pt>
                <c:pt idx="412">
                  <c:v>0.21159511494796812</c:v>
                </c:pt>
                <c:pt idx="413">
                  <c:v>0.21239702018358006</c:v>
                </c:pt>
                <c:pt idx="414">
                  <c:v>0.21909490089135614</c:v>
                </c:pt>
                <c:pt idx="415">
                  <c:v>0.21216979574304989</c:v>
                </c:pt>
                <c:pt idx="416">
                  <c:v>0.21574141183521178</c:v>
                </c:pt>
                <c:pt idx="417">
                  <c:v>0.20730002314238991</c:v>
                </c:pt>
                <c:pt idx="418">
                  <c:v>0.20082146905638232</c:v>
                </c:pt>
                <c:pt idx="419">
                  <c:v>0.19996201904473962</c:v>
                </c:pt>
                <c:pt idx="420">
                  <c:v>0.2094763003428036</c:v>
                </c:pt>
                <c:pt idx="421">
                  <c:v>0.20310765226010488</c:v>
                </c:pt>
                <c:pt idx="422">
                  <c:v>0.20682911037975285</c:v>
                </c:pt>
                <c:pt idx="423">
                  <c:v>0.1998842987514296</c:v>
                </c:pt>
                <c:pt idx="424">
                  <c:v>0.19793574295466013</c:v>
                </c:pt>
                <c:pt idx="425">
                  <c:v>0.19105779879139459</c:v>
                </c:pt>
                <c:pt idx="426">
                  <c:v>0.19540398283074623</c:v>
                </c:pt>
                <c:pt idx="427">
                  <c:v>0.19613408462930443</c:v>
                </c:pt>
                <c:pt idx="428">
                  <c:v>0.20111729056777544</c:v>
                </c:pt>
                <c:pt idx="429">
                  <c:v>0.19085314513302892</c:v>
                </c:pt>
                <c:pt idx="430">
                  <c:v>0.19942689392152732</c:v>
                </c:pt>
                <c:pt idx="431">
                  <c:v>0.1989593864230238</c:v>
                </c:pt>
                <c:pt idx="432">
                  <c:v>0.18517125320531899</c:v>
                </c:pt>
                <c:pt idx="433">
                  <c:v>0.19055638610959966</c:v>
                </c:pt>
                <c:pt idx="434">
                  <c:v>0.18951855344478485</c:v>
                </c:pt>
                <c:pt idx="435">
                  <c:v>0.19593793418263286</c:v>
                </c:pt>
                <c:pt idx="436">
                  <c:v>0.19333787032357408</c:v>
                </c:pt>
                <c:pt idx="437">
                  <c:v>0.19694371341575401</c:v>
                </c:pt>
                <c:pt idx="438">
                  <c:v>0.18272157686451188</c:v>
                </c:pt>
                <c:pt idx="439">
                  <c:v>0.19742396409313476</c:v>
                </c:pt>
                <c:pt idx="440">
                  <c:v>0.18445498642165445</c:v>
                </c:pt>
                <c:pt idx="441">
                  <c:v>0.18800688882281205</c:v>
                </c:pt>
                <c:pt idx="442">
                  <c:v>0.19042442377070312</c:v>
                </c:pt>
                <c:pt idx="443">
                  <c:v>0.1930279850426547</c:v>
                </c:pt>
                <c:pt idx="444">
                  <c:v>0.18283512479749436</c:v>
                </c:pt>
                <c:pt idx="445">
                  <c:v>0.19068667566253941</c:v>
                </c:pt>
                <c:pt idx="446">
                  <c:v>0.18787410538573474</c:v>
                </c:pt>
                <c:pt idx="447">
                  <c:v>0.19330903700213745</c:v>
                </c:pt>
                <c:pt idx="448">
                  <c:v>0.18138547051521017</c:v>
                </c:pt>
                <c:pt idx="449">
                  <c:v>0.18753224019683487</c:v>
                </c:pt>
                <c:pt idx="450">
                  <c:v>0.18793964732196919</c:v>
                </c:pt>
                <c:pt idx="451">
                  <c:v>0.19587914772389736</c:v>
                </c:pt>
                <c:pt idx="452">
                  <c:v>0.1994109523596197</c:v>
                </c:pt>
                <c:pt idx="453">
                  <c:v>0.19255045939734727</c:v>
                </c:pt>
                <c:pt idx="454">
                  <c:v>0.19795271476588575</c:v>
                </c:pt>
                <c:pt idx="455">
                  <c:v>0.19765493116851832</c:v>
                </c:pt>
                <c:pt idx="456">
                  <c:v>0.18837289167053919</c:v>
                </c:pt>
                <c:pt idx="457">
                  <c:v>0.19853523925918662</c:v>
                </c:pt>
                <c:pt idx="458">
                  <c:v>0.19991379805175619</c:v>
                </c:pt>
                <c:pt idx="459">
                  <c:v>0.19746717939200301</c:v>
                </c:pt>
                <c:pt idx="460">
                  <c:v>0.20575862010168122</c:v>
                </c:pt>
                <c:pt idx="461">
                  <c:v>0.19165386204136117</c:v>
                </c:pt>
                <c:pt idx="462">
                  <c:v>0.19581766335045145</c:v>
                </c:pt>
                <c:pt idx="463">
                  <c:v>0.20762694556398864</c:v>
                </c:pt>
                <c:pt idx="464">
                  <c:v>0.2066171319894318</c:v>
                </c:pt>
                <c:pt idx="465">
                  <c:v>0.2106191052303571</c:v>
                </c:pt>
                <c:pt idx="466">
                  <c:v>0.21280936891466143</c:v>
                </c:pt>
                <c:pt idx="467">
                  <c:v>0.20975606721760942</c:v>
                </c:pt>
                <c:pt idx="468">
                  <c:v>0.20945920590085906</c:v>
                </c:pt>
                <c:pt idx="469">
                  <c:v>0.21586428366527774</c:v>
                </c:pt>
                <c:pt idx="470">
                  <c:v>0.19763883469916796</c:v>
                </c:pt>
                <c:pt idx="471">
                  <c:v>0.21093410582009386</c:v>
                </c:pt>
                <c:pt idx="472">
                  <c:v>0.20949339936534642</c:v>
                </c:pt>
                <c:pt idx="473">
                  <c:v>0.20857944790296834</c:v>
                </c:pt>
                <c:pt idx="474">
                  <c:v>0.20991764344844999</c:v>
                </c:pt>
                <c:pt idx="475">
                  <c:v>0.21220602597814051</c:v>
                </c:pt>
                <c:pt idx="476">
                  <c:v>0.21757343031163601</c:v>
                </c:pt>
                <c:pt idx="477">
                  <c:v>0.21885236382489004</c:v>
                </c:pt>
                <c:pt idx="478">
                  <c:v>0.22173210003574709</c:v>
                </c:pt>
                <c:pt idx="479">
                  <c:v>0.2259482836311198</c:v>
                </c:pt>
                <c:pt idx="480">
                  <c:v>0.21714924914195347</c:v>
                </c:pt>
                <c:pt idx="481">
                  <c:v>0.22098646578973669</c:v>
                </c:pt>
                <c:pt idx="482">
                  <c:v>0.22736302058992705</c:v>
                </c:pt>
                <c:pt idx="483">
                  <c:v>0.22261613115502565</c:v>
                </c:pt>
                <c:pt idx="484">
                  <c:v>0.22071105715533401</c:v>
                </c:pt>
                <c:pt idx="485">
                  <c:v>0.21511753721046534</c:v>
                </c:pt>
                <c:pt idx="486">
                  <c:v>0.22207576395880016</c:v>
                </c:pt>
                <c:pt idx="487">
                  <c:v>0.21523471928715937</c:v>
                </c:pt>
                <c:pt idx="488">
                  <c:v>0.21666529098492401</c:v>
                </c:pt>
                <c:pt idx="489">
                  <c:v>0.21767912638730752</c:v>
                </c:pt>
                <c:pt idx="490">
                  <c:v>0.22569436425797101</c:v>
                </c:pt>
                <c:pt idx="491">
                  <c:v>0.23780222834687045</c:v>
                </c:pt>
                <c:pt idx="492">
                  <c:v>0.23790010549916599</c:v>
                </c:pt>
                <c:pt idx="493">
                  <c:v>0.22733883313975498</c:v>
                </c:pt>
                <c:pt idx="494">
                  <c:v>0.24158753004303912</c:v>
                </c:pt>
                <c:pt idx="495">
                  <c:v>0.22306315981598565</c:v>
                </c:pt>
                <c:pt idx="496">
                  <c:v>0.22704221194380075</c:v>
                </c:pt>
                <c:pt idx="497">
                  <c:v>0.22967656923637186</c:v>
                </c:pt>
                <c:pt idx="498">
                  <c:v>0.239965172561285</c:v>
                </c:pt>
                <c:pt idx="499">
                  <c:v>0.23822978924104901</c:v>
                </c:pt>
                <c:pt idx="500">
                  <c:v>0.23935303505757785</c:v>
                </c:pt>
                <c:pt idx="501">
                  <c:v>0.22335505544040335</c:v>
                </c:pt>
                <c:pt idx="502">
                  <c:v>0.22468990982907716</c:v>
                </c:pt>
                <c:pt idx="503">
                  <c:v>0.23436775784714986</c:v>
                </c:pt>
                <c:pt idx="504">
                  <c:v>0.23319682597226776</c:v>
                </c:pt>
                <c:pt idx="505">
                  <c:v>0.2223061062558207</c:v>
                </c:pt>
                <c:pt idx="506">
                  <c:v>0.24434832543434318</c:v>
                </c:pt>
                <c:pt idx="507">
                  <c:v>0.23446668089481962</c:v>
                </c:pt>
                <c:pt idx="508">
                  <c:v>0.23788201016753269</c:v>
                </c:pt>
                <c:pt idx="509">
                  <c:v>0.23315101654330905</c:v>
                </c:pt>
                <c:pt idx="510">
                  <c:v>0.23879945268298894</c:v>
                </c:pt>
                <c:pt idx="511">
                  <c:v>0.22739507208204324</c:v>
                </c:pt>
                <c:pt idx="512">
                  <c:v>0.23322323677796825</c:v>
                </c:pt>
                <c:pt idx="513">
                  <c:v>0.2271745454523435</c:v>
                </c:pt>
                <c:pt idx="514">
                  <c:v>0.2259537389868001</c:v>
                </c:pt>
                <c:pt idx="515">
                  <c:v>0.21800266786883635</c:v>
                </c:pt>
                <c:pt idx="516">
                  <c:v>0.21953247269473491</c:v>
                </c:pt>
                <c:pt idx="517">
                  <c:v>0.21518772530005137</c:v>
                </c:pt>
                <c:pt idx="518">
                  <c:v>0.22925417653992367</c:v>
                </c:pt>
                <c:pt idx="519">
                  <c:v>0.21819005165561639</c:v>
                </c:pt>
                <c:pt idx="520">
                  <c:v>0.23320414046299484</c:v>
                </c:pt>
                <c:pt idx="521">
                  <c:v>0.2287778606610299</c:v>
                </c:pt>
                <c:pt idx="522">
                  <c:v>0.22483527842635126</c:v>
                </c:pt>
                <c:pt idx="523">
                  <c:v>0.22559124210324449</c:v>
                </c:pt>
                <c:pt idx="524">
                  <c:v>0.22583473266495765</c:v>
                </c:pt>
                <c:pt idx="525">
                  <c:v>0.22513483259782172</c:v>
                </c:pt>
                <c:pt idx="526">
                  <c:v>0.21375667646608967</c:v>
                </c:pt>
                <c:pt idx="527">
                  <c:v>0.208137456044791</c:v>
                </c:pt>
                <c:pt idx="528">
                  <c:v>0.20625536931017713</c:v>
                </c:pt>
                <c:pt idx="529">
                  <c:v>0.20772440103356876</c:v>
                </c:pt>
                <c:pt idx="530">
                  <c:v>0.21656445249974865</c:v>
                </c:pt>
                <c:pt idx="531">
                  <c:v>0.2033012891410669</c:v>
                </c:pt>
                <c:pt idx="532">
                  <c:v>0.2131775697659542</c:v>
                </c:pt>
                <c:pt idx="533">
                  <c:v>0.19318002401220957</c:v>
                </c:pt>
                <c:pt idx="534">
                  <c:v>0.18945624770255437</c:v>
                </c:pt>
                <c:pt idx="535">
                  <c:v>0.19492060842260922</c:v>
                </c:pt>
                <c:pt idx="536">
                  <c:v>0.19648908834221887</c:v>
                </c:pt>
                <c:pt idx="537">
                  <c:v>0.18325000017643481</c:v>
                </c:pt>
                <c:pt idx="538">
                  <c:v>0.19189610340668334</c:v>
                </c:pt>
                <c:pt idx="539">
                  <c:v>0.17896140710481287</c:v>
                </c:pt>
                <c:pt idx="540">
                  <c:v>0.19058592938330507</c:v>
                </c:pt>
                <c:pt idx="541">
                  <c:v>0.18140566228903351</c:v>
                </c:pt>
                <c:pt idx="542">
                  <c:v>0.17373841724898531</c:v>
                </c:pt>
                <c:pt idx="543">
                  <c:v>0.18270684687567831</c:v>
                </c:pt>
                <c:pt idx="544">
                  <c:v>0.16836992115470739</c:v>
                </c:pt>
                <c:pt idx="545">
                  <c:v>0.17768484188532899</c:v>
                </c:pt>
                <c:pt idx="546">
                  <c:v>0.16412205443113059</c:v>
                </c:pt>
                <c:pt idx="547">
                  <c:v>0.17217392599530754</c:v>
                </c:pt>
                <c:pt idx="548">
                  <c:v>0.16767560371711351</c:v>
                </c:pt>
                <c:pt idx="549">
                  <c:v>0.17021559829912822</c:v>
                </c:pt>
                <c:pt idx="550">
                  <c:v>0.16368010591312734</c:v>
                </c:pt>
                <c:pt idx="551">
                  <c:v>0.15121943268273486</c:v>
                </c:pt>
                <c:pt idx="552">
                  <c:v>0.15570903823876928</c:v>
                </c:pt>
                <c:pt idx="553">
                  <c:v>0.15775212056525989</c:v>
                </c:pt>
                <c:pt idx="554">
                  <c:v>0.15359218163976976</c:v>
                </c:pt>
                <c:pt idx="555">
                  <c:v>0.14083443804689799</c:v>
                </c:pt>
                <c:pt idx="556">
                  <c:v>0.1409682769873836</c:v>
                </c:pt>
                <c:pt idx="557">
                  <c:v>0.14476991237464751</c:v>
                </c:pt>
                <c:pt idx="558">
                  <c:v>0.13368024979618195</c:v>
                </c:pt>
                <c:pt idx="559">
                  <c:v>0.14339975617890938</c:v>
                </c:pt>
                <c:pt idx="560">
                  <c:v>0.13212938828137197</c:v>
                </c:pt>
                <c:pt idx="561">
                  <c:v>0.13739921278746292</c:v>
                </c:pt>
                <c:pt idx="562">
                  <c:v>0.12530683819793578</c:v>
                </c:pt>
                <c:pt idx="563">
                  <c:v>0.12132664360048044</c:v>
                </c:pt>
                <c:pt idx="564">
                  <c:v>0.12592627806789752</c:v>
                </c:pt>
                <c:pt idx="565">
                  <c:v>0.12185218496108272</c:v>
                </c:pt>
                <c:pt idx="566">
                  <c:v>0.11590722668596841</c:v>
                </c:pt>
                <c:pt idx="567">
                  <c:v>0.11457092695750638</c:v>
                </c:pt>
                <c:pt idx="568">
                  <c:v>0.11129298630771382</c:v>
                </c:pt>
                <c:pt idx="569">
                  <c:v>0.11567119985664391</c:v>
                </c:pt>
                <c:pt idx="570">
                  <c:v>0.11253455962082554</c:v>
                </c:pt>
                <c:pt idx="571">
                  <c:v>0.10696910916776298</c:v>
                </c:pt>
                <c:pt idx="572">
                  <c:v>0.10258762044683208</c:v>
                </c:pt>
                <c:pt idx="573">
                  <c:v>9.7038274999405066E-2</c:v>
                </c:pt>
                <c:pt idx="574">
                  <c:v>9.6604589955581646E-2</c:v>
                </c:pt>
                <c:pt idx="575">
                  <c:v>9.5824105846629717E-2</c:v>
                </c:pt>
                <c:pt idx="576">
                  <c:v>9.0016131455687654E-2</c:v>
                </c:pt>
                <c:pt idx="577">
                  <c:v>9.5114846926282165E-2</c:v>
                </c:pt>
                <c:pt idx="578">
                  <c:v>9.0048725140311342E-2</c:v>
                </c:pt>
                <c:pt idx="579">
                  <c:v>8.6828097052853409E-2</c:v>
                </c:pt>
              </c:numCache>
            </c:numRef>
          </c:val>
          <c:smooth val="0"/>
          <c:extLst>
            <c:ext xmlns:c16="http://schemas.microsoft.com/office/drawing/2014/chart" uri="{C3380CC4-5D6E-409C-BE32-E72D297353CC}">
              <c16:uniqueId val="{00000002-46A6-46E3-BA95-D6E51753886A}"/>
            </c:ext>
          </c:extLst>
        </c:ser>
        <c:ser>
          <c:idx val="3"/>
          <c:order val="3"/>
          <c:tx>
            <c:strRef>
              <c:f>Sheet1!$E$1</c:f>
              <c:strCache>
                <c:ptCount val="1"/>
                <c:pt idx="0">
                  <c:v>G70U01F</c:v>
                </c:pt>
              </c:strCache>
            </c:strRef>
          </c:tx>
          <c:spPr>
            <a:ln w="19050" cap="rnd">
              <a:solidFill>
                <a:schemeClr val="accent4"/>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E$2:$E$581</c:f>
              <c:numCache>
                <c:formatCode>General</c:formatCode>
                <c:ptCount val="580"/>
                <c:pt idx="0">
                  <c:v>0</c:v>
                </c:pt>
                <c:pt idx="1">
                  <c:v>0.3060312727574519</c:v>
                </c:pt>
                <c:pt idx="2">
                  <c:v>0.31416880381618945</c:v>
                </c:pt>
                <c:pt idx="3">
                  <c:v>0.31883668627348771</c:v>
                </c:pt>
                <c:pt idx="4">
                  <c:v>0.32961516881973024</c:v>
                </c:pt>
                <c:pt idx="5">
                  <c:v>0.32964767742755585</c:v>
                </c:pt>
                <c:pt idx="6">
                  <c:v>0.34553814508130359</c:v>
                </c:pt>
                <c:pt idx="7">
                  <c:v>0.31200399202248402</c:v>
                </c:pt>
                <c:pt idx="8">
                  <c:v>0.33714711097142153</c:v>
                </c:pt>
                <c:pt idx="9">
                  <c:v>0.32157274911383954</c:v>
                </c:pt>
                <c:pt idx="10">
                  <c:v>0.37811931032244406</c:v>
                </c:pt>
                <c:pt idx="11">
                  <c:v>0.38885973561075921</c:v>
                </c:pt>
                <c:pt idx="12">
                  <c:v>0.38185019344519022</c:v>
                </c:pt>
                <c:pt idx="13">
                  <c:v>0.38860931056299297</c:v>
                </c:pt>
                <c:pt idx="14">
                  <c:v>0.39207175046103832</c:v>
                </c:pt>
                <c:pt idx="15">
                  <c:v>0.3958062695355265</c:v>
                </c:pt>
                <c:pt idx="16">
                  <c:v>0.41114067365049539</c:v>
                </c:pt>
                <c:pt idx="17">
                  <c:v>0.41794480548165119</c:v>
                </c:pt>
                <c:pt idx="18">
                  <c:v>0.39766448153406242</c:v>
                </c:pt>
                <c:pt idx="19">
                  <c:v>0.42965959733546638</c:v>
                </c:pt>
                <c:pt idx="20">
                  <c:v>0.43472363467632058</c:v>
                </c:pt>
                <c:pt idx="21">
                  <c:v>0.42614749463394136</c:v>
                </c:pt>
                <c:pt idx="22">
                  <c:v>0.48768084641941833</c:v>
                </c:pt>
                <c:pt idx="23">
                  <c:v>0.48637352625223818</c:v>
                </c:pt>
                <c:pt idx="24">
                  <c:v>0.46776343192187975</c:v>
                </c:pt>
                <c:pt idx="25">
                  <c:v>0.53417662590377823</c:v>
                </c:pt>
                <c:pt idx="26">
                  <c:v>0.51341654625965716</c:v>
                </c:pt>
                <c:pt idx="27">
                  <c:v>0.56652505409718767</c:v>
                </c:pt>
                <c:pt idx="28">
                  <c:v>0.54534776984065281</c:v>
                </c:pt>
                <c:pt idx="29">
                  <c:v>0.5733436068162715</c:v>
                </c:pt>
                <c:pt idx="30">
                  <c:v>0.56217638094590716</c:v>
                </c:pt>
                <c:pt idx="31">
                  <c:v>0.55000027350068925</c:v>
                </c:pt>
                <c:pt idx="32">
                  <c:v>0.55737985099705656</c:v>
                </c:pt>
                <c:pt idx="33">
                  <c:v>0.55922654416478712</c:v>
                </c:pt>
                <c:pt idx="34">
                  <c:v>0.59202653053519638</c:v>
                </c:pt>
                <c:pt idx="35">
                  <c:v>0.64591535395504118</c:v>
                </c:pt>
                <c:pt idx="36">
                  <c:v>0.62430465210266783</c:v>
                </c:pt>
                <c:pt idx="37">
                  <c:v>0.62748029324933197</c:v>
                </c:pt>
                <c:pt idx="38">
                  <c:v>0.66374294272818291</c:v>
                </c:pt>
                <c:pt idx="39">
                  <c:v>0.68016757376325376</c:v>
                </c:pt>
                <c:pt idx="40">
                  <c:v>0.62644512348195602</c:v>
                </c:pt>
                <c:pt idx="41">
                  <c:v>0.64485902074650125</c:v>
                </c:pt>
                <c:pt idx="42">
                  <c:v>0.68133448955773923</c:v>
                </c:pt>
                <c:pt idx="43">
                  <c:v>0.65162755997985744</c:v>
                </c:pt>
                <c:pt idx="44">
                  <c:v>0.71645419765768747</c:v>
                </c:pt>
                <c:pt idx="45">
                  <c:v>0.67605400057475218</c:v>
                </c:pt>
                <c:pt idx="46">
                  <c:v>0.64487250177259225</c:v>
                </c:pt>
                <c:pt idx="47">
                  <c:v>0.63819774083625225</c:v>
                </c:pt>
                <c:pt idx="48">
                  <c:v>0.65520293217549841</c:v>
                </c:pt>
                <c:pt idx="49">
                  <c:v>0.67767285601323368</c:v>
                </c:pt>
                <c:pt idx="50">
                  <c:v>0.71143692766479372</c:v>
                </c:pt>
                <c:pt idx="51">
                  <c:v>0.6898585455432259</c:v>
                </c:pt>
                <c:pt idx="52">
                  <c:v>0.76847613848909369</c:v>
                </c:pt>
                <c:pt idx="53">
                  <c:v>0.73963479108312058</c:v>
                </c:pt>
                <c:pt idx="54">
                  <c:v>0.74382085193100611</c:v>
                </c:pt>
                <c:pt idx="55">
                  <c:v>0.79019061231559373</c:v>
                </c:pt>
                <c:pt idx="56">
                  <c:v>0.79524984654552366</c:v>
                </c:pt>
                <c:pt idx="57">
                  <c:v>0.78045953777555765</c:v>
                </c:pt>
                <c:pt idx="58">
                  <c:v>0.83515483219784925</c:v>
                </c:pt>
                <c:pt idx="59">
                  <c:v>0.77383849578371444</c:v>
                </c:pt>
                <c:pt idx="60">
                  <c:v>0.82548949556609741</c:v>
                </c:pt>
                <c:pt idx="61">
                  <c:v>0.77413173310312733</c:v>
                </c:pt>
                <c:pt idx="62">
                  <c:v>0.79729760158581298</c:v>
                </c:pt>
                <c:pt idx="63">
                  <c:v>0.78203573219626121</c:v>
                </c:pt>
                <c:pt idx="64">
                  <c:v>0.76425289554165199</c:v>
                </c:pt>
                <c:pt idx="65">
                  <c:v>0.75107447664932492</c:v>
                </c:pt>
                <c:pt idx="66">
                  <c:v>0.75751005017506645</c:v>
                </c:pt>
                <c:pt idx="67">
                  <c:v>0.82450276475746154</c:v>
                </c:pt>
                <c:pt idx="68">
                  <c:v>0.81490440670098019</c:v>
                </c:pt>
                <c:pt idx="69">
                  <c:v>0.8448695410483622</c:v>
                </c:pt>
                <c:pt idx="70">
                  <c:v>0.83887341563294993</c:v>
                </c:pt>
                <c:pt idx="71">
                  <c:v>0.84563287674906962</c:v>
                </c:pt>
                <c:pt idx="72">
                  <c:v>0.88266797501696792</c:v>
                </c:pt>
                <c:pt idx="73">
                  <c:v>0.83019720995749979</c:v>
                </c:pt>
                <c:pt idx="74">
                  <c:v>0.85342200118883893</c:v>
                </c:pt>
                <c:pt idx="75">
                  <c:v>0.84671039262649184</c:v>
                </c:pt>
                <c:pt idx="76">
                  <c:v>0.86227935741722039</c:v>
                </c:pt>
                <c:pt idx="77">
                  <c:v>0.84448818182227436</c:v>
                </c:pt>
                <c:pt idx="78">
                  <c:v>0.82601188375075973</c:v>
                </c:pt>
                <c:pt idx="79">
                  <c:v>0.81027622052361292</c:v>
                </c:pt>
                <c:pt idx="80">
                  <c:v>0.82829789484345728</c:v>
                </c:pt>
                <c:pt idx="81">
                  <c:v>0.83549222502553722</c:v>
                </c:pt>
                <c:pt idx="82">
                  <c:v>0.8200800332918522</c:v>
                </c:pt>
                <c:pt idx="83">
                  <c:v>0.79150068973729248</c:v>
                </c:pt>
                <c:pt idx="84">
                  <c:v>0.78216808464836018</c:v>
                </c:pt>
                <c:pt idx="85">
                  <c:v>0.83919022936011356</c:v>
                </c:pt>
                <c:pt idx="86">
                  <c:v>0.84960685521895141</c:v>
                </c:pt>
                <c:pt idx="87">
                  <c:v>0.82972067403709648</c:v>
                </c:pt>
                <c:pt idx="88">
                  <c:v>0.75629664589810719</c:v>
                </c:pt>
                <c:pt idx="89">
                  <c:v>0.72924539894096618</c:v>
                </c:pt>
                <c:pt idx="90">
                  <c:v>0.76361735009143084</c:v>
                </c:pt>
                <c:pt idx="91">
                  <c:v>0.76896124433107194</c:v>
                </c:pt>
                <c:pt idx="92">
                  <c:v>0.80228760679559863</c:v>
                </c:pt>
                <c:pt idx="93">
                  <c:v>0.79515827408903605</c:v>
                </c:pt>
                <c:pt idx="94">
                  <c:v>0.74961624430113227</c:v>
                </c:pt>
                <c:pt idx="95">
                  <c:v>0.74440549259838007</c:v>
                </c:pt>
                <c:pt idx="96">
                  <c:v>0.73567933355500359</c:v>
                </c:pt>
                <c:pt idx="97">
                  <c:v>0.71212394281562219</c:v>
                </c:pt>
                <c:pt idx="98">
                  <c:v>0.76150683535488584</c:v>
                </c:pt>
                <c:pt idx="99">
                  <c:v>0.76862938196083996</c:v>
                </c:pt>
                <c:pt idx="100">
                  <c:v>0.72114283601768447</c:v>
                </c:pt>
                <c:pt idx="101">
                  <c:v>0.67481836655285754</c:v>
                </c:pt>
                <c:pt idx="102">
                  <c:v>0.68940907123245332</c:v>
                </c:pt>
                <c:pt idx="103">
                  <c:v>0.69221088587511859</c:v>
                </c:pt>
                <c:pt idx="104">
                  <c:v>0.67226945106756719</c:v>
                </c:pt>
                <c:pt idx="105">
                  <c:v>0.68634950982195164</c:v>
                </c:pt>
                <c:pt idx="106">
                  <c:v>0.76644935971201</c:v>
                </c:pt>
                <c:pt idx="107">
                  <c:v>0.71803572237852353</c:v>
                </c:pt>
                <c:pt idx="108">
                  <c:v>0.76497952256134283</c:v>
                </c:pt>
                <c:pt idx="109">
                  <c:v>0.6892422807640648</c:v>
                </c:pt>
                <c:pt idx="110">
                  <c:v>0.73147099220159817</c:v>
                </c:pt>
                <c:pt idx="111">
                  <c:v>0.70298698408282323</c:v>
                </c:pt>
                <c:pt idx="112">
                  <c:v>0.7130053876752307</c:v>
                </c:pt>
                <c:pt idx="113">
                  <c:v>0.69359871191941835</c:v>
                </c:pt>
                <c:pt idx="114">
                  <c:v>0.70173847816604373</c:v>
                </c:pt>
                <c:pt idx="115">
                  <c:v>0.7021103649350674</c:v>
                </c:pt>
                <c:pt idx="116">
                  <c:v>0.70085648229415864</c:v>
                </c:pt>
                <c:pt idx="117">
                  <c:v>0.72037185908339119</c:v>
                </c:pt>
                <c:pt idx="118">
                  <c:v>0.62795803028217734</c:v>
                </c:pt>
                <c:pt idx="119">
                  <c:v>0.6037614378024071</c:v>
                </c:pt>
                <c:pt idx="120">
                  <c:v>0.63051313381608343</c:v>
                </c:pt>
                <c:pt idx="121">
                  <c:v>0.63689376604054881</c:v>
                </c:pt>
                <c:pt idx="122">
                  <c:v>0.6479466838210326</c:v>
                </c:pt>
                <c:pt idx="123">
                  <c:v>0.66179890985743794</c:v>
                </c:pt>
                <c:pt idx="124">
                  <c:v>0.62961840309844708</c:v>
                </c:pt>
                <c:pt idx="125">
                  <c:v>0.63946043693924293</c:v>
                </c:pt>
                <c:pt idx="126">
                  <c:v>0.6549453634974548</c:v>
                </c:pt>
                <c:pt idx="127">
                  <c:v>0.67107570809560402</c:v>
                </c:pt>
                <c:pt idx="128">
                  <c:v>0.64346759624475269</c:v>
                </c:pt>
                <c:pt idx="129">
                  <c:v>0.68613364780270492</c:v>
                </c:pt>
                <c:pt idx="130">
                  <c:v>0.69227707670551308</c:v>
                </c:pt>
                <c:pt idx="131">
                  <c:v>0.68601040270809299</c:v>
                </c:pt>
                <c:pt idx="132">
                  <c:v>0.69963142888428576</c:v>
                </c:pt>
                <c:pt idx="133">
                  <c:v>0.65578036388025207</c:v>
                </c:pt>
                <c:pt idx="134">
                  <c:v>0.64732446647823072</c:v>
                </c:pt>
                <c:pt idx="135">
                  <c:v>0.64956221495079569</c:v>
                </c:pt>
                <c:pt idx="136">
                  <c:v>0.61923892876691677</c:v>
                </c:pt>
                <c:pt idx="137">
                  <c:v>0.6490174185961628</c:v>
                </c:pt>
                <c:pt idx="138">
                  <c:v>0.6540497425717039</c:v>
                </c:pt>
                <c:pt idx="139">
                  <c:v>0.63753697746971105</c:v>
                </c:pt>
                <c:pt idx="140">
                  <c:v>0.65151404188964879</c:v>
                </c:pt>
                <c:pt idx="141">
                  <c:v>0.63026447681342768</c:v>
                </c:pt>
                <c:pt idx="142">
                  <c:v>0.66518649473957381</c:v>
                </c:pt>
                <c:pt idx="143">
                  <c:v>0.64599164991170321</c:v>
                </c:pt>
                <c:pt idx="144">
                  <c:v>0.6621604375100365</c:v>
                </c:pt>
                <c:pt idx="145">
                  <c:v>0.71999063890406267</c:v>
                </c:pt>
                <c:pt idx="146">
                  <c:v>0.67856639159900833</c:v>
                </c:pt>
                <c:pt idx="147">
                  <c:v>0.68692177349189854</c:v>
                </c:pt>
                <c:pt idx="148">
                  <c:v>0.67850936389870176</c:v>
                </c:pt>
                <c:pt idx="149">
                  <c:v>0.70945629486839978</c:v>
                </c:pt>
                <c:pt idx="150">
                  <c:v>0.70992528872267768</c:v>
                </c:pt>
                <c:pt idx="151">
                  <c:v>0.70517785001088062</c:v>
                </c:pt>
                <c:pt idx="152">
                  <c:v>0.71738263596292218</c:v>
                </c:pt>
                <c:pt idx="153">
                  <c:v>0.71045305709966922</c:v>
                </c:pt>
                <c:pt idx="154">
                  <c:v>0.76072102731114255</c:v>
                </c:pt>
                <c:pt idx="155">
                  <c:v>0.74865666457930191</c:v>
                </c:pt>
                <c:pt idx="156">
                  <c:v>0.70643635938530336</c:v>
                </c:pt>
                <c:pt idx="157">
                  <c:v>0.76594522690648037</c:v>
                </c:pt>
                <c:pt idx="158">
                  <c:v>0.72695929075603793</c:v>
                </c:pt>
                <c:pt idx="159">
                  <c:v>0.76821530091019619</c:v>
                </c:pt>
                <c:pt idx="160">
                  <c:v>0.70577102105842482</c:v>
                </c:pt>
                <c:pt idx="161">
                  <c:v>0.70075652149419865</c:v>
                </c:pt>
                <c:pt idx="162">
                  <c:v>0.7105709100464479</c:v>
                </c:pt>
                <c:pt idx="163">
                  <c:v>0.76079864357492943</c:v>
                </c:pt>
                <c:pt idx="164">
                  <c:v>0.76302446920939837</c:v>
                </c:pt>
                <c:pt idx="165">
                  <c:v>0.73248726063261349</c:v>
                </c:pt>
                <c:pt idx="166">
                  <c:v>0.78093417891758676</c:v>
                </c:pt>
                <c:pt idx="167">
                  <c:v>0.83608762835704176</c:v>
                </c:pt>
                <c:pt idx="168">
                  <c:v>0.84361709280009389</c:v>
                </c:pt>
                <c:pt idx="169">
                  <c:v>0.90350638784249104</c:v>
                </c:pt>
                <c:pt idx="170">
                  <c:v>0.86884032949257328</c:v>
                </c:pt>
                <c:pt idx="171">
                  <c:v>0.93301195877098309</c:v>
                </c:pt>
                <c:pt idx="172">
                  <c:v>0.82922255074297857</c:v>
                </c:pt>
                <c:pt idx="173">
                  <c:v>0.83152047135313589</c:v>
                </c:pt>
                <c:pt idx="174">
                  <c:v>0.82476158272178313</c:v>
                </c:pt>
                <c:pt idx="175">
                  <c:v>0.86950872277331204</c:v>
                </c:pt>
                <c:pt idx="176">
                  <c:v>0.92531136409062031</c:v>
                </c:pt>
                <c:pt idx="177">
                  <c:v>0.90151374189588207</c:v>
                </c:pt>
                <c:pt idx="178">
                  <c:v>0.92546447983750335</c:v>
                </c:pt>
                <c:pt idx="179">
                  <c:v>0.93113198729747959</c:v>
                </c:pt>
                <c:pt idx="180">
                  <c:v>0.94350814064701927</c:v>
                </c:pt>
                <c:pt idx="181">
                  <c:v>0.94044932976915196</c:v>
                </c:pt>
                <c:pt idx="182">
                  <c:v>0.96447030536637635</c:v>
                </c:pt>
                <c:pt idx="183">
                  <c:v>1.0233837036910134</c:v>
                </c:pt>
                <c:pt idx="184">
                  <c:v>0.917343241476408</c:v>
                </c:pt>
                <c:pt idx="185">
                  <c:v>0.9581473552830293</c:v>
                </c:pt>
                <c:pt idx="186">
                  <c:v>0.98493770408651637</c:v>
                </c:pt>
                <c:pt idx="187">
                  <c:v>0.9702610234967538</c:v>
                </c:pt>
                <c:pt idx="188">
                  <c:v>0.97137770988375904</c:v>
                </c:pt>
                <c:pt idx="189">
                  <c:v>1.0158742774988383</c:v>
                </c:pt>
                <c:pt idx="190">
                  <c:v>1.1091171883030928</c:v>
                </c:pt>
                <c:pt idx="191">
                  <c:v>1.0208667053778342</c:v>
                </c:pt>
                <c:pt idx="192">
                  <c:v>1.1248995801466872</c:v>
                </c:pt>
                <c:pt idx="193">
                  <c:v>1.0709428587465595</c:v>
                </c:pt>
                <c:pt idx="194">
                  <c:v>1.1276060661670262</c:v>
                </c:pt>
                <c:pt idx="195">
                  <c:v>1.1826625348855253</c:v>
                </c:pt>
                <c:pt idx="196">
                  <c:v>1.1804399338716558</c:v>
                </c:pt>
                <c:pt idx="197">
                  <c:v>1.2056900039064786</c:v>
                </c:pt>
                <c:pt idx="198">
                  <c:v>1.1430802890113285</c:v>
                </c:pt>
                <c:pt idx="199">
                  <c:v>1.0658305227502036</c:v>
                </c:pt>
                <c:pt idx="200">
                  <c:v>1.1185623032727448</c:v>
                </c:pt>
                <c:pt idx="201">
                  <c:v>1.0829807241987621</c:v>
                </c:pt>
                <c:pt idx="202">
                  <c:v>1.0616410185331671</c:v>
                </c:pt>
                <c:pt idx="203">
                  <c:v>1.055862205084765</c:v>
                </c:pt>
                <c:pt idx="204">
                  <c:v>1.0610272571165857</c:v>
                </c:pt>
                <c:pt idx="205">
                  <c:v>1.1030859771581822</c:v>
                </c:pt>
                <c:pt idx="206">
                  <c:v>1.1238722153805663</c:v>
                </c:pt>
                <c:pt idx="207">
                  <c:v>1.084934230463779</c:v>
                </c:pt>
                <c:pt idx="208">
                  <c:v>1.1282866033712551</c:v>
                </c:pt>
                <c:pt idx="209">
                  <c:v>1.0999188259378396</c:v>
                </c:pt>
                <c:pt idx="210">
                  <c:v>1.1062815698314739</c:v>
                </c:pt>
                <c:pt idx="211">
                  <c:v>1.1826679156762583</c:v>
                </c:pt>
                <c:pt idx="212">
                  <c:v>1.2852133270809392</c:v>
                </c:pt>
                <c:pt idx="213">
                  <c:v>1.2360451298801123</c:v>
                </c:pt>
                <c:pt idx="214">
                  <c:v>1.1099744952597561</c:v>
                </c:pt>
                <c:pt idx="215">
                  <c:v>1.1734130097059232</c:v>
                </c:pt>
                <c:pt idx="216">
                  <c:v>1.1856420060874453</c:v>
                </c:pt>
                <c:pt idx="217">
                  <c:v>1.2293923068812922</c:v>
                </c:pt>
                <c:pt idx="218">
                  <c:v>1.2973338701960944</c:v>
                </c:pt>
                <c:pt idx="219">
                  <c:v>1.2255962679948826</c:v>
                </c:pt>
                <c:pt idx="220">
                  <c:v>1.1954729459580138</c:v>
                </c:pt>
                <c:pt idx="221">
                  <c:v>1.1084105089908169</c:v>
                </c:pt>
                <c:pt idx="222">
                  <c:v>1.0890547919714215</c:v>
                </c:pt>
                <c:pt idx="223">
                  <c:v>1.2404409137726768</c:v>
                </c:pt>
                <c:pt idx="224">
                  <c:v>1.2547768438439559</c:v>
                </c:pt>
                <c:pt idx="225">
                  <c:v>1.2525421750922909</c:v>
                </c:pt>
                <c:pt idx="226">
                  <c:v>1.1758357941532993</c:v>
                </c:pt>
                <c:pt idx="227">
                  <c:v>1.1878305487521825</c:v>
                </c:pt>
                <c:pt idx="228">
                  <c:v>1.1053913406589149</c:v>
                </c:pt>
                <c:pt idx="229">
                  <c:v>1.0567905539964788</c:v>
                </c:pt>
                <c:pt idx="230">
                  <c:v>1.0724723976670998</c:v>
                </c:pt>
                <c:pt idx="231">
                  <c:v>1.0637067239568432</c:v>
                </c:pt>
                <c:pt idx="232">
                  <c:v>1.1056696966540867</c:v>
                </c:pt>
                <c:pt idx="233">
                  <c:v>1.1091660215197205</c:v>
                </c:pt>
                <c:pt idx="234">
                  <c:v>1.092696523220315</c:v>
                </c:pt>
                <c:pt idx="235">
                  <c:v>1.0936236623031732</c:v>
                </c:pt>
                <c:pt idx="236">
                  <c:v>1.0584592574942921</c:v>
                </c:pt>
                <c:pt idx="237">
                  <c:v>1.0757397671048305</c:v>
                </c:pt>
                <c:pt idx="238">
                  <c:v>1.0380938374700943</c:v>
                </c:pt>
                <c:pt idx="239">
                  <c:v>1.0826139484716695</c:v>
                </c:pt>
                <c:pt idx="240">
                  <c:v>1.0973605115509388</c:v>
                </c:pt>
                <c:pt idx="241">
                  <c:v>1.0032513551055375</c:v>
                </c:pt>
                <c:pt idx="242">
                  <c:v>1.0552566089522637</c:v>
                </c:pt>
                <c:pt idx="243">
                  <c:v>0.97124895896729624</c:v>
                </c:pt>
                <c:pt idx="244">
                  <c:v>1.0655108684639214</c:v>
                </c:pt>
                <c:pt idx="245">
                  <c:v>1.069348682940747</c:v>
                </c:pt>
                <c:pt idx="246">
                  <c:v>1.0088665346325323</c:v>
                </c:pt>
                <c:pt idx="247">
                  <c:v>0.95194584057521758</c:v>
                </c:pt>
                <c:pt idx="248">
                  <c:v>0.97371602553968117</c:v>
                </c:pt>
                <c:pt idx="249">
                  <c:v>0.95427621782875116</c:v>
                </c:pt>
                <c:pt idx="250">
                  <c:v>0.98533315112217101</c:v>
                </c:pt>
                <c:pt idx="251">
                  <c:v>0.95041896216814381</c:v>
                </c:pt>
                <c:pt idx="252">
                  <c:v>0.91518376256862133</c:v>
                </c:pt>
                <c:pt idx="253">
                  <c:v>0.94992243028868395</c:v>
                </c:pt>
                <c:pt idx="254">
                  <c:v>0.9620959296128444</c:v>
                </c:pt>
                <c:pt idx="255">
                  <c:v>0.89358499059439123</c:v>
                </c:pt>
                <c:pt idx="256">
                  <c:v>0.85163694244361532</c:v>
                </c:pt>
                <c:pt idx="257">
                  <c:v>0.82110092506288579</c:v>
                </c:pt>
                <c:pt idx="258">
                  <c:v>0.85243709907576892</c:v>
                </c:pt>
                <c:pt idx="259">
                  <c:v>0.83657045227725912</c:v>
                </c:pt>
                <c:pt idx="260">
                  <c:v>0.81834387287710997</c:v>
                </c:pt>
                <c:pt idx="261">
                  <c:v>0.81446741674153822</c:v>
                </c:pt>
                <c:pt idx="262">
                  <c:v>0.83327516113860156</c:v>
                </c:pt>
                <c:pt idx="263">
                  <c:v>0.80472910563592626</c:v>
                </c:pt>
                <c:pt idx="264">
                  <c:v>0.8287556332682473</c:v>
                </c:pt>
                <c:pt idx="265">
                  <c:v>0.79063967902319465</c:v>
                </c:pt>
                <c:pt idx="266">
                  <c:v>0.74667136462369177</c:v>
                </c:pt>
                <c:pt idx="267">
                  <c:v>0.74662908809346973</c:v>
                </c:pt>
                <c:pt idx="268">
                  <c:v>0.7197599295689574</c:v>
                </c:pt>
                <c:pt idx="269">
                  <c:v>0.70536372456534802</c:v>
                </c:pt>
                <c:pt idx="270">
                  <c:v>0.70029220281236937</c:v>
                </c:pt>
                <c:pt idx="271">
                  <c:v>0.70488098488031437</c:v>
                </c:pt>
                <c:pt idx="272">
                  <c:v>0.6952959404844099</c:v>
                </c:pt>
                <c:pt idx="273">
                  <c:v>0.64917775262486388</c:v>
                </c:pt>
                <c:pt idx="274">
                  <c:v>0.6295320646930278</c:v>
                </c:pt>
                <c:pt idx="275">
                  <c:v>0.6282194023868356</c:v>
                </c:pt>
                <c:pt idx="276">
                  <c:v>0.64717402919949418</c:v>
                </c:pt>
                <c:pt idx="277">
                  <c:v>0.65413722241652261</c:v>
                </c:pt>
                <c:pt idx="278">
                  <c:v>0.64240713013169393</c:v>
                </c:pt>
                <c:pt idx="279">
                  <c:v>0.66714678655806903</c:v>
                </c:pt>
                <c:pt idx="280">
                  <c:v>0.627920624787346</c:v>
                </c:pt>
                <c:pt idx="281">
                  <c:v>0.64131019131895273</c:v>
                </c:pt>
                <c:pt idx="282">
                  <c:v>0.60901647002470205</c:v>
                </c:pt>
                <c:pt idx="283">
                  <c:v>0.6578019010503886</c:v>
                </c:pt>
                <c:pt idx="284">
                  <c:v>0.65602019483239982</c:v>
                </c:pt>
                <c:pt idx="285">
                  <c:v>0.59714194690712707</c:v>
                </c:pt>
                <c:pt idx="286">
                  <c:v>0.57860086118226106</c:v>
                </c:pt>
                <c:pt idx="287">
                  <c:v>0.53696220092848024</c:v>
                </c:pt>
                <c:pt idx="288">
                  <c:v>0.55633339765254464</c:v>
                </c:pt>
                <c:pt idx="289">
                  <c:v>0.56290547666656265</c:v>
                </c:pt>
                <c:pt idx="290">
                  <c:v>0.58986406183409956</c:v>
                </c:pt>
                <c:pt idx="291">
                  <c:v>0.55461210618027346</c:v>
                </c:pt>
                <c:pt idx="292">
                  <c:v>0.53863457901286982</c:v>
                </c:pt>
                <c:pt idx="293">
                  <c:v>0.52988611065199354</c:v>
                </c:pt>
                <c:pt idx="294">
                  <c:v>0.56497717734317454</c:v>
                </c:pt>
                <c:pt idx="295">
                  <c:v>0.52811045734865758</c:v>
                </c:pt>
                <c:pt idx="296">
                  <c:v>0.49884451819649028</c:v>
                </c:pt>
                <c:pt idx="297">
                  <c:v>0.49108195040501545</c:v>
                </c:pt>
                <c:pt idx="298">
                  <c:v>0.54998370634624705</c:v>
                </c:pt>
                <c:pt idx="299">
                  <c:v>0.54229034810670718</c:v>
                </c:pt>
                <c:pt idx="300">
                  <c:v>0.54590010889338947</c:v>
                </c:pt>
                <c:pt idx="301">
                  <c:v>0.5311466041710734</c:v>
                </c:pt>
                <c:pt idx="302">
                  <c:v>0.48395594877307768</c:v>
                </c:pt>
                <c:pt idx="303">
                  <c:v>0.51138406533656178</c:v>
                </c:pt>
                <c:pt idx="304">
                  <c:v>0.56471897669375848</c:v>
                </c:pt>
                <c:pt idx="305">
                  <c:v>0.51225256162718702</c:v>
                </c:pt>
                <c:pt idx="306">
                  <c:v>0.54875049807888854</c:v>
                </c:pt>
                <c:pt idx="307">
                  <c:v>0.51380932755728792</c:v>
                </c:pt>
                <c:pt idx="308">
                  <c:v>0.50300058912336187</c:v>
                </c:pt>
                <c:pt idx="309">
                  <c:v>0.51188457151068079</c:v>
                </c:pt>
                <c:pt idx="310">
                  <c:v>0.52187800763734193</c:v>
                </c:pt>
                <c:pt idx="311">
                  <c:v>0.53947090947931264</c:v>
                </c:pt>
                <c:pt idx="312">
                  <c:v>0.51130846838309918</c:v>
                </c:pt>
                <c:pt idx="313">
                  <c:v>0.49845982261098215</c:v>
                </c:pt>
                <c:pt idx="314">
                  <c:v>0.48449208912692687</c:v>
                </c:pt>
                <c:pt idx="315">
                  <c:v>0.50069651328970644</c:v>
                </c:pt>
                <c:pt idx="316">
                  <c:v>0.55054974322708261</c:v>
                </c:pt>
                <c:pt idx="317">
                  <c:v>0.55286412844937793</c:v>
                </c:pt>
                <c:pt idx="318">
                  <c:v>0.53785704087238184</c:v>
                </c:pt>
                <c:pt idx="319">
                  <c:v>0.52298828348449977</c:v>
                </c:pt>
                <c:pt idx="320">
                  <c:v>0.52663909246133966</c:v>
                </c:pt>
                <c:pt idx="321">
                  <c:v>0.52596081422225582</c:v>
                </c:pt>
                <c:pt idx="322">
                  <c:v>0.51421989371128241</c:v>
                </c:pt>
                <c:pt idx="323">
                  <c:v>0.5434094887352936</c:v>
                </c:pt>
                <c:pt idx="324">
                  <c:v>0.56852149449256306</c:v>
                </c:pt>
                <c:pt idx="325">
                  <c:v>0.56343262421476892</c:v>
                </c:pt>
                <c:pt idx="326">
                  <c:v>0.54509695758040078</c:v>
                </c:pt>
                <c:pt idx="327">
                  <c:v>0.56382892719208422</c:v>
                </c:pt>
                <c:pt idx="328">
                  <c:v>0.57394485093376102</c:v>
                </c:pt>
                <c:pt idx="329">
                  <c:v>0.55690563180667629</c:v>
                </c:pt>
                <c:pt idx="330">
                  <c:v>0.55068056716483516</c:v>
                </c:pt>
                <c:pt idx="331">
                  <c:v>0.53412567247259979</c:v>
                </c:pt>
                <c:pt idx="332">
                  <c:v>0.54020402926150968</c:v>
                </c:pt>
                <c:pt idx="333">
                  <c:v>0.52800958564407008</c:v>
                </c:pt>
                <c:pt idx="334">
                  <c:v>0.52091283327918647</c:v>
                </c:pt>
                <c:pt idx="335">
                  <c:v>0.52843525772687083</c:v>
                </c:pt>
                <c:pt idx="336">
                  <c:v>0.53556539251234159</c:v>
                </c:pt>
                <c:pt idx="337">
                  <c:v>0.55923346610389413</c:v>
                </c:pt>
                <c:pt idx="338">
                  <c:v>0.54719228139180009</c:v>
                </c:pt>
                <c:pt idx="339">
                  <c:v>0.52453828335683939</c:v>
                </c:pt>
                <c:pt idx="340">
                  <c:v>0.60225092485526188</c:v>
                </c:pt>
                <c:pt idx="341">
                  <c:v>0.59639112220612289</c:v>
                </c:pt>
                <c:pt idx="342">
                  <c:v>0.59182372814203943</c:v>
                </c:pt>
                <c:pt idx="343">
                  <c:v>0.53876597139705285</c:v>
                </c:pt>
                <c:pt idx="344">
                  <c:v>0.56372276257991405</c:v>
                </c:pt>
                <c:pt idx="345">
                  <c:v>0.5806067161686379</c:v>
                </c:pt>
                <c:pt idx="346">
                  <c:v>0.61899223853435925</c:v>
                </c:pt>
                <c:pt idx="347">
                  <c:v>0.58279742021635639</c:v>
                </c:pt>
                <c:pt idx="348">
                  <c:v>0.60980850511943641</c:v>
                </c:pt>
                <c:pt idx="349">
                  <c:v>0.60024320900970585</c:v>
                </c:pt>
                <c:pt idx="350">
                  <c:v>0.61370709812727264</c:v>
                </c:pt>
                <c:pt idx="351">
                  <c:v>0.5919914866225563</c:v>
                </c:pt>
                <c:pt idx="352">
                  <c:v>0.61633341184952373</c:v>
                </c:pt>
                <c:pt idx="353">
                  <c:v>0.6094579088873644</c:v>
                </c:pt>
                <c:pt idx="354">
                  <c:v>0.5888456192920325</c:v>
                </c:pt>
                <c:pt idx="355">
                  <c:v>0.54249857728954043</c:v>
                </c:pt>
                <c:pt idx="356">
                  <c:v>0.5805065848335994</c:v>
                </c:pt>
                <c:pt idx="357">
                  <c:v>0.55892382861673007</c:v>
                </c:pt>
                <c:pt idx="358">
                  <c:v>0.58970026260056851</c:v>
                </c:pt>
                <c:pt idx="359">
                  <c:v>0.59499975680094241</c:v>
                </c:pt>
                <c:pt idx="360">
                  <c:v>0.56630954965145219</c:v>
                </c:pt>
                <c:pt idx="361">
                  <c:v>0.55901869630845713</c:v>
                </c:pt>
                <c:pt idx="362">
                  <c:v>0.55268874456862527</c:v>
                </c:pt>
                <c:pt idx="363">
                  <c:v>0.55801056876991173</c:v>
                </c:pt>
                <c:pt idx="364">
                  <c:v>0.61220141093235847</c:v>
                </c:pt>
                <c:pt idx="365">
                  <c:v>0.62531343923597793</c:v>
                </c:pt>
                <c:pt idx="366">
                  <c:v>0.62889288397452758</c:v>
                </c:pt>
                <c:pt idx="367">
                  <c:v>0.52158015706965399</c:v>
                </c:pt>
                <c:pt idx="368">
                  <c:v>0.54574437602116721</c:v>
                </c:pt>
                <c:pt idx="369">
                  <c:v>0.54903680852797776</c:v>
                </c:pt>
                <c:pt idx="370">
                  <c:v>0.58811285545550929</c:v>
                </c:pt>
                <c:pt idx="371">
                  <c:v>0.5583209835612869</c:v>
                </c:pt>
                <c:pt idx="372">
                  <c:v>0.60685405310884821</c:v>
                </c:pt>
                <c:pt idx="373">
                  <c:v>0.60187273235194527</c:v>
                </c:pt>
                <c:pt idx="374">
                  <c:v>0.58777974350629703</c:v>
                </c:pt>
                <c:pt idx="375">
                  <c:v>0.5535201073324072</c:v>
                </c:pt>
                <c:pt idx="376">
                  <c:v>0.56874051576377427</c:v>
                </c:pt>
                <c:pt idx="377">
                  <c:v>0.57165593009645332</c:v>
                </c:pt>
                <c:pt idx="378">
                  <c:v>0.57912126465808533</c:v>
                </c:pt>
                <c:pt idx="379">
                  <c:v>0.51487767814825014</c:v>
                </c:pt>
                <c:pt idx="380">
                  <c:v>0.52033433773865279</c:v>
                </c:pt>
                <c:pt idx="381">
                  <c:v>0.4899262071610152</c:v>
                </c:pt>
                <c:pt idx="382">
                  <c:v>0.51737561382044173</c:v>
                </c:pt>
                <c:pt idx="383">
                  <c:v>0.52953959126340588</c:v>
                </c:pt>
                <c:pt idx="384">
                  <c:v>0.52724804279192983</c:v>
                </c:pt>
                <c:pt idx="385">
                  <c:v>0.48381660371523993</c:v>
                </c:pt>
                <c:pt idx="386">
                  <c:v>0.49759977063998223</c:v>
                </c:pt>
                <c:pt idx="387">
                  <c:v>0.51828603293174391</c:v>
                </c:pt>
                <c:pt idx="388">
                  <c:v>0.54788588663271165</c:v>
                </c:pt>
                <c:pt idx="389">
                  <c:v>0.49787863153087319</c:v>
                </c:pt>
                <c:pt idx="390">
                  <c:v>0.50460670032634203</c:v>
                </c:pt>
                <c:pt idx="391">
                  <c:v>0.5061878226112293</c:v>
                </c:pt>
                <c:pt idx="392">
                  <c:v>0.48698444003142555</c:v>
                </c:pt>
                <c:pt idx="393">
                  <c:v>0.46157152190685463</c:v>
                </c:pt>
                <c:pt idx="394">
                  <c:v>0.48783256984384199</c:v>
                </c:pt>
                <c:pt idx="395">
                  <c:v>0.4934787034570941</c:v>
                </c:pt>
                <c:pt idx="396">
                  <c:v>0.49941005079399498</c:v>
                </c:pt>
                <c:pt idx="397">
                  <c:v>0.4484234471367039</c:v>
                </c:pt>
                <c:pt idx="398">
                  <c:v>0.4603581924066249</c:v>
                </c:pt>
                <c:pt idx="399">
                  <c:v>0.4645994972446742</c:v>
                </c:pt>
                <c:pt idx="400">
                  <c:v>0.46038649064265291</c:v>
                </c:pt>
                <c:pt idx="401">
                  <c:v>0.45550835031897469</c:v>
                </c:pt>
                <c:pt idx="402">
                  <c:v>0.43851541773103214</c:v>
                </c:pt>
                <c:pt idx="403">
                  <c:v>0.42602257911666702</c:v>
                </c:pt>
                <c:pt idx="404">
                  <c:v>0.42741014516671766</c:v>
                </c:pt>
                <c:pt idx="405">
                  <c:v>0.40633922893312568</c:v>
                </c:pt>
                <c:pt idx="406">
                  <c:v>0.42060174590474664</c:v>
                </c:pt>
                <c:pt idx="407">
                  <c:v>0.41122588235072893</c:v>
                </c:pt>
                <c:pt idx="408">
                  <c:v>0.41664121677711108</c:v>
                </c:pt>
                <c:pt idx="409">
                  <c:v>0.43418023972969072</c:v>
                </c:pt>
                <c:pt idx="410">
                  <c:v>0.42683657456415275</c:v>
                </c:pt>
                <c:pt idx="411">
                  <c:v>0.41295002564636568</c:v>
                </c:pt>
                <c:pt idx="412">
                  <c:v>0.42336863144024511</c:v>
                </c:pt>
                <c:pt idx="413">
                  <c:v>0.39504274530140127</c:v>
                </c:pt>
                <c:pt idx="414">
                  <c:v>0.38982955469792252</c:v>
                </c:pt>
                <c:pt idx="415">
                  <c:v>0.38906423282381314</c:v>
                </c:pt>
                <c:pt idx="416">
                  <c:v>0.37807492131493292</c:v>
                </c:pt>
                <c:pt idx="417">
                  <c:v>0.4064612526880565</c:v>
                </c:pt>
                <c:pt idx="418">
                  <c:v>0.38613321119972055</c:v>
                </c:pt>
                <c:pt idx="419">
                  <c:v>0.34708506877080719</c:v>
                </c:pt>
                <c:pt idx="420">
                  <c:v>0.35738156294086587</c:v>
                </c:pt>
                <c:pt idx="421">
                  <c:v>0.39417630376058838</c:v>
                </c:pt>
                <c:pt idx="422">
                  <c:v>0.40050072247962404</c:v>
                </c:pt>
                <c:pt idx="423">
                  <c:v>0.39717859772508174</c:v>
                </c:pt>
                <c:pt idx="424">
                  <c:v>0.37390427756918471</c:v>
                </c:pt>
                <c:pt idx="425">
                  <c:v>0.35525846165479469</c:v>
                </c:pt>
                <c:pt idx="426">
                  <c:v>0.35874096029496283</c:v>
                </c:pt>
                <c:pt idx="427">
                  <c:v>0.33903371473759031</c:v>
                </c:pt>
                <c:pt idx="428">
                  <c:v>0.34309091748406073</c:v>
                </c:pt>
                <c:pt idx="429">
                  <c:v>0.33528465502996246</c:v>
                </c:pt>
                <c:pt idx="430">
                  <c:v>0.3535886383199246</c:v>
                </c:pt>
                <c:pt idx="431">
                  <c:v>0.34121159264843154</c:v>
                </c:pt>
                <c:pt idx="432">
                  <c:v>0.34288920458142541</c:v>
                </c:pt>
                <c:pt idx="433">
                  <c:v>0.33548590332670736</c:v>
                </c:pt>
                <c:pt idx="434">
                  <c:v>0.32785911582130095</c:v>
                </c:pt>
                <c:pt idx="435">
                  <c:v>0.3387316822905912</c:v>
                </c:pt>
                <c:pt idx="436">
                  <c:v>0.32854774692078625</c:v>
                </c:pt>
                <c:pt idx="437">
                  <c:v>0.31029740745794543</c:v>
                </c:pt>
                <c:pt idx="438">
                  <c:v>0.3306387175642278</c:v>
                </c:pt>
                <c:pt idx="439">
                  <c:v>0.3179082884738838</c:v>
                </c:pt>
                <c:pt idx="440">
                  <c:v>0.32660961203219679</c:v>
                </c:pt>
                <c:pt idx="441">
                  <c:v>0.31653142321527872</c:v>
                </c:pt>
                <c:pt idx="442">
                  <c:v>0.32409769592863591</c:v>
                </c:pt>
                <c:pt idx="443">
                  <c:v>0.31326170736785131</c:v>
                </c:pt>
                <c:pt idx="444">
                  <c:v>0.33477328616553109</c:v>
                </c:pt>
                <c:pt idx="445">
                  <c:v>0.31676226499370208</c:v>
                </c:pt>
                <c:pt idx="446">
                  <c:v>0.33665063755865704</c:v>
                </c:pt>
                <c:pt idx="447">
                  <c:v>0.33195999768809692</c:v>
                </c:pt>
                <c:pt idx="448">
                  <c:v>0.3211350725303746</c:v>
                </c:pt>
                <c:pt idx="449">
                  <c:v>0.33206863272279191</c:v>
                </c:pt>
                <c:pt idx="450">
                  <c:v>0.33846712425101261</c:v>
                </c:pt>
                <c:pt idx="451">
                  <c:v>0.3233344759644235</c:v>
                </c:pt>
                <c:pt idx="452">
                  <c:v>0.327706009926793</c:v>
                </c:pt>
                <c:pt idx="453">
                  <c:v>0.3263773345131446</c:v>
                </c:pt>
                <c:pt idx="454">
                  <c:v>0.32077975992853969</c:v>
                </c:pt>
                <c:pt idx="455">
                  <c:v>0.31598842762395041</c:v>
                </c:pt>
                <c:pt idx="456">
                  <c:v>0.32407792656671325</c:v>
                </c:pt>
                <c:pt idx="457">
                  <c:v>0.34883682992615883</c:v>
                </c:pt>
                <c:pt idx="458">
                  <c:v>0.35680775876842902</c:v>
                </c:pt>
                <c:pt idx="459">
                  <c:v>0.37086144436996538</c:v>
                </c:pt>
                <c:pt idx="460">
                  <c:v>0.37291482207207821</c:v>
                </c:pt>
                <c:pt idx="461">
                  <c:v>0.3713737364235265</c:v>
                </c:pt>
                <c:pt idx="462">
                  <c:v>0.38217936357248083</c:v>
                </c:pt>
                <c:pt idx="463">
                  <c:v>0.36426596298968855</c:v>
                </c:pt>
                <c:pt idx="464">
                  <c:v>0.36672219905557907</c:v>
                </c:pt>
                <c:pt idx="465">
                  <c:v>0.36563872830948979</c:v>
                </c:pt>
                <c:pt idx="466">
                  <c:v>0.36719812965188903</c:v>
                </c:pt>
                <c:pt idx="467">
                  <c:v>0.38382926944220602</c:v>
                </c:pt>
                <c:pt idx="468">
                  <c:v>0.37288853576248349</c:v>
                </c:pt>
                <c:pt idx="469">
                  <c:v>0.38689145139361658</c:v>
                </c:pt>
                <c:pt idx="470">
                  <c:v>0.37115221245489532</c:v>
                </c:pt>
                <c:pt idx="471">
                  <c:v>0.37156687929945081</c:v>
                </c:pt>
                <c:pt idx="472">
                  <c:v>0.4069187715495054</c:v>
                </c:pt>
                <c:pt idx="473">
                  <c:v>0.41573504646375281</c:v>
                </c:pt>
                <c:pt idx="474">
                  <c:v>0.41247131450993035</c:v>
                </c:pt>
                <c:pt idx="475">
                  <c:v>0.40433697826828374</c:v>
                </c:pt>
                <c:pt idx="476">
                  <c:v>0.39252090011834329</c:v>
                </c:pt>
                <c:pt idx="477">
                  <c:v>0.38972049706443829</c:v>
                </c:pt>
                <c:pt idx="478">
                  <c:v>0.40592725354645359</c:v>
                </c:pt>
                <c:pt idx="479">
                  <c:v>0.4028816574300631</c:v>
                </c:pt>
                <c:pt idx="480">
                  <c:v>0.37489009307941829</c:v>
                </c:pt>
                <c:pt idx="481">
                  <c:v>0.42781150175107924</c:v>
                </c:pt>
                <c:pt idx="482">
                  <c:v>0.43019923025214268</c:v>
                </c:pt>
                <c:pt idx="483">
                  <c:v>0.40875694839000032</c:v>
                </c:pt>
                <c:pt idx="484">
                  <c:v>0.40283260357062017</c:v>
                </c:pt>
                <c:pt idx="485">
                  <c:v>0.40949190886172149</c:v>
                </c:pt>
                <c:pt idx="486">
                  <c:v>0.40967053005791237</c:v>
                </c:pt>
                <c:pt idx="487">
                  <c:v>0.43093328136001929</c:v>
                </c:pt>
                <c:pt idx="488">
                  <c:v>0.42163127272893042</c:v>
                </c:pt>
                <c:pt idx="489">
                  <c:v>0.41138319537562623</c:v>
                </c:pt>
                <c:pt idx="490">
                  <c:v>0.42368024326826798</c:v>
                </c:pt>
                <c:pt idx="491">
                  <c:v>0.41766484483841182</c:v>
                </c:pt>
                <c:pt idx="492">
                  <c:v>0.42310952389194972</c:v>
                </c:pt>
                <c:pt idx="493">
                  <c:v>0.39749554343919574</c:v>
                </c:pt>
                <c:pt idx="494">
                  <c:v>0.41177075777797267</c:v>
                </c:pt>
                <c:pt idx="495">
                  <c:v>0.39900214290987579</c:v>
                </c:pt>
                <c:pt idx="496">
                  <c:v>0.40361698355805115</c:v>
                </c:pt>
                <c:pt idx="497">
                  <c:v>0.41285608342738983</c:v>
                </c:pt>
                <c:pt idx="498">
                  <c:v>0.40755208033231854</c:v>
                </c:pt>
                <c:pt idx="499">
                  <c:v>0.44806007814114818</c:v>
                </c:pt>
                <c:pt idx="500">
                  <c:v>0.46021311356574252</c:v>
                </c:pt>
                <c:pt idx="501">
                  <c:v>0.47538927977411</c:v>
                </c:pt>
                <c:pt idx="502">
                  <c:v>0.44718121063398075</c:v>
                </c:pt>
                <c:pt idx="503">
                  <c:v>0.45372056742688843</c:v>
                </c:pt>
                <c:pt idx="504">
                  <c:v>0.48052474971362602</c:v>
                </c:pt>
                <c:pt idx="505">
                  <c:v>0.44880912480888485</c:v>
                </c:pt>
                <c:pt idx="506">
                  <c:v>0.46434428930334626</c:v>
                </c:pt>
                <c:pt idx="507">
                  <c:v>0.44333881018322241</c:v>
                </c:pt>
                <c:pt idx="508">
                  <c:v>0.42193529171672911</c:v>
                </c:pt>
                <c:pt idx="509">
                  <c:v>0.40209812151868307</c:v>
                </c:pt>
                <c:pt idx="510">
                  <c:v>0.40321330723771998</c:v>
                </c:pt>
                <c:pt idx="511">
                  <c:v>0.40575717614289059</c:v>
                </c:pt>
                <c:pt idx="512">
                  <c:v>0.40940442055413806</c:v>
                </c:pt>
                <c:pt idx="513">
                  <c:v>0.4055871605433215</c:v>
                </c:pt>
                <c:pt idx="514">
                  <c:v>0.44475591517508295</c:v>
                </c:pt>
                <c:pt idx="515">
                  <c:v>0.40805867695690506</c:v>
                </c:pt>
                <c:pt idx="516">
                  <c:v>0.42956720977156099</c:v>
                </c:pt>
                <c:pt idx="517">
                  <c:v>0.43133324053786498</c:v>
                </c:pt>
                <c:pt idx="518">
                  <c:v>0.42011181474488651</c:v>
                </c:pt>
                <c:pt idx="519">
                  <c:v>0.44737742794154128</c:v>
                </c:pt>
                <c:pt idx="520">
                  <c:v>0.39717163983992082</c:v>
                </c:pt>
                <c:pt idx="521">
                  <c:v>0.4043492234776988</c:v>
                </c:pt>
                <c:pt idx="522">
                  <c:v>0.38121759444036396</c:v>
                </c:pt>
                <c:pt idx="523">
                  <c:v>0.40046209213722611</c:v>
                </c:pt>
                <c:pt idx="524">
                  <c:v>0.40109548676528206</c:v>
                </c:pt>
                <c:pt idx="525">
                  <c:v>0.39769204375510819</c:v>
                </c:pt>
                <c:pt idx="526">
                  <c:v>0.40423397382371429</c:v>
                </c:pt>
                <c:pt idx="527">
                  <c:v>0.3931857379783425</c:v>
                </c:pt>
                <c:pt idx="528">
                  <c:v>0.37745352590694936</c:v>
                </c:pt>
                <c:pt idx="529">
                  <c:v>0.38229777138614046</c:v>
                </c:pt>
                <c:pt idx="530">
                  <c:v>0.38638991811688517</c:v>
                </c:pt>
                <c:pt idx="531">
                  <c:v>0.40346729162827655</c:v>
                </c:pt>
                <c:pt idx="532">
                  <c:v>0.38576081427865</c:v>
                </c:pt>
                <c:pt idx="533">
                  <c:v>0.39607419344651185</c:v>
                </c:pt>
                <c:pt idx="534">
                  <c:v>0.36473402115661813</c:v>
                </c:pt>
                <c:pt idx="535">
                  <c:v>0.3893116165183319</c:v>
                </c:pt>
                <c:pt idx="536">
                  <c:v>0.37611010821233543</c:v>
                </c:pt>
                <c:pt idx="537">
                  <c:v>0.36011021165751989</c:v>
                </c:pt>
                <c:pt idx="538">
                  <c:v>0.36219923785438179</c:v>
                </c:pt>
                <c:pt idx="539">
                  <c:v>0.33265776546339454</c:v>
                </c:pt>
                <c:pt idx="540">
                  <c:v>0.33029506252519042</c:v>
                </c:pt>
                <c:pt idx="541">
                  <c:v>0.35642614632199771</c:v>
                </c:pt>
                <c:pt idx="542">
                  <c:v>0.33811377151494687</c:v>
                </c:pt>
                <c:pt idx="543">
                  <c:v>0.33956656081255399</c:v>
                </c:pt>
                <c:pt idx="544">
                  <c:v>0.3055647658304656</c:v>
                </c:pt>
                <c:pt idx="545">
                  <c:v>0.30327099620933079</c:v>
                </c:pt>
                <c:pt idx="546">
                  <c:v>0.29313125385738731</c:v>
                </c:pt>
                <c:pt idx="547">
                  <c:v>0.32086041669321386</c:v>
                </c:pt>
                <c:pt idx="548">
                  <c:v>0.29656350485598065</c:v>
                </c:pt>
                <c:pt idx="549">
                  <c:v>0.29810808572875352</c:v>
                </c:pt>
                <c:pt idx="550">
                  <c:v>0.27014482861893291</c:v>
                </c:pt>
                <c:pt idx="551">
                  <c:v>0.2923988797768558</c:v>
                </c:pt>
                <c:pt idx="552">
                  <c:v>0.26616805210599731</c:v>
                </c:pt>
                <c:pt idx="553">
                  <c:v>0.29446095970080538</c:v>
                </c:pt>
                <c:pt idx="554">
                  <c:v>0.28700824018128557</c:v>
                </c:pt>
                <c:pt idx="555">
                  <c:v>0.26787423257325055</c:v>
                </c:pt>
                <c:pt idx="556">
                  <c:v>0.26261663096450932</c:v>
                </c:pt>
                <c:pt idx="557">
                  <c:v>0.25914685856089348</c:v>
                </c:pt>
                <c:pt idx="558">
                  <c:v>0.24197911523127796</c:v>
                </c:pt>
                <c:pt idx="559">
                  <c:v>0.25005841898780951</c:v>
                </c:pt>
                <c:pt idx="560">
                  <c:v>0.24401785439824619</c:v>
                </c:pt>
                <c:pt idx="561">
                  <c:v>0.24410558905746318</c:v>
                </c:pt>
                <c:pt idx="562">
                  <c:v>0.24056505614014867</c:v>
                </c:pt>
                <c:pt idx="563">
                  <c:v>0.24312438520352875</c:v>
                </c:pt>
                <c:pt idx="564">
                  <c:v>0.21966111462125648</c:v>
                </c:pt>
                <c:pt idx="565">
                  <c:v>0.21854748851378036</c:v>
                </c:pt>
                <c:pt idx="566">
                  <c:v>0.22863147553805102</c:v>
                </c:pt>
                <c:pt idx="567">
                  <c:v>0.21998846118867044</c:v>
                </c:pt>
                <c:pt idx="568">
                  <c:v>0.19447394660796749</c:v>
                </c:pt>
                <c:pt idx="569">
                  <c:v>0.19646162626575139</c:v>
                </c:pt>
                <c:pt idx="570">
                  <c:v>0.17974001142255208</c:v>
                </c:pt>
                <c:pt idx="571">
                  <c:v>0.20313512680643778</c:v>
                </c:pt>
                <c:pt idx="572">
                  <c:v>0.18917938592111827</c:v>
                </c:pt>
                <c:pt idx="573">
                  <c:v>0.18484674011435409</c:v>
                </c:pt>
                <c:pt idx="574">
                  <c:v>0.17531286493029061</c:v>
                </c:pt>
                <c:pt idx="575">
                  <c:v>0.17799343631572459</c:v>
                </c:pt>
                <c:pt idx="576">
                  <c:v>0.16240329656816302</c:v>
                </c:pt>
                <c:pt idx="577">
                  <c:v>0.17308398054863039</c:v>
                </c:pt>
                <c:pt idx="578">
                  <c:v>0.15681132858139468</c:v>
                </c:pt>
                <c:pt idx="579">
                  <c:v>0.16470746602314726</c:v>
                </c:pt>
              </c:numCache>
            </c:numRef>
          </c:val>
          <c:smooth val="0"/>
          <c:extLst>
            <c:ext xmlns:c16="http://schemas.microsoft.com/office/drawing/2014/chart" uri="{C3380CC4-5D6E-409C-BE32-E72D297353CC}">
              <c16:uniqueId val="{00000003-46A6-46E3-BA95-D6E51753886A}"/>
            </c:ext>
          </c:extLst>
        </c:ser>
        <c:ser>
          <c:idx val="4"/>
          <c:order val="4"/>
          <c:tx>
            <c:strRef>
              <c:f>Sheet1!$F$1</c:f>
              <c:strCache>
                <c:ptCount val="1"/>
                <c:pt idx="0">
                  <c:v>G71U02F</c:v>
                </c:pt>
              </c:strCache>
            </c:strRef>
          </c:tx>
          <c:spPr>
            <a:ln w="19050" cap="rnd">
              <a:solidFill>
                <a:schemeClr val="accent5"/>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F$2:$F$581</c:f>
              <c:numCache>
                <c:formatCode>General</c:formatCode>
                <c:ptCount val="580"/>
                <c:pt idx="0">
                  <c:v>0</c:v>
                </c:pt>
                <c:pt idx="1">
                  <c:v>2.5354962478155434E-2</c:v>
                </c:pt>
                <c:pt idx="2">
                  <c:v>2.752657984122495E-2</c:v>
                </c:pt>
                <c:pt idx="3">
                  <c:v>2.6905670589474302E-2</c:v>
                </c:pt>
                <c:pt idx="4">
                  <c:v>2.8975161000101807E-2</c:v>
                </c:pt>
                <c:pt idx="5">
                  <c:v>2.791625128870032E-2</c:v>
                </c:pt>
                <c:pt idx="6">
                  <c:v>2.9267799227843859E-2</c:v>
                </c:pt>
                <c:pt idx="7">
                  <c:v>2.9139319474086278E-2</c:v>
                </c:pt>
                <c:pt idx="8">
                  <c:v>3.1773408097500608E-2</c:v>
                </c:pt>
                <c:pt idx="9">
                  <c:v>3.2349021646991528E-2</c:v>
                </c:pt>
                <c:pt idx="10">
                  <c:v>3.290432556019024E-2</c:v>
                </c:pt>
                <c:pt idx="11">
                  <c:v>3.4449127604966198E-2</c:v>
                </c:pt>
                <c:pt idx="12">
                  <c:v>3.4076102892483806E-2</c:v>
                </c:pt>
                <c:pt idx="13">
                  <c:v>3.61287437080932E-2</c:v>
                </c:pt>
                <c:pt idx="14">
                  <c:v>3.6803823201931124E-2</c:v>
                </c:pt>
                <c:pt idx="15">
                  <c:v>3.5934703300556523E-2</c:v>
                </c:pt>
                <c:pt idx="16">
                  <c:v>3.8202607616441758E-2</c:v>
                </c:pt>
                <c:pt idx="17">
                  <c:v>3.7989565467590407E-2</c:v>
                </c:pt>
                <c:pt idx="18">
                  <c:v>3.9805266925697046E-2</c:v>
                </c:pt>
                <c:pt idx="19">
                  <c:v>3.7765407461331953E-2</c:v>
                </c:pt>
                <c:pt idx="20">
                  <c:v>3.9938925311781809E-2</c:v>
                </c:pt>
                <c:pt idx="21">
                  <c:v>3.9730042093440471E-2</c:v>
                </c:pt>
                <c:pt idx="22">
                  <c:v>4.2953036430906956E-2</c:v>
                </c:pt>
                <c:pt idx="23">
                  <c:v>4.4355414221052471E-2</c:v>
                </c:pt>
                <c:pt idx="24">
                  <c:v>4.4487740650336692E-2</c:v>
                </c:pt>
                <c:pt idx="25">
                  <c:v>4.5074202009726352E-2</c:v>
                </c:pt>
                <c:pt idx="26">
                  <c:v>4.3768895677322922E-2</c:v>
                </c:pt>
                <c:pt idx="27">
                  <c:v>4.6885850430383576E-2</c:v>
                </c:pt>
                <c:pt idx="28">
                  <c:v>4.4922694600775276E-2</c:v>
                </c:pt>
                <c:pt idx="29">
                  <c:v>4.7610109423942323E-2</c:v>
                </c:pt>
                <c:pt idx="30">
                  <c:v>4.7640751852278299E-2</c:v>
                </c:pt>
                <c:pt idx="31">
                  <c:v>4.7600751561181723E-2</c:v>
                </c:pt>
                <c:pt idx="32">
                  <c:v>4.8552530387670725E-2</c:v>
                </c:pt>
                <c:pt idx="33">
                  <c:v>5.0199832814240529E-2</c:v>
                </c:pt>
                <c:pt idx="34">
                  <c:v>4.9226765042792615E-2</c:v>
                </c:pt>
                <c:pt idx="35">
                  <c:v>5.0481026425655523E-2</c:v>
                </c:pt>
                <c:pt idx="36">
                  <c:v>5.3124708259429505E-2</c:v>
                </c:pt>
                <c:pt idx="37">
                  <c:v>5.3088989579872535E-2</c:v>
                </c:pt>
                <c:pt idx="38">
                  <c:v>5.6024858686529434E-2</c:v>
                </c:pt>
                <c:pt idx="39">
                  <c:v>5.4001334798285144E-2</c:v>
                </c:pt>
                <c:pt idx="40">
                  <c:v>5.2656220836862645E-2</c:v>
                </c:pt>
                <c:pt idx="41">
                  <c:v>5.7126960426270058E-2</c:v>
                </c:pt>
                <c:pt idx="42">
                  <c:v>5.3824768403315147E-2</c:v>
                </c:pt>
                <c:pt idx="43">
                  <c:v>5.8479124587950723E-2</c:v>
                </c:pt>
                <c:pt idx="44">
                  <c:v>5.4861623663005073E-2</c:v>
                </c:pt>
                <c:pt idx="45">
                  <c:v>5.5293068382616169E-2</c:v>
                </c:pt>
                <c:pt idx="46">
                  <c:v>5.9394287204076329E-2</c:v>
                </c:pt>
                <c:pt idx="47">
                  <c:v>6.1781994276800888E-2</c:v>
                </c:pt>
                <c:pt idx="48">
                  <c:v>6.1573509316823989E-2</c:v>
                </c:pt>
                <c:pt idx="49">
                  <c:v>5.8771608106054619E-2</c:v>
                </c:pt>
                <c:pt idx="50">
                  <c:v>6.1011460254328929E-2</c:v>
                </c:pt>
                <c:pt idx="51">
                  <c:v>6.2814497309495954E-2</c:v>
                </c:pt>
                <c:pt idx="52">
                  <c:v>6.4049046663638032E-2</c:v>
                </c:pt>
                <c:pt idx="53">
                  <c:v>5.9911585418383768E-2</c:v>
                </c:pt>
                <c:pt idx="54">
                  <c:v>6.1015789193359919E-2</c:v>
                </c:pt>
                <c:pt idx="55">
                  <c:v>6.4877472499696512E-2</c:v>
                </c:pt>
                <c:pt idx="56">
                  <c:v>6.5175425461286907E-2</c:v>
                </c:pt>
                <c:pt idx="57">
                  <c:v>6.4435524558173751E-2</c:v>
                </c:pt>
                <c:pt idx="58">
                  <c:v>6.374229072812608E-2</c:v>
                </c:pt>
                <c:pt idx="59">
                  <c:v>6.3946626058326142E-2</c:v>
                </c:pt>
                <c:pt idx="60">
                  <c:v>6.4528943104445083E-2</c:v>
                </c:pt>
                <c:pt idx="61">
                  <c:v>6.8473785578557433E-2</c:v>
                </c:pt>
                <c:pt idx="62">
                  <c:v>6.8216326501199062E-2</c:v>
                </c:pt>
                <c:pt idx="63">
                  <c:v>6.8670180982450355E-2</c:v>
                </c:pt>
                <c:pt idx="64">
                  <c:v>6.7827746784754048E-2</c:v>
                </c:pt>
                <c:pt idx="65">
                  <c:v>6.9475644691479224E-2</c:v>
                </c:pt>
                <c:pt idx="66">
                  <c:v>6.8317027916788273E-2</c:v>
                </c:pt>
                <c:pt idx="67">
                  <c:v>6.6155587930327567E-2</c:v>
                </c:pt>
                <c:pt idx="68">
                  <c:v>6.5635040144543341E-2</c:v>
                </c:pt>
                <c:pt idx="69">
                  <c:v>6.541062015585794E-2</c:v>
                </c:pt>
                <c:pt idx="70">
                  <c:v>7.0204577910007809E-2</c:v>
                </c:pt>
                <c:pt idx="71">
                  <c:v>6.4870238601051677E-2</c:v>
                </c:pt>
                <c:pt idx="72">
                  <c:v>6.954479843924545E-2</c:v>
                </c:pt>
                <c:pt idx="73">
                  <c:v>6.7659121695027136E-2</c:v>
                </c:pt>
                <c:pt idx="74">
                  <c:v>6.5354799591853918E-2</c:v>
                </c:pt>
                <c:pt idx="75">
                  <c:v>6.9285130654137425E-2</c:v>
                </c:pt>
                <c:pt idx="76">
                  <c:v>6.698286909548401E-2</c:v>
                </c:pt>
                <c:pt idx="77">
                  <c:v>6.6893430692779712E-2</c:v>
                </c:pt>
                <c:pt idx="78">
                  <c:v>6.7779970375043463E-2</c:v>
                </c:pt>
                <c:pt idx="79">
                  <c:v>6.595610330410126E-2</c:v>
                </c:pt>
                <c:pt idx="80">
                  <c:v>6.5698086083427268E-2</c:v>
                </c:pt>
                <c:pt idx="81">
                  <c:v>6.7836999373229526E-2</c:v>
                </c:pt>
                <c:pt idx="82">
                  <c:v>6.5486047737918926E-2</c:v>
                </c:pt>
                <c:pt idx="83">
                  <c:v>6.841034042663123E-2</c:v>
                </c:pt>
                <c:pt idx="84">
                  <c:v>6.527634207298498E-2</c:v>
                </c:pt>
                <c:pt idx="85">
                  <c:v>7.0355735190851421E-2</c:v>
                </c:pt>
                <c:pt idx="86">
                  <c:v>7.0554895050702157E-2</c:v>
                </c:pt>
                <c:pt idx="87">
                  <c:v>6.9800159721287308E-2</c:v>
                </c:pt>
                <c:pt idx="88">
                  <c:v>6.6496619236626656E-2</c:v>
                </c:pt>
                <c:pt idx="89">
                  <c:v>6.9810020939013423E-2</c:v>
                </c:pt>
                <c:pt idx="90">
                  <c:v>6.4716730283438884E-2</c:v>
                </c:pt>
                <c:pt idx="91">
                  <c:v>6.515265779361587E-2</c:v>
                </c:pt>
                <c:pt idx="92">
                  <c:v>6.5354074486746405E-2</c:v>
                </c:pt>
                <c:pt idx="93">
                  <c:v>6.71122523033124E-2</c:v>
                </c:pt>
                <c:pt idx="94">
                  <c:v>6.514976931730114E-2</c:v>
                </c:pt>
                <c:pt idx="95">
                  <c:v>6.5105533083366779E-2</c:v>
                </c:pt>
                <c:pt idx="96">
                  <c:v>6.5871077298271963E-2</c:v>
                </c:pt>
                <c:pt idx="97">
                  <c:v>6.7474093887628886E-2</c:v>
                </c:pt>
                <c:pt idx="98">
                  <c:v>6.39343036521305E-2</c:v>
                </c:pt>
                <c:pt idx="99">
                  <c:v>6.4292007271918708E-2</c:v>
                </c:pt>
                <c:pt idx="100">
                  <c:v>6.5312624999075322E-2</c:v>
                </c:pt>
                <c:pt idx="101">
                  <c:v>6.0946115834333701E-2</c:v>
                </c:pt>
                <c:pt idx="102">
                  <c:v>6.5606529784364973E-2</c:v>
                </c:pt>
                <c:pt idx="103">
                  <c:v>6.0277568726514824E-2</c:v>
                </c:pt>
                <c:pt idx="104">
                  <c:v>6.0495341141110985E-2</c:v>
                </c:pt>
                <c:pt idx="105">
                  <c:v>6.0220256561994305E-2</c:v>
                </c:pt>
                <c:pt idx="106">
                  <c:v>6.2404752863499731E-2</c:v>
                </c:pt>
                <c:pt idx="107">
                  <c:v>6.3450310016341382E-2</c:v>
                </c:pt>
                <c:pt idx="108">
                  <c:v>6.2080501555094071E-2</c:v>
                </c:pt>
                <c:pt idx="109">
                  <c:v>6.383215846577496E-2</c:v>
                </c:pt>
                <c:pt idx="110">
                  <c:v>6.0368859479614269E-2</c:v>
                </c:pt>
                <c:pt idx="111">
                  <c:v>6.0873481496832402E-2</c:v>
                </c:pt>
                <c:pt idx="112">
                  <c:v>5.9912734323019759E-2</c:v>
                </c:pt>
                <c:pt idx="113">
                  <c:v>5.9168690699202012E-2</c:v>
                </c:pt>
                <c:pt idx="114">
                  <c:v>6.021624852063201E-2</c:v>
                </c:pt>
                <c:pt idx="115">
                  <c:v>6.2280424653380982E-2</c:v>
                </c:pt>
                <c:pt idx="116">
                  <c:v>5.7786111527978884E-2</c:v>
                </c:pt>
                <c:pt idx="117">
                  <c:v>5.8533476305313498E-2</c:v>
                </c:pt>
                <c:pt idx="118">
                  <c:v>6.0398009376283021E-2</c:v>
                </c:pt>
                <c:pt idx="119">
                  <c:v>5.7251477661530693E-2</c:v>
                </c:pt>
                <c:pt idx="120">
                  <c:v>5.8052213366134017E-2</c:v>
                </c:pt>
                <c:pt idx="121">
                  <c:v>5.9609950494237778E-2</c:v>
                </c:pt>
                <c:pt idx="122">
                  <c:v>5.5780330437944822E-2</c:v>
                </c:pt>
                <c:pt idx="123">
                  <c:v>5.5868133222907734E-2</c:v>
                </c:pt>
                <c:pt idx="124">
                  <c:v>6.053732959464219E-2</c:v>
                </c:pt>
                <c:pt idx="125">
                  <c:v>5.6356308486826406E-2</c:v>
                </c:pt>
                <c:pt idx="126">
                  <c:v>5.9641877878959929E-2</c:v>
                </c:pt>
                <c:pt idx="127">
                  <c:v>5.9839452738583696E-2</c:v>
                </c:pt>
                <c:pt idx="128">
                  <c:v>5.8614247734107464E-2</c:v>
                </c:pt>
                <c:pt idx="129">
                  <c:v>5.823445798091105E-2</c:v>
                </c:pt>
                <c:pt idx="130">
                  <c:v>5.7027342782320849E-2</c:v>
                </c:pt>
                <c:pt idx="131">
                  <c:v>5.888523507552313E-2</c:v>
                </c:pt>
                <c:pt idx="132">
                  <c:v>5.4504201387328512E-2</c:v>
                </c:pt>
                <c:pt idx="133">
                  <c:v>5.9360757547318614E-2</c:v>
                </c:pt>
                <c:pt idx="134">
                  <c:v>5.7800260857829577E-2</c:v>
                </c:pt>
                <c:pt idx="135">
                  <c:v>5.92124191780437E-2</c:v>
                </c:pt>
                <c:pt idx="136">
                  <c:v>5.533318493332573E-2</c:v>
                </c:pt>
                <c:pt idx="137">
                  <c:v>5.8568806079149598E-2</c:v>
                </c:pt>
                <c:pt idx="138">
                  <c:v>5.9465065907857599E-2</c:v>
                </c:pt>
                <c:pt idx="139">
                  <c:v>5.8267322727035768E-2</c:v>
                </c:pt>
                <c:pt idx="140">
                  <c:v>5.5702333183069094E-2</c:v>
                </c:pt>
                <c:pt idx="141">
                  <c:v>5.5927361874957983E-2</c:v>
                </c:pt>
                <c:pt idx="142">
                  <c:v>5.9641635877382783E-2</c:v>
                </c:pt>
                <c:pt idx="143">
                  <c:v>5.5558470209240353E-2</c:v>
                </c:pt>
                <c:pt idx="144">
                  <c:v>5.5461507686587641E-2</c:v>
                </c:pt>
                <c:pt idx="145">
                  <c:v>5.9541744073950777E-2</c:v>
                </c:pt>
                <c:pt idx="146">
                  <c:v>5.8072044439372895E-2</c:v>
                </c:pt>
                <c:pt idx="147">
                  <c:v>5.6142678467937655E-2</c:v>
                </c:pt>
                <c:pt idx="148">
                  <c:v>6.176912564443917E-2</c:v>
                </c:pt>
                <c:pt idx="149">
                  <c:v>6.1768736451690204E-2</c:v>
                </c:pt>
                <c:pt idx="150">
                  <c:v>5.9976936047482651E-2</c:v>
                </c:pt>
                <c:pt idx="151">
                  <c:v>6.1538097359572289E-2</c:v>
                </c:pt>
                <c:pt idx="152">
                  <c:v>5.8910133396127148E-2</c:v>
                </c:pt>
                <c:pt idx="153">
                  <c:v>6.0355142694866575E-2</c:v>
                </c:pt>
                <c:pt idx="154">
                  <c:v>5.9269919721158498E-2</c:v>
                </c:pt>
                <c:pt idx="155">
                  <c:v>6.1297194987331542E-2</c:v>
                </c:pt>
                <c:pt idx="156">
                  <c:v>6.237595543879252E-2</c:v>
                </c:pt>
                <c:pt idx="157">
                  <c:v>6.0643718974555366E-2</c:v>
                </c:pt>
                <c:pt idx="158">
                  <c:v>6.1781471627297337E-2</c:v>
                </c:pt>
                <c:pt idx="159">
                  <c:v>6.7037703947376404E-2</c:v>
                </c:pt>
                <c:pt idx="160">
                  <c:v>6.6339058306320781E-2</c:v>
                </c:pt>
                <c:pt idx="161">
                  <c:v>6.5796900794244648E-2</c:v>
                </c:pt>
                <c:pt idx="162">
                  <c:v>6.6328177722564108E-2</c:v>
                </c:pt>
                <c:pt idx="163">
                  <c:v>6.3262816502643343E-2</c:v>
                </c:pt>
                <c:pt idx="164">
                  <c:v>6.8083197637750781E-2</c:v>
                </c:pt>
                <c:pt idx="165">
                  <c:v>6.4275387918542273E-2</c:v>
                </c:pt>
                <c:pt idx="166">
                  <c:v>7.075771973135625E-2</c:v>
                </c:pt>
                <c:pt idx="167">
                  <c:v>6.6691183119583955E-2</c:v>
                </c:pt>
                <c:pt idx="168">
                  <c:v>6.7592983199912568E-2</c:v>
                </c:pt>
                <c:pt idx="169">
                  <c:v>6.7217082212224069E-2</c:v>
                </c:pt>
                <c:pt idx="170">
                  <c:v>6.7476693954859057E-2</c:v>
                </c:pt>
                <c:pt idx="171">
                  <c:v>7.0890980556990391E-2</c:v>
                </c:pt>
                <c:pt idx="172">
                  <c:v>7.501235861504546E-2</c:v>
                </c:pt>
                <c:pt idx="173">
                  <c:v>7.3627077580938616E-2</c:v>
                </c:pt>
                <c:pt idx="174">
                  <c:v>7.3918212716555978E-2</c:v>
                </c:pt>
                <c:pt idx="175">
                  <c:v>7.3028049864825265E-2</c:v>
                </c:pt>
                <c:pt idx="176">
                  <c:v>7.8080711677127421E-2</c:v>
                </c:pt>
                <c:pt idx="177">
                  <c:v>7.3853326261351368E-2</c:v>
                </c:pt>
                <c:pt idx="178">
                  <c:v>7.4817661732446625E-2</c:v>
                </c:pt>
                <c:pt idx="179">
                  <c:v>7.8727520782106486E-2</c:v>
                </c:pt>
                <c:pt idx="180">
                  <c:v>7.4543453750142583E-2</c:v>
                </c:pt>
                <c:pt idx="181">
                  <c:v>7.7775775798799268E-2</c:v>
                </c:pt>
                <c:pt idx="182">
                  <c:v>7.4625429762421064E-2</c:v>
                </c:pt>
                <c:pt idx="183">
                  <c:v>7.7348452974581428E-2</c:v>
                </c:pt>
                <c:pt idx="184">
                  <c:v>7.7780837539546316E-2</c:v>
                </c:pt>
                <c:pt idx="185">
                  <c:v>8.0780301714378389E-2</c:v>
                </c:pt>
                <c:pt idx="186">
                  <c:v>8.0975203112337066E-2</c:v>
                </c:pt>
                <c:pt idx="187">
                  <c:v>8.4531026167278103E-2</c:v>
                </c:pt>
                <c:pt idx="188">
                  <c:v>7.8559970894622286E-2</c:v>
                </c:pt>
                <c:pt idx="189">
                  <c:v>8.3127027551824426E-2</c:v>
                </c:pt>
                <c:pt idx="190">
                  <c:v>7.980396792718801E-2</c:v>
                </c:pt>
                <c:pt idx="191">
                  <c:v>8.7948555627976641E-2</c:v>
                </c:pt>
                <c:pt idx="192">
                  <c:v>8.5100710067933405E-2</c:v>
                </c:pt>
                <c:pt idx="193">
                  <c:v>8.8766680747213153E-2</c:v>
                </c:pt>
                <c:pt idx="194">
                  <c:v>8.4136747725535393E-2</c:v>
                </c:pt>
                <c:pt idx="195">
                  <c:v>8.564934048288024E-2</c:v>
                </c:pt>
                <c:pt idx="196">
                  <c:v>8.7257159317687447E-2</c:v>
                </c:pt>
                <c:pt idx="197">
                  <c:v>8.3480609086645702E-2</c:v>
                </c:pt>
                <c:pt idx="198">
                  <c:v>8.8575158238039617E-2</c:v>
                </c:pt>
                <c:pt idx="199">
                  <c:v>8.9109943711967274E-2</c:v>
                </c:pt>
                <c:pt idx="200">
                  <c:v>8.5074360736068971E-2</c:v>
                </c:pt>
                <c:pt idx="201">
                  <c:v>9.2329618829039048E-2</c:v>
                </c:pt>
                <c:pt idx="202">
                  <c:v>9.1694922798681258E-2</c:v>
                </c:pt>
                <c:pt idx="203">
                  <c:v>9.251120418279439E-2</c:v>
                </c:pt>
                <c:pt idx="204">
                  <c:v>8.7026931945358557E-2</c:v>
                </c:pt>
                <c:pt idx="205">
                  <c:v>8.7457443236590104E-2</c:v>
                </c:pt>
                <c:pt idx="206">
                  <c:v>9.5240114359852579E-2</c:v>
                </c:pt>
                <c:pt idx="207">
                  <c:v>9.5316086678179951E-2</c:v>
                </c:pt>
                <c:pt idx="208">
                  <c:v>9.3264738403065137E-2</c:v>
                </c:pt>
                <c:pt idx="209">
                  <c:v>9.561701877483636E-2</c:v>
                </c:pt>
                <c:pt idx="210">
                  <c:v>9.5433658232731505E-2</c:v>
                </c:pt>
                <c:pt idx="211">
                  <c:v>8.9632704413378353E-2</c:v>
                </c:pt>
                <c:pt idx="212">
                  <c:v>8.869142525221789E-2</c:v>
                </c:pt>
                <c:pt idx="213">
                  <c:v>9.45709059077499E-2</c:v>
                </c:pt>
                <c:pt idx="214">
                  <c:v>8.8918862148695502E-2</c:v>
                </c:pt>
                <c:pt idx="215">
                  <c:v>9.6354237281936247E-2</c:v>
                </c:pt>
                <c:pt idx="216">
                  <c:v>9.1903103482165072E-2</c:v>
                </c:pt>
                <c:pt idx="217">
                  <c:v>8.7946985118879606E-2</c:v>
                </c:pt>
                <c:pt idx="218">
                  <c:v>8.845388444488067E-2</c:v>
                </c:pt>
                <c:pt idx="219">
                  <c:v>9.2010715495855641E-2</c:v>
                </c:pt>
                <c:pt idx="220">
                  <c:v>9.2935319965476548E-2</c:v>
                </c:pt>
                <c:pt idx="221">
                  <c:v>9.473248851654828E-2</c:v>
                </c:pt>
                <c:pt idx="222">
                  <c:v>9.0504178264511542E-2</c:v>
                </c:pt>
                <c:pt idx="223">
                  <c:v>8.9680484106173367E-2</c:v>
                </c:pt>
                <c:pt idx="224">
                  <c:v>8.8171437333947417E-2</c:v>
                </c:pt>
                <c:pt idx="225">
                  <c:v>9.3717866619137891E-2</c:v>
                </c:pt>
                <c:pt idx="226">
                  <c:v>8.6363263532456908E-2</c:v>
                </c:pt>
                <c:pt idx="227">
                  <c:v>9.1571823141491968E-2</c:v>
                </c:pt>
                <c:pt idx="228">
                  <c:v>8.5860169316942903E-2</c:v>
                </c:pt>
                <c:pt idx="229">
                  <c:v>9.0147328911389824E-2</c:v>
                </c:pt>
                <c:pt idx="230">
                  <c:v>9.116880186980815E-2</c:v>
                </c:pt>
                <c:pt idx="231">
                  <c:v>9.1981956137881141E-2</c:v>
                </c:pt>
                <c:pt idx="232">
                  <c:v>9.1404885397990368E-2</c:v>
                </c:pt>
                <c:pt idx="233">
                  <c:v>9.2686076593753192E-2</c:v>
                </c:pt>
                <c:pt idx="234">
                  <c:v>8.3774992361482878E-2</c:v>
                </c:pt>
                <c:pt idx="235">
                  <c:v>8.648482961791111E-2</c:v>
                </c:pt>
                <c:pt idx="236">
                  <c:v>9.050873083149083E-2</c:v>
                </c:pt>
                <c:pt idx="237">
                  <c:v>8.4369025566258832E-2</c:v>
                </c:pt>
                <c:pt idx="238">
                  <c:v>8.9761303342565865E-2</c:v>
                </c:pt>
                <c:pt idx="239">
                  <c:v>8.6093559527331998E-2</c:v>
                </c:pt>
                <c:pt idx="240">
                  <c:v>8.0599995055330678E-2</c:v>
                </c:pt>
                <c:pt idx="241">
                  <c:v>8.716694178874923E-2</c:v>
                </c:pt>
                <c:pt idx="242">
                  <c:v>8.6304042338499268E-2</c:v>
                </c:pt>
                <c:pt idx="243">
                  <c:v>8.4257415918774128E-2</c:v>
                </c:pt>
                <c:pt idx="244">
                  <c:v>8.4230228938652466E-2</c:v>
                </c:pt>
                <c:pt idx="245">
                  <c:v>8.5543976514495135E-2</c:v>
                </c:pt>
                <c:pt idx="246">
                  <c:v>7.7298138268911826E-2</c:v>
                </c:pt>
                <c:pt idx="247">
                  <c:v>8.1317535576631739E-2</c:v>
                </c:pt>
                <c:pt idx="248">
                  <c:v>8.2994512185812205E-2</c:v>
                </c:pt>
                <c:pt idx="249">
                  <c:v>7.9789466359331582E-2</c:v>
                </c:pt>
                <c:pt idx="250">
                  <c:v>7.9422087531795416E-2</c:v>
                </c:pt>
                <c:pt idx="251">
                  <c:v>7.8034077376783487E-2</c:v>
                </c:pt>
                <c:pt idx="252">
                  <c:v>8.0223168358133437E-2</c:v>
                </c:pt>
                <c:pt idx="253">
                  <c:v>7.2366957408847604E-2</c:v>
                </c:pt>
                <c:pt idx="254">
                  <c:v>7.2559026563208034E-2</c:v>
                </c:pt>
                <c:pt idx="255">
                  <c:v>7.0884429802870783E-2</c:v>
                </c:pt>
                <c:pt idx="256">
                  <c:v>7.5266832161144409E-2</c:v>
                </c:pt>
                <c:pt idx="257">
                  <c:v>7.5586820677396971E-2</c:v>
                </c:pt>
                <c:pt idx="258">
                  <c:v>7.290256478661708E-2</c:v>
                </c:pt>
                <c:pt idx="259">
                  <c:v>6.9318564901560353E-2</c:v>
                </c:pt>
                <c:pt idx="260">
                  <c:v>7.1430663461745064E-2</c:v>
                </c:pt>
                <c:pt idx="261">
                  <c:v>6.6876856624004194E-2</c:v>
                </c:pt>
                <c:pt idx="262">
                  <c:v>6.9133012937673044E-2</c:v>
                </c:pt>
                <c:pt idx="263">
                  <c:v>6.9810682216476141E-2</c:v>
                </c:pt>
                <c:pt idx="264">
                  <c:v>6.6022703886763817E-2</c:v>
                </c:pt>
                <c:pt idx="265">
                  <c:v>6.565639026083267E-2</c:v>
                </c:pt>
                <c:pt idx="266">
                  <c:v>6.6592633835924495E-2</c:v>
                </c:pt>
                <c:pt idx="267">
                  <c:v>6.3190175583123023E-2</c:v>
                </c:pt>
                <c:pt idx="268">
                  <c:v>6.4769861803677914E-2</c:v>
                </c:pt>
                <c:pt idx="269">
                  <c:v>6.5819635847511673E-2</c:v>
                </c:pt>
                <c:pt idx="270">
                  <c:v>6.4100032707013352E-2</c:v>
                </c:pt>
                <c:pt idx="271">
                  <c:v>5.9487331830041248E-2</c:v>
                </c:pt>
                <c:pt idx="272">
                  <c:v>6.2361813372430866E-2</c:v>
                </c:pt>
                <c:pt idx="273">
                  <c:v>5.9866917189633266E-2</c:v>
                </c:pt>
                <c:pt idx="274">
                  <c:v>5.7675767994489147E-2</c:v>
                </c:pt>
                <c:pt idx="275">
                  <c:v>5.7950816484268038E-2</c:v>
                </c:pt>
                <c:pt idx="276">
                  <c:v>5.72419627143285E-2</c:v>
                </c:pt>
                <c:pt idx="277">
                  <c:v>6.0136206765853448E-2</c:v>
                </c:pt>
                <c:pt idx="278">
                  <c:v>5.6562854508325967E-2</c:v>
                </c:pt>
                <c:pt idx="279">
                  <c:v>5.6517416086212774E-2</c:v>
                </c:pt>
                <c:pt idx="280">
                  <c:v>5.774393057593976E-2</c:v>
                </c:pt>
                <c:pt idx="281">
                  <c:v>5.6970616807756572E-2</c:v>
                </c:pt>
                <c:pt idx="282">
                  <c:v>5.4930887045952573E-2</c:v>
                </c:pt>
                <c:pt idx="283">
                  <c:v>5.6486332013128547E-2</c:v>
                </c:pt>
                <c:pt idx="284">
                  <c:v>5.6442267273248074E-2</c:v>
                </c:pt>
                <c:pt idx="285">
                  <c:v>5.2893651158656831E-2</c:v>
                </c:pt>
                <c:pt idx="286">
                  <c:v>5.3615597057133625E-2</c:v>
                </c:pt>
                <c:pt idx="287">
                  <c:v>5.1781011100971969E-2</c:v>
                </c:pt>
                <c:pt idx="288">
                  <c:v>5.1741063032316806E-2</c:v>
                </c:pt>
                <c:pt idx="289">
                  <c:v>5.1423523518804436E-2</c:v>
                </c:pt>
                <c:pt idx="290">
                  <c:v>5.1071450354671658E-2</c:v>
                </c:pt>
                <c:pt idx="291">
                  <c:v>4.8922169235921097E-2</c:v>
                </c:pt>
                <c:pt idx="292">
                  <c:v>5.2542022578919531E-2</c:v>
                </c:pt>
                <c:pt idx="293">
                  <c:v>5.0430800465604261E-2</c:v>
                </c:pt>
                <c:pt idx="294">
                  <c:v>4.8705357684665461E-2</c:v>
                </c:pt>
                <c:pt idx="295">
                  <c:v>4.9505645004836799E-2</c:v>
                </c:pt>
                <c:pt idx="296">
                  <c:v>5.0587110523200071E-2</c:v>
                </c:pt>
                <c:pt idx="297">
                  <c:v>5.0286172855598936E-2</c:v>
                </c:pt>
                <c:pt idx="298">
                  <c:v>4.6008221181463159E-2</c:v>
                </c:pt>
                <c:pt idx="299">
                  <c:v>4.7681954370187393E-2</c:v>
                </c:pt>
                <c:pt idx="300">
                  <c:v>4.9033156266224009E-2</c:v>
                </c:pt>
                <c:pt idx="301">
                  <c:v>4.8416079631694288E-2</c:v>
                </c:pt>
                <c:pt idx="302">
                  <c:v>4.7740850809026382E-2</c:v>
                </c:pt>
                <c:pt idx="303">
                  <c:v>4.7403288570800908E-2</c:v>
                </c:pt>
                <c:pt idx="304">
                  <c:v>4.4876938390640206E-2</c:v>
                </c:pt>
                <c:pt idx="305">
                  <c:v>4.7918016087818836E-2</c:v>
                </c:pt>
                <c:pt idx="306">
                  <c:v>4.6132691596626342E-2</c:v>
                </c:pt>
                <c:pt idx="307">
                  <c:v>4.493055850208668E-2</c:v>
                </c:pt>
                <c:pt idx="308">
                  <c:v>4.5019373086755216E-2</c:v>
                </c:pt>
                <c:pt idx="309">
                  <c:v>4.4256194495341461E-2</c:v>
                </c:pt>
                <c:pt idx="310">
                  <c:v>4.8160105292654007E-2</c:v>
                </c:pt>
                <c:pt idx="311">
                  <c:v>4.6896669343707967E-2</c:v>
                </c:pt>
                <c:pt idx="312">
                  <c:v>4.5344072035505327E-2</c:v>
                </c:pt>
                <c:pt idx="313">
                  <c:v>4.3972328077398572E-2</c:v>
                </c:pt>
                <c:pt idx="314">
                  <c:v>4.5116976351419667E-2</c:v>
                </c:pt>
                <c:pt idx="315">
                  <c:v>4.7137359475984006E-2</c:v>
                </c:pt>
                <c:pt idx="316">
                  <c:v>4.5517374896119095E-2</c:v>
                </c:pt>
                <c:pt idx="317">
                  <c:v>4.6366802943754004E-2</c:v>
                </c:pt>
                <c:pt idx="318">
                  <c:v>4.724265431929723E-2</c:v>
                </c:pt>
                <c:pt idx="319">
                  <c:v>4.5440787378253827E-2</c:v>
                </c:pt>
                <c:pt idx="320">
                  <c:v>4.4988253552914678E-2</c:v>
                </c:pt>
                <c:pt idx="321">
                  <c:v>4.8453119736840931E-2</c:v>
                </c:pt>
                <c:pt idx="322">
                  <c:v>4.6706004815614544E-2</c:v>
                </c:pt>
                <c:pt idx="323">
                  <c:v>4.5277311232103316E-2</c:v>
                </c:pt>
                <c:pt idx="324">
                  <c:v>4.5785853404202083E-2</c:v>
                </c:pt>
                <c:pt idx="325">
                  <c:v>4.8481271985530934E-2</c:v>
                </c:pt>
                <c:pt idx="326">
                  <c:v>4.6777334302657243E-2</c:v>
                </c:pt>
                <c:pt idx="327">
                  <c:v>4.9168199035548962E-2</c:v>
                </c:pt>
                <c:pt idx="328">
                  <c:v>4.8474082857573347E-2</c:v>
                </c:pt>
                <c:pt idx="329">
                  <c:v>4.489628126349033E-2</c:v>
                </c:pt>
                <c:pt idx="330">
                  <c:v>4.8517885357689243E-2</c:v>
                </c:pt>
                <c:pt idx="331">
                  <c:v>4.9150261211790253E-2</c:v>
                </c:pt>
                <c:pt idx="332">
                  <c:v>4.7092457416093941E-2</c:v>
                </c:pt>
                <c:pt idx="333">
                  <c:v>4.9790006692064563E-2</c:v>
                </c:pt>
                <c:pt idx="334">
                  <c:v>4.8114273648689643E-2</c:v>
                </c:pt>
                <c:pt idx="335">
                  <c:v>4.6599569939697057E-2</c:v>
                </c:pt>
                <c:pt idx="336">
                  <c:v>4.9342718022550337E-2</c:v>
                </c:pt>
                <c:pt idx="337">
                  <c:v>4.7204988168729825E-2</c:v>
                </c:pt>
                <c:pt idx="338">
                  <c:v>4.7191960100003219E-2</c:v>
                </c:pt>
                <c:pt idx="339">
                  <c:v>4.9497718747542455E-2</c:v>
                </c:pt>
                <c:pt idx="340">
                  <c:v>4.9295873960496485E-2</c:v>
                </c:pt>
                <c:pt idx="341">
                  <c:v>5.0052512377174264E-2</c:v>
                </c:pt>
                <c:pt idx="342">
                  <c:v>4.6654801816285604E-2</c:v>
                </c:pt>
                <c:pt idx="343">
                  <c:v>4.7435712234846251E-2</c:v>
                </c:pt>
                <c:pt idx="344">
                  <c:v>4.7455386976466125E-2</c:v>
                </c:pt>
                <c:pt idx="345">
                  <c:v>5.0040576142681752E-2</c:v>
                </c:pt>
                <c:pt idx="346">
                  <c:v>4.7894632044215006E-2</c:v>
                </c:pt>
                <c:pt idx="347">
                  <c:v>5.0399797434782838E-2</c:v>
                </c:pt>
                <c:pt idx="348">
                  <c:v>5.1424290828293702E-2</c:v>
                </c:pt>
                <c:pt idx="349">
                  <c:v>5.1944717930503322E-2</c:v>
                </c:pt>
                <c:pt idx="350">
                  <c:v>5.220411067117596E-2</c:v>
                </c:pt>
                <c:pt idx="351">
                  <c:v>5.1178526518633152E-2</c:v>
                </c:pt>
                <c:pt idx="352">
                  <c:v>4.9611015883273761E-2</c:v>
                </c:pt>
                <c:pt idx="353">
                  <c:v>4.8517953452820957E-2</c:v>
                </c:pt>
                <c:pt idx="354">
                  <c:v>4.9038887449761336E-2</c:v>
                </c:pt>
                <c:pt idx="355">
                  <c:v>5.2188992144259282E-2</c:v>
                </c:pt>
                <c:pt idx="356">
                  <c:v>4.8367732044305577E-2</c:v>
                </c:pt>
                <c:pt idx="357">
                  <c:v>4.8788188380539221E-2</c:v>
                </c:pt>
                <c:pt idx="358">
                  <c:v>4.9728731307152163E-2</c:v>
                </c:pt>
                <c:pt idx="359">
                  <c:v>5.0154685119638193E-2</c:v>
                </c:pt>
                <c:pt idx="360">
                  <c:v>5.1022455410648447E-2</c:v>
                </c:pt>
                <c:pt idx="361">
                  <c:v>5.1412855875255327E-2</c:v>
                </c:pt>
                <c:pt idx="362">
                  <c:v>4.9450104265254882E-2</c:v>
                </c:pt>
                <c:pt idx="363">
                  <c:v>4.8587761758877267E-2</c:v>
                </c:pt>
                <c:pt idx="364">
                  <c:v>5.0413978685356922E-2</c:v>
                </c:pt>
                <c:pt idx="365">
                  <c:v>4.7620008879042053E-2</c:v>
                </c:pt>
                <c:pt idx="366">
                  <c:v>4.8857026189842563E-2</c:v>
                </c:pt>
                <c:pt idx="367">
                  <c:v>4.7239086360993131E-2</c:v>
                </c:pt>
                <c:pt idx="368">
                  <c:v>5.074551228648063E-2</c:v>
                </c:pt>
                <c:pt idx="369">
                  <c:v>5.1552173645077873E-2</c:v>
                </c:pt>
                <c:pt idx="370">
                  <c:v>4.7807406754088164E-2</c:v>
                </c:pt>
                <c:pt idx="371">
                  <c:v>4.6561735359543249E-2</c:v>
                </c:pt>
                <c:pt idx="372">
                  <c:v>4.9101825574463756E-2</c:v>
                </c:pt>
                <c:pt idx="373">
                  <c:v>5.0545996471766524E-2</c:v>
                </c:pt>
                <c:pt idx="374">
                  <c:v>4.6673523073493393E-2</c:v>
                </c:pt>
                <c:pt idx="375">
                  <c:v>4.5909681448292675E-2</c:v>
                </c:pt>
                <c:pt idx="376">
                  <c:v>4.5816675703940463E-2</c:v>
                </c:pt>
                <c:pt idx="377">
                  <c:v>4.9595512866968047E-2</c:v>
                </c:pt>
                <c:pt idx="378">
                  <c:v>4.6509386738152581E-2</c:v>
                </c:pt>
                <c:pt idx="379">
                  <c:v>4.5531274049562163E-2</c:v>
                </c:pt>
                <c:pt idx="380">
                  <c:v>4.6534522030477907E-2</c:v>
                </c:pt>
                <c:pt idx="381">
                  <c:v>4.7050568456491498E-2</c:v>
                </c:pt>
                <c:pt idx="382">
                  <c:v>4.6589592897453659E-2</c:v>
                </c:pt>
                <c:pt idx="383">
                  <c:v>4.8075813105782475E-2</c:v>
                </c:pt>
                <c:pt idx="384">
                  <c:v>4.3914786068906593E-2</c:v>
                </c:pt>
                <c:pt idx="385">
                  <c:v>4.6779018112519034E-2</c:v>
                </c:pt>
                <c:pt idx="386">
                  <c:v>4.5004908517467086E-2</c:v>
                </c:pt>
                <c:pt idx="387">
                  <c:v>4.5559734663929423E-2</c:v>
                </c:pt>
                <c:pt idx="388">
                  <c:v>4.5813947906228489E-2</c:v>
                </c:pt>
                <c:pt idx="389">
                  <c:v>4.6391765304020005E-2</c:v>
                </c:pt>
                <c:pt idx="390">
                  <c:v>4.3676365128799896E-2</c:v>
                </c:pt>
                <c:pt idx="391">
                  <c:v>4.561308251642391E-2</c:v>
                </c:pt>
                <c:pt idx="392">
                  <c:v>4.4264073357714373E-2</c:v>
                </c:pt>
                <c:pt idx="393">
                  <c:v>4.3196878133270292E-2</c:v>
                </c:pt>
                <c:pt idx="394">
                  <c:v>4.3454434815087366E-2</c:v>
                </c:pt>
                <c:pt idx="395">
                  <c:v>4.1064524654938435E-2</c:v>
                </c:pt>
                <c:pt idx="396">
                  <c:v>4.2328554122034595E-2</c:v>
                </c:pt>
                <c:pt idx="397">
                  <c:v>4.3685888064126328E-2</c:v>
                </c:pt>
                <c:pt idx="398">
                  <c:v>4.1942998095508922E-2</c:v>
                </c:pt>
                <c:pt idx="399">
                  <c:v>4.0858695267944029E-2</c:v>
                </c:pt>
                <c:pt idx="400">
                  <c:v>4.2110481714653723E-2</c:v>
                </c:pt>
                <c:pt idx="401">
                  <c:v>4.222526981306244E-2</c:v>
                </c:pt>
                <c:pt idx="402">
                  <c:v>3.903901973243231E-2</c:v>
                </c:pt>
                <c:pt idx="403">
                  <c:v>3.9334655071552857E-2</c:v>
                </c:pt>
                <c:pt idx="404">
                  <c:v>3.952141744052131E-2</c:v>
                </c:pt>
                <c:pt idx="405">
                  <c:v>3.8751731465850259E-2</c:v>
                </c:pt>
                <c:pt idx="406">
                  <c:v>3.8139317026356215E-2</c:v>
                </c:pt>
                <c:pt idx="407">
                  <c:v>3.6537282078468507E-2</c:v>
                </c:pt>
                <c:pt idx="408">
                  <c:v>3.9762109952198123E-2</c:v>
                </c:pt>
                <c:pt idx="409">
                  <c:v>3.8047865218292454E-2</c:v>
                </c:pt>
                <c:pt idx="410">
                  <c:v>3.601157918327224E-2</c:v>
                </c:pt>
                <c:pt idx="411">
                  <c:v>3.7879306783455677E-2</c:v>
                </c:pt>
                <c:pt idx="412">
                  <c:v>3.6321755739529081E-2</c:v>
                </c:pt>
                <c:pt idx="413">
                  <c:v>3.494302723931441E-2</c:v>
                </c:pt>
                <c:pt idx="414">
                  <c:v>3.5397139995241786E-2</c:v>
                </c:pt>
                <c:pt idx="415">
                  <c:v>3.4432704767895186E-2</c:v>
                </c:pt>
                <c:pt idx="416">
                  <c:v>3.6130893872805159E-2</c:v>
                </c:pt>
                <c:pt idx="417">
                  <c:v>3.4738396146205934E-2</c:v>
                </c:pt>
                <c:pt idx="418">
                  <c:v>3.5416928287952724E-2</c:v>
                </c:pt>
                <c:pt idx="419">
                  <c:v>3.3920453434136584E-2</c:v>
                </c:pt>
                <c:pt idx="420">
                  <c:v>3.3404238672864343E-2</c:v>
                </c:pt>
                <c:pt idx="421">
                  <c:v>3.4803477683818522E-2</c:v>
                </c:pt>
                <c:pt idx="422">
                  <c:v>3.411226921723088E-2</c:v>
                </c:pt>
                <c:pt idx="423">
                  <c:v>3.2127930980419717E-2</c:v>
                </c:pt>
                <c:pt idx="424">
                  <c:v>3.4683257652914593E-2</c:v>
                </c:pt>
                <c:pt idx="425">
                  <c:v>3.3102000726735276E-2</c:v>
                </c:pt>
                <c:pt idx="426">
                  <c:v>3.2397199832045975E-2</c:v>
                </c:pt>
                <c:pt idx="427">
                  <c:v>3.2700501052907172E-2</c:v>
                </c:pt>
                <c:pt idx="428">
                  <c:v>3.2446406594204003E-2</c:v>
                </c:pt>
                <c:pt idx="429">
                  <c:v>3.1776667540124474E-2</c:v>
                </c:pt>
                <c:pt idx="430">
                  <c:v>3.2894195570114436E-2</c:v>
                </c:pt>
                <c:pt idx="431">
                  <c:v>3.3798224520853203E-2</c:v>
                </c:pt>
                <c:pt idx="432">
                  <c:v>3.1735147203818641E-2</c:v>
                </c:pt>
                <c:pt idx="433">
                  <c:v>3.2675308372371564E-2</c:v>
                </c:pt>
                <c:pt idx="434">
                  <c:v>3.3169462221538347E-2</c:v>
                </c:pt>
                <c:pt idx="435">
                  <c:v>3.2260649902124482E-2</c:v>
                </c:pt>
                <c:pt idx="436">
                  <c:v>3.0099678413747683E-2</c:v>
                </c:pt>
                <c:pt idx="437">
                  <c:v>3.0416431080949772E-2</c:v>
                </c:pt>
                <c:pt idx="438">
                  <c:v>3.2751191681664744E-2</c:v>
                </c:pt>
                <c:pt idx="439">
                  <c:v>3.1976506781251253E-2</c:v>
                </c:pt>
                <c:pt idx="440">
                  <c:v>3.1559065126078839E-2</c:v>
                </c:pt>
                <c:pt idx="441">
                  <c:v>3.1836911142609226E-2</c:v>
                </c:pt>
                <c:pt idx="442">
                  <c:v>3.2445370786144595E-2</c:v>
                </c:pt>
                <c:pt idx="443">
                  <c:v>3.0013661495344027E-2</c:v>
                </c:pt>
                <c:pt idx="444">
                  <c:v>3.246282233871417E-2</c:v>
                </c:pt>
                <c:pt idx="445">
                  <c:v>3.0441292000421283E-2</c:v>
                </c:pt>
                <c:pt idx="446">
                  <c:v>3.2307532168826578E-2</c:v>
                </c:pt>
                <c:pt idx="447">
                  <c:v>3.1279106777768476E-2</c:v>
                </c:pt>
                <c:pt idx="448">
                  <c:v>3.2616688614235965E-2</c:v>
                </c:pt>
                <c:pt idx="449">
                  <c:v>3.2143509254419556E-2</c:v>
                </c:pt>
                <c:pt idx="450">
                  <c:v>3.1339889482764262E-2</c:v>
                </c:pt>
                <c:pt idx="451">
                  <c:v>3.1435086417085395E-2</c:v>
                </c:pt>
                <c:pt idx="452">
                  <c:v>3.0967407851095526E-2</c:v>
                </c:pt>
                <c:pt idx="453">
                  <c:v>3.0600931311662093E-2</c:v>
                </c:pt>
                <c:pt idx="454">
                  <c:v>3.3561936424164857E-2</c:v>
                </c:pt>
                <c:pt idx="455">
                  <c:v>3.1412130558959493E-2</c:v>
                </c:pt>
                <c:pt idx="456">
                  <c:v>3.2249074698196906E-2</c:v>
                </c:pt>
                <c:pt idx="457">
                  <c:v>3.2471168072310277E-2</c:v>
                </c:pt>
                <c:pt idx="458">
                  <c:v>3.1391444045850599E-2</c:v>
                </c:pt>
                <c:pt idx="459">
                  <c:v>3.1954531198741983E-2</c:v>
                </c:pt>
                <c:pt idx="460">
                  <c:v>3.2294484354264706E-2</c:v>
                </c:pt>
                <c:pt idx="461">
                  <c:v>3.4050234532719333E-2</c:v>
                </c:pt>
                <c:pt idx="462">
                  <c:v>3.3416501251815681E-2</c:v>
                </c:pt>
                <c:pt idx="463">
                  <c:v>3.3325069914789736E-2</c:v>
                </c:pt>
                <c:pt idx="464">
                  <c:v>3.4337515147797877E-2</c:v>
                </c:pt>
                <c:pt idx="465">
                  <c:v>3.4344995079833206E-2</c:v>
                </c:pt>
                <c:pt idx="466">
                  <c:v>3.2528188776516379E-2</c:v>
                </c:pt>
                <c:pt idx="467">
                  <c:v>3.4608616893305327E-2</c:v>
                </c:pt>
                <c:pt idx="468">
                  <c:v>3.3544210681478268E-2</c:v>
                </c:pt>
                <c:pt idx="469">
                  <c:v>3.4112264474067774E-2</c:v>
                </c:pt>
                <c:pt idx="470">
                  <c:v>3.6210867392421679E-2</c:v>
                </c:pt>
                <c:pt idx="471">
                  <c:v>3.4256211703701536E-2</c:v>
                </c:pt>
                <c:pt idx="472">
                  <c:v>3.5688925292305058E-2</c:v>
                </c:pt>
                <c:pt idx="473">
                  <c:v>3.6834430492746512E-2</c:v>
                </c:pt>
                <c:pt idx="474">
                  <c:v>3.5615818920985802E-2</c:v>
                </c:pt>
                <c:pt idx="475">
                  <c:v>3.4582134912072349E-2</c:v>
                </c:pt>
                <c:pt idx="476">
                  <c:v>3.5934347372048009E-2</c:v>
                </c:pt>
                <c:pt idx="477">
                  <c:v>3.6874466186289118E-2</c:v>
                </c:pt>
                <c:pt idx="478">
                  <c:v>3.5086872783460545E-2</c:v>
                </c:pt>
                <c:pt idx="479">
                  <c:v>3.4719286888317775E-2</c:v>
                </c:pt>
                <c:pt idx="480">
                  <c:v>3.5380023728169924E-2</c:v>
                </c:pt>
                <c:pt idx="481">
                  <c:v>3.5641726302136974E-2</c:v>
                </c:pt>
                <c:pt idx="482">
                  <c:v>3.652916896537084E-2</c:v>
                </c:pt>
                <c:pt idx="483">
                  <c:v>3.7926784852290923E-2</c:v>
                </c:pt>
                <c:pt idx="484">
                  <c:v>3.8184564141284502E-2</c:v>
                </c:pt>
                <c:pt idx="485">
                  <c:v>3.7048506017852145E-2</c:v>
                </c:pt>
                <c:pt idx="486">
                  <c:v>3.605822783579804E-2</c:v>
                </c:pt>
                <c:pt idx="487">
                  <c:v>3.5944398763219559E-2</c:v>
                </c:pt>
                <c:pt idx="488">
                  <c:v>3.7243014564842337E-2</c:v>
                </c:pt>
                <c:pt idx="489">
                  <c:v>3.8391227961455547E-2</c:v>
                </c:pt>
                <c:pt idx="490">
                  <c:v>3.8546772363254225E-2</c:v>
                </c:pt>
                <c:pt idx="491">
                  <c:v>3.7566526425369166E-2</c:v>
                </c:pt>
                <c:pt idx="492">
                  <c:v>3.8881136071093357E-2</c:v>
                </c:pt>
                <c:pt idx="493">
                  <c:v>3.9282956701339827E-2</c:v>
                </c:pt>
                <c:pt idx="494">
                  <c:v>3.8602057841112501E-2</c:v>
                </c:pt>
                <c:pt idx="495">
                  <c:v>3.9602842898020206E-2</c:v>
                </c:pt>
                <c:pt idx="496">
                  <c:v>3.9792110675578467E-2</c:v>
                </c:pt>
                <c:pt idx="497">
                  <c:v>3.7785355413218508E-2</c:v>
                </c:pt>
                <c:pt idx="498">
                  <c:v>3.9533404340381134E-2</c:v>
                </c:pt>
                <c:pt idx="499">
                  <c:v>3.9584338849011344E-2</c:v>
                </c:pt>
                <c:pt idx="500">
                  <c:v>3.8866997331132816E-2</c:v>
                </c:pt>
                <c:pt idx="501">
                  <c:v>4.0050424816530344E-2</c:v>
                </c:pt>
                <c:pt idx="502">
                  <c:v>3.827131338044866E-2</c:v>
                </c:pt>
                <c:pt idx="503">
                  <c:v>3.8088688660783854E-2</c:v>
                </c:pt>
                <c:pt idx="504">
                  <c:v>3.7661506960216966E-2</c:v>
                </c:pt>
                <c:pt idx="505">
                  <c:v>3.9808076787748274E-2</c:v>
                </c:pt>
                <c:pt idx="506">
                  <c:v>4.071685698168076E-2</c:v>
                </c:pt>
                <c:pt idx="507">
                  <c:v>3.7583375529184337E-2</c:v>
                </c:pt>
                <c:pt idx="508">
                  <c:v>3.8716323998096686E-2</c:v>
                </c:pt>
                <c:pt idx="509">
                  <c:v>3.7295476861501857E-2</c:v>
                </c:pt>
                <c:pt idx="510">
                  <c:v>3.7986968512447657E-2</c:v>
                </c:pt>
                <c:pt idx="511">
                  <c:v>3.773807927315901E-2</c:v>
                </c:pt>
                <c:pt idx="512">
                  <c:v>3.8055441567933189E-2</c:v>
                </c:pt>
                <c:pt idx="513">
                  <c:v>3.6827165474433723E-2</c:v>
                </c:pt>
                <c:pt idx="514">
                  <c:v>3.6990213956702767E-2</c:v>
                </c:pt>
                <c:pt idx="515">
                  <c:v>3.8111348568484998E-2</c:v>
                </c:pt>
                <c:pt idx="516">
                  <c:v>3.9100835638903507E-2</c:v>
                </c:pt>
                <c:pt idx="517">
                  <c:v>3.7879601956580397E-2</c:v>
                </c:pt>
                <c:pt idx="518">
                  <c:v>3.7833908053003129E-2</c:v>
                </c:pt>
                <c:pt idx="519">
                  <c:v>3.6686133439002878E-2</c:v>
                </c:pt>
                <c:pt idx="520">
                  <c:v>3.6907939107496839E-2</c:v>
                </c:pt>
                <c:pt idx="521">
                  <c:v>3.5260511499213811E-2</c:v>
                </c:pt>
                <c:pt idx="522">
                  <c:v>3.8251437164163279E-2</c:v>
                </c:pt>
                <c:pt idx="523">
                  <c:v>3.4884245514365503E-2</c:v>
                </c:pt>
                <c:pt idx="524">
                  <c:v>3.6892468242215169E-2</c:v>
                </c:pt>
                <c:pt idx="525">
                  <c:v>3.676897609249808E-2</c:v>
                </c:pt>
                <c:pt idx="526">
                  <c:v>3.5588851366926175E-2</c:v>
                </c:pt>
                <c:pt idx="527">
                  <c:v>3.6550231080829311E-2</c:v>
                </c:pt>
                <c:pt idx="528">
                  <c:v>3.4959103796654699E-2</c:v>
                </c:pt>
                <c:pt idx="529">
                  <c:v>3.3210153023505183E-2</c:v>
                </c:pt>
                <c:pt idx="530">
                  <c:v>3.4669825605122051E-2</c:v>
                </c:pt>
                <c:pt idx="531">
                  <c:v>3.2620497363140523E-2</c:v>
                </c:pt>
                <c:pt idx="532">
                  <c:v>3.5274374698941312E-2</c:v>
                </c:pt>
                <c:pt idx="533">
                  <c:v>3.1931579955467547E-2</c:v>
                </c:pt>
                <c:pt idx="534">
                  <c:v>3.3492240166255238E-2</c:v>
                </c:pt>
                <c:pt idx="535">
                  <c:v>3.2297092581953749E-2</c:v>
                </c:pt>
                <c:pt idx="536">
                  <c:v>3.1162737269557785E-2</c:v>
                </c:pt>
                <c:pt idx="537">
                  <c:v>3.1610611435909521E-2</c:v>
                </c:pt>
                <c:pt idx="538">
                  <c:v>3.3340063826358374E-2</c:v>
                </c:pt>
                <c:pt idx="539">
                  <c:v>3.0751822175355555E-2</c:v>
                </c:pt>
                <c:pt idx="540">
                  <c:v>3.0807528954078203E-2</c:v>
                </c:pt>
                <c:pt idx="541">
                  <c:v>3.0162673387058754E-2</c:v>
                </c:pt>
                <c:pt idx="542">
                  <c:v>3.0802392664269956E-2</c:v>
                </c:pt>
                <c:pt idx="543">
                  <c:v>2.9571706500078829E-2</c:v>
                </c:pt>
                <c:pt idx="544">
                  <c:v>2.9708603863230137E-2</c:v>
                </c:pt>
                <c:pt idx="545">
                  <c:v>2.7966203790476547E-2</c:v>
                </c:pt>
                <c:pt idx="546">
                  <c:v>2.8630562598580527E-2</c:v>
                </c:pt>
                <c:pt idx="547">
                  <c:v>2.727559686994797E-2</c:v>
                </c:pt>
                <c:pt idx="548">
                  <c:v>2.7735011009259052E-2</c:v>
                </c:pt>
                <c:pt idx="549">
                  <c:v>2.8018420828669524E-2</c:v>
                </c:pt>
                <c:pt idx="550">
                  <c:v>2.7512094080616386E-2</c:v>
                </c:pt>
                <c:pt idx="551">
                  <c:v>2.5287557961178486E-2</c:v>
                </c:pt>
                <c:pt idx="552">
                  <c:v>2.6082828375553434E-2</c:v>
                </c:pt>
                <c:pt idx="553">
                  <c:v>2.674358861132204E-2</c:v>
                </c:pt>
                <c:pt idx="554">
                  <c:v>2.3971913596139146E-2</c:v>
                </c:pt>
                <c:pt idx="555">
                  <c:v>2.5052609049270726E-2</c:v>
                </c:pt>
                <c:pt idx="556">
                  <c:v>2.5303020112132639E-2</c:v>
                </c:pt>
                <c:pt idx="557">
                  <c:v>2.4354529569702719E-2</c:v>
                </c:pt>
                <c:pt idx="558">
                  <c:v>2.3604561826735201E-2</c:v>
                </c:pt>
                <c:pt idx="559">
                  <c:v>2.2048843499446451E-2</c:v>
                </c:pt>
                <c:pt idx="560">
                  <c:v>2.2195696885914478E-2</c:v>
                </c:pt>
                <c:pt idx="561">
                  <c:v>2.2788414122144052E-2</c:v>
                </c:pt>
                <c:pt idx="562">
                  <c:v>2.0921431270618782E-2</c:v>
                </c:pt>
                <c:pt idx="563">
                  <c:v>2.0286406946544527E-2</c:v>
                </c:pt>
                <c:pt idx="564">
                  <c:v>2.0724260653468898E-2</c:v>
                </c:pt>
                <c:pt idx="565">
                  <c:v>1.9845296185777409E-2</c:v>
                </c:pt>
                <c:pt idx="566">
                  <c:v>1.9125366120000306E-2</c:v>
                </c:pt>
                <c:pt idx="567">
                  <c:v>1.8580813525390736E-2</c:v>
                </c:pt>
                <c:pt idx="568">
                  <c:v>1.8386317253229888E-2</c:v>
                </c:pt>
                <c:pt idx="569">
                  <c:v>1.8710876225506184E-2</c:v>
                </c:pt>
                <c:pt idx="570">
                  <c:v>1.8286108966083344E-2</c:v>
                </c:pt>
                <c:pt idx="571">
                  <c:v>1.74734770037503E-2</c:v>
                </c:pt>
                <c:pt idx="572">
                  <c:v>1.7930392507409083E-2</c:v>
                </c:pt>
                <c:pt idx="573">
                  <c:v>1.6010222867088961E-2</c:v>
                </c:pt>
                <c:pt idx="574">
                  <c:v>1.5548134686146027E-2</c:v>
                </c:pt>
                <c:pt idx="575">
                  <c:v>1.5255762047713662E-2</c:v>
                </c:pt>
                <c:pt idx="576">
                  <c:v>1.4954456109243681E-2</c:v>
                </c:pt>
                <c:pt idx="577">
                  <c:v>1.447261119021092E-2</c:v>
                </c:pt>
                <c:pt idx="578">
                  <c:v>1.4528813961839571E-2</c:v>
                </c:pt>
                <c:pt idx="579">
                  <c:v>1.4983552519491631E-2</c:v>
                </c:pt>
              </c:numCache>
            </c:numRef>
          </c:val>
          <c:smooth val="0"/>
          <c:extLst>
            <c:ext xmlns:c16="http://schemas.microsoft.com/office/drawing/2014/chart" uri="{C3380CC4-5D6E-409C-BE32-E72D297353CC}">
              <c16:uniqueId val="{00000004-46A6-46E3-BA95-D6E51753886A}"/>
            </c:ext>
          </c:extLst>
        </c:ser>
        <c:ser>
          <c:idx val="5"/>
          <c:order val="5"/>
          <c:tx>
            <c:strRef>
              <c:f>Sheet1!$G$1</c:f>
              <c:strCache>
                <c:ptCount val="1"/>
                <c:pt idx="0">
                  <c:v>G71U10F</c:v>
                </c:pt>
              </c:strCache>
            </c:strRef>
          </c:tx>
          <c:spPr>
            <a:ln w="19050" cap="rnd">
              <a:solidFill>
                <a:schemeClr val="accent6"/>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G$2:$G$581</c:f>
              <c:numCache>
                <c:formatCode>General</c:formatCode>
                <c:ptCount val="580"/>
                <c:pt idx="0">
                  <c:v>0</c:v>
                </c:pt>
                <c:pt idx="1">
                  <c:v>0.18235846978366335</c:v>
                </c:pt>
                <c:pt idx="2">
                  <c:v>0.4575445217155748</c:v>
                </c:pt>
                <c:pt idx="3">
                  <c:v>0.61111721601751656</c:v>
                </c:pt>
                <c:pt idx="4">
                  <c:v>0.68022521352419796</c:v>
                </c:pt>
                <c:pt idx="5">
                  <c:v>0.69733711033102119</c:v>
                </c:pt>
                <c:pt idx="6">
                  <c:v>0.67003474393732243</c:v>
                </c:pt>
                <c:pt idx="7">
                  <c:v>0.71118077946716096</c:v>
                </c:pt>
                <c:pt idx="8">
                  <c:v>0.74935452421652626</c:v>
                </c:pt>
                <c:pt idx="9">
                  <c:v>0.69946693522792858</c:v>
                </c:pt>
                <c:pt idx="10">
                  <c:v>0.772523402942077</c:v>
                </c:pt>
                <c:pt idx="11">
                  <c:v>0.7973416294952208</c:v>
                </c:pt>
                <c:pt idx="12">
                  <c:v>0.82301244591199574</c:v>
                </c:pt>
                <c:pt idx="13">
                  <c:v>0.80732656421326066</c:v>
                </c:pt>
                <c:pt idx="14">
                  <c:v>0.82311008691575982</c:v>
                </c:pt>
                <c:pt idx="15">
                  <c:v>0.84956714420119106</c:v>
                </c:pt>
                <c:pt idx="16">
                  <c:v>0.88072377482447306</c:v>
                </c:pt>
                <c:pt idx="17">
                  <c:v>0.86679173424503353</c:v>
                </c:pt>
                <c:pt idx="18">
                  <c:v>0.93765118333426878</c:v>
                </c:pt>
                <c:pt idx="19">
                  <c:v>0.95735640409788969</c:v>
                </c:pt>
                <c:pt idx="20">
                  <c:v>0.89628977130474741</c:v>
                </c:pt>
                <c:pt idx="21">
                  <c:v>0.95444149800294897</c:v>
                </c:pt>
                <c:pt idx="22">
                  <c:v>0.98822406537495311</c:v>
                </c:pt>
                <c:pt idx="23">
                  <c:v>1.0359926637045243</c:v>
                </c:pt>
                <c:pt idx="24">
                  <c:v>0.99344674794251575</c:v>
                </c:pt>
                <c:pt idx="25">
                  <c:v>1.0473064543563531</c:v>
                </c:pt>
                <c:pt idx="26">
                  <c:v>1.0435165571453302</c:v>
                </c:pt>
                <c:pt idx="27">
                  <c:v>1.066708931177957</c:v>
                </c:pt>
                <c:pt idx="28">
                  <c:v>1.0995722799245182</c:v>
                </c:pt>
                <c:pt idx="29">
                  <c:v>1.1097245624564123</c:v>
                </c:pt>
                <c:pt idx="30">
                  <c:v>1.1145248181220808</c:v>
                </c:pt>
                <c:pt idx="31">
                  <c:v>1.0846625650353685</c:v>
                </c:pt>
                <c:pt idx="32">
                  <c:v>1.1666020974030997</c:v>
                </c:pt>
                <c:pt idx="33">
                  <c:v>1.168377044930393</c:v>
                </c:pt>
                <c:pt idx="34">
                  <c:v>1.1790711780404639</c:v>
                </c:pt>
                <c:pt idx="35">
                  <c:v>1.1912753635469839</c:v>
                </c:pt>
                <c:pt idx="36">
                  <c:v>1.2223488351631042</c:v>
                </c:pt>
                <c:pt idx="37">
                  <c:v>1.2749497697094774</c:v>
                </c:pt>
                <c:pt idx="38">
                  <c:v>1.2379378627397697</c:v>
                </c:pt>
                <c:pt idx="39">
                  <c:v>1.3030652495467121</c:v>
                </c:pt>
                <c:pt idx="40">
                  <c:v>1.3373406579620331</c:v>
                </c:pt>
                <c:pt idx="41">
                  <c:v>1.2620361867978813</c:v>
                </c:pt>
                <c:pt idx="42">
                  <c:v>1.3001895651820052</c:v>
                </c:pt>
                <c:pt idx="43">
                  <c:v>1.3615983518182744</c:v>
                </c:pt>
                <c:pt idx="44">
                  <c:v>1.2835963046153263</c:v>
                </c:pt>
                <c:pt idx="45">
                  <c:v>1.3310760064050786</c:v>
                </c:pt>
                <c:pt idx="46">
                  <c:v>1.4285620533377765</c:v>
                </c:pt>
                <c:pt idx="47">
                  <c:v>1.3691324160083536</c:v>
                </c:pt>
                <c:pt idx="48">
                  <c:v>1.3713825026024546</c:v>
                </c:pt>
                <c:pt idx="49">
                  <c:v>1.3423000577514408</c:v>
                </c:pt>
                <c:pt idx="50">
                  <c:v>1.4859832595714904</c:v>
                </c:pt>
                <c:pt idx="51">
                  <c:v>1.4923490970231827</c:v>
                </c:pt>
                <c:pt idx="52">
                  <c:v>1.4304285782507136</c:v>
                </c:pt>
                <c:pt idx="53">
                  <c:v>1.4598821565227567</c:v>
                </c:pt>
                <c:pt idx="54">
                  <c:v>1.4381120737914466</c:v>
                </c:pt>
                <c:pt idx="55">
                  <c:v>1.4326070082506273</c:v>
                </c:pt>
                <c:pt idx="56">
                  <c:v>1.4425331830976906</c:v>
                </c:pt>
                <c:pt idx="57">
                  <c:v>1.4438850877412628</c:v>
                </c:pt>
                <c:pt idx="58">
                  <c:v>1.5054973331134049</c:v>
                </c:pt>
                <c:pt idx="59">
                  <c:v>1.5335668488118037</c:v>
                </c:pt>
                <c:pt idx="60">
                  <c:v>1.4893222481895503</c:v>
                </c:pt>
                <c:pt idx="61">
                  <c:v>1.4813928525323796</c:v>
                </c:pt>
                <c:pt idx="62">
                  <c:v>1.5410501549360096</c:v>
                </c:pt>
                <c:pt idx="63">
                  <c:v>1.5494004557703702</c:v>
                </c:pt>
                <c:pt idx="64">
                  <c:v>1.4953203311771572</c:v>
                </c:pt>
                <c:pt idx="65">
                  <c:v>1.6107389535669883</c:v>
                </c:pt>
                <c:pt idx="66">
                  <c:v>1.637685145791103</c:v>
                </c:pt>
                <c:pt idx="67">
                  <c:v>1.5022701458430923</c:v>
                </c:pt>
                <c:pt idx="68">
                  <c:v>1.5155080413893103</c:v>
                </c:pt>
                <c:pt idx="69">
                  <c:v>1.5021429571013145</c:v>
                </c:pt>
                <c:pt idx="70">
                  <c:v>1.6575999126522949</c:v>
                </c:pt>
                <c:pt idx="71">
                  <c:v>1.5574689812167917</c:v>
                </c:pt>
                <c:pt idx="72">
                  <c:v>1.5324243284248849</c:v>
                </c:pt>
                <c:pt idx="73">
                  <c:v>1.6348447513556943</c:v>
                </c:pt>
                <c:pt idx="74">
                  <c:v>1.6448032784135913</c:v>
                </c:pt>
                <c:pt idx="75">
                  <c:v>1.6552231036966489</c:v>
                </c:pt>
                <c:pt idx="76">
                  <c:v>1.5572947510581994</c:v>
                </c:pt>
                <c:pt idx="77">
                  <c:v>1.6535553050159333</c:v>
                </c:pt>
                <c:pt idx="78">
                  <c:v>1.5245225704238701</c:v>
                </c:pt>
                <c:pt idx="79">
                  <c:v>1.6232036128825738</c:v>
                </c:pt>
                <c:pt idx="80">
                  <c:v>1.5421640647174906</c:v>
                </c:pt>
                <c:pt idx="81">
                  <c:v>1.5919451791275816</c:v>
                </c:pt>
                <c:pt idx="82">
                  <c:v>1.58990727241642</c:v>
                </c:pt>
                <c:pt idx="83">
                  <c:v>1.6613935620524956</c:v>
                </c:pt>
                <c:pt idx="84">
                  <c:v>1.6128904776124353</c:v>
                </c:pt>
                <c:pt idx="85">
                  <c:v>1.5439296055702247</c:v>
                </c:pt>
                <c:pt idx="86">
                  <c:v>1.5433731993557966</c:v>
                </c:pt>
                <c:pt idx="87">
                  <c:v>1.4988081573053105</c:v>
                </c:pt>
                <c:pt idx="88">
                  <c:v>1.5089205313673926</c:v>
                </c:pt>
                <c:pt idx="89">
                  <c:v>1.6168786634784988</c:v>
                </c:pt>
                <c:pt idx="90">
                  <c:v>1.5655588270326761</c:v>
                </c:pt>
                <c:pt idx="91">
                  <c:v>1.5128014591028787</c:v>
                </c:pt>
                <c:pt idx="92">
                  <c:v>1.5141813100825978</c:v>
                </c:pt>
                <c:pt idx="93">
                  <c:v>1.5330680670353474</c:v>
                </c:pt>
                <c:pt idx="94">
                  <c:v>1.5578040788721554</c:v>
                </c:pt>
                <c:pt idx="95">
                  <c:v>1.5429480974985863</c:v>
                </c:pt>
                <c:pt idx="96">
                  <c:v>1.5295699355272636</c:v>
                </c:pt>
                <c:pt idx="97">
                  <c:v>1.523319172100668</c:v>
                </c:pt>
                <c:pt idx="98">
                  <c:v>1.4997709676279911</c:v>
                </c:pt>
                <c:pt idx="99">
                  <c:v>1.4889221823056153</c:v>
                </c:pt>
                <c:pt idx="100">
                  <c:v>1.4399782340069744</c:v>
                </c:pt>
                <c:pt idx="101">
                  <c:v>1.4489588473253483</c:v>
                </c:pt>
                <c:pt idx="102">
                  <c:v>1.5168236279004534</c:v>
                </c:pt>
                <c:pt idx="103">
                  <c:v>1.5243606959849669</c:v>
                </c:pt>
                <c:pt idx="104">
                  <c:v>1.5375837289555525</c:v>
                </c:pt>
                <c:pt idx="105">
                  <c:v>1.4828447018145661</c:v>
                </c:pt>
                <c:pt idx="106">
                  <c:v>1.4608311445928552</c:v>
                </c:pt>
                <c:pt idx="107">
                  <c:v>1.4000338447110685</c:v>
                </c:pt>
                <c:pt idx="108">
                  <c:v>1.426568573755209</c:v>
                </c:pt>
                <c:pt idx="109">
                  <c:v>1.3869326467167276</c:v>
                </c:pt>
                <c:pt idx="110">
                  <c:v>1.4812437470967843</c:v>
                </c:pt>
                <c:pt idx="111">
                  <c:v>1.4359113665231411</c:v>
                </c:pt>
                <c:pt idx="112">
                  <c:v>1.4079338511782444</c:v>
                </c:pt>
                <c:pt idx="113">
                  <c:v>1.4139032211646729</c:v>
                </c:pt>
                <c:pt idx="114">
                  <c:v>1.4380699624854185</c:v>
                </c:pt>
                <c:pt idx="115">
                  <c:v>1.3634629025519132</c:v>
                </c:pt>
                <c:pt idx="116">
                  <c:v>1.3997016949109924</c:v>
                </c:pt>
                <c:pt idx="117">
                  <c:v>1.3713147214968908</c:v>
                </c:pt>
                <c:pt idx="118">
                  <c:v>1.3901783430367722</c:v>
                </c:pt>
                <c:pt idx="119">
                  <c:v>1.4050744625699054</c:v>
                </c:pt>
                <c:pt idx="120">
                  <c:v>1.3723610857993618</c:v>
                </c:pt>
                <c:pt idx="121">
                  <c:v>1.3219353590627354</c:v>
                </c:pt>
                <c:pt idx="122">
                  <c:v>1.3877060212753329</c:v>
                </c:pt>
                <c:pt idx="123">
                  <c:v>1.2825213236406041</c:v>
                </c:pt>
                <c:pt idx="124">
                  <c:v>1.3189796339119251</c:v>
                </c:pt>
                <c:pt idx="125">
                  <c:v>1.2779024331190918</c:v>
                </c:pt>
                <c:pt idx="126">
                  <c:v>1.3067482958159486</c:v>
                </c:pt>
                <c:pt idx="127">
                  <c:v>1.3767937415081417</c:v>
                </c:pt>
                <c:pt idx="128">
                  <c:v>1.3104995999019129</c:v>
                </c:pt>
                <c:pt idx="129">
                  <c:v>1.3298758675410882</c:v>
                </c:pt>
                <c:pt idx="130">
                  <c:v>1.3519280206830195</c:v>
                </c:pt>
                <c:pt idx="131">
                  <c:v>1.2662354766984543</c:v>
                </c:pt>
                <c:pt idx="132">
                  <c:v>1.3291815148970887</c:v>
                </c:pt>
                <c:pt idx="133">
                  <c:v>1.2884355583408373</c:v>
                </c:pt>
                <c:pt idx="134">
                  <c:v>1.3559266479642824</c:v>
                </c:pt>
                <c:pt idx="135">
                  <c:v>1.3844821129997287</c:v>
                </c:pt>
                <c:pt idx="136">
                  <c:v>1.3505421301646456</c:v>
                </c:pt>
                <c:pt idx="137">
                  <c:v>1.3968986898301778</c:v>
                </c:pt>
                <c:pt idx="138">
                  <c:v>1.3489492388174749</c:v>
                </c:pt>
                <c:pt idx="139">
                  <c:v>1.3916095597323537</c:v>
                </c:pt>
                <c:pt idx="140">
                  <c:v>1.3621889818065833</c:v>
                </c:pt>
                <c:pt idx="141">
                  <c:v>1.3092869546023007</c:v>
                </c:pt>
                <c:pt idx="142">
                  <c:v>1.3603780650472448</c:v>
                </c:pt>
                <c:pt idx="143">
                  <c:v>1.3287018724267174</c:v>
                </c:pt>
                <c:pt idx="144">
                  <c:v>1.3565716958976632</c:v>
                </c:pt>
                <c:pt idx="145">
                  <c:v>1.3364394747331181</c:v>
                </c:pt>
                <c:pt idx="146">
                  <c:v>1.3010021080432206</c:v>
                </c:pt>
                <c:pt idx="147">
                  <c:v>1.3597473005661589</c:v>
                </c:pt>
                <c:pt idx="148">
                  <c:v>1.3363399990456659</c:v>
                </c:pt>
                <c:pt idx="149">
                  <c:v>1.4563883930995227</c:v>
                </c:pt>
                <c:pt idx="150">
                  <c:v>1.4300049384254392</c:v>
                </c:pt>
                <c:pt idx="151">
                  <c:v>1.4203129068599067</c:v>
                </c:pt>
                <c:pt idx="152">
                  <c:v>1.3645263127341161</c:v>
                </c:pt>
                <c:pt idx="153">
                  <c:v>1.4039409004106826</c:v>
                </c:pt>
                <c:pt idx="154">
                  <c:v>1.4866558865993889</c:v>
                </c:pt>
                <c:pt idx="155">
                  <c:v>1.4071394559370853</c:v>
                </c:pt>
                <c:pt idx="156">
                  <c:v>1.3954904558623238</c:v>
                </c:pt>
                <c:pt idx="157">
                  <c:v>1.4072702378389619</c:v>
                </c:pt>
                <c:pt idx="158">
                  <c:v>1.4137000828493169</c:v>
                </c:pt>
                <c:pt idx="159">
                  <c:v>1.4281747434287237</c:v>
                </c:pt>
                <c:pt idx="160">
                  <c:v>1.5211527999849783</c:v>
                </c:pt>
                <c:pt idx="161">
                  <c:v>1.5432312154548429</c:v>
                </c:pt>
                <c:pt idx="162">
                  <c:v>1.5621786612885713</c:v>
                </c:pt>
                <c:pt idx="163">
                  <c:v>1.5748974147208359</c:v>
                </c:pt>
                <c:pt idx="164">
                  <c:v>1.5272873686736197</c:v>
                </c:pt>
                <c:pt idx="165">
                  <c:v>1.6420681319195543</c:v>
                </c:pt>
                <c:pt idx="166">
                  <c:v>1.5592146766982495</c:v>
                </c:pt>
                <c:pt idx="167">
                  <c:v>1.6444546239795303</c:v>
                </c:pt>
                <c:pt idx="168">
                  <c:v>1.6647078846806849</c:v>
                </c:pt>
                <c:pt idx="169">
                  <c:v>1.6342450021932164</c:v>
                </c:pt>
                <c:pt idx="170">
                  <c:v>1.7096351972815684</c:v>
                </c:pt>
                <c:pt idx="171">
                  <c:v>1.642609594714227</c:v>
                </c:pt>
                <c:pt idx="172">
                  <c:v>1.6110639566163862</c:v>
                </c:pt>
                <c:pt idx="173">
                  <c:v>1.6162368898435531</c:v>
                </c:pt>
                <c:pt idx="174">
                  <c:v>1.6613062546125392</c:v>
                </c:pt>
                <c:pt idx="175">
                  <c:v>1.7104565984754168</c:v>
                </c:pt>
                <c:pt idx="176">
                  <c:v>1.7072520171215837</c:v>
                </c:pt>
                <c:pt idx="177">
                  <c:v>1.6763081439668801</c:v>
                </c:pt>
                <c:pt idx="178">
                  <c:v>1.7614416839017293</c:v>
                </c:pt>
                <c:pt idx="179">
                  <c:v>1.7986412780054171</c:v>
                </c:pt>
                <c:pt idx="180">
                  <c:v>1.7539394491752236</c:v>
                </c:pt>
                <c:pt idx="181">
                  <c:v>1.8037098110811327</c:v>
                </c:pt>
                <c:pt idx="182">
                  <c:v>1.7887121963491905</c:v>
                </c:pt>
                <c:pt idx="183">
                  <c:v>1.8360025784222946</c:v>
                </c:pt>
                <c:pt idx="184">
                  <c:v>1.8219688714391831</c:v>
                </c:pt>
                <c:pt idx="185">
                  <c:v>1.8875043466160129</c:v>
                </c:pt>
                <c:pt idx="186">
                  <c:v>1.8168116487169357</c:v>
                </c:pt>
                <c:pt idx="187">
                  <c:v>1.8233971924001293</c:v>
                </c:pt>
                <c:pt idx="188">
                  <c:v>1.9291711370403481</c:v>
                </c:pt>
                <c:pt idx="189">
                  <c:v>1.869493040107697</c:v>
                </c:pt>
                <c:pt idx="190">
                  <c:v>1.9002280078051015</c:v>
                </c:pt>
                <c:pt idx="191">
                  <c:v>1.9255754507018046</c:v>
                </c:pt>
                <c:pt idx="192">
                  <c:v>2.043325497373655</c:v>
                </c:pt>
                <c:pt idx="193">
                  <c:v>1.9449117142145091</c:v>
                </c:pt>
                <c:pt idx="194">
                  <c:v>2.0354553950545262</c:v>
                </c:pt>
                <c:pt idx="195">
                  <c:v>1.9873989006415322</c:v>
                </c:pt>
                <c:pt idx="196">
                  <c:v>1.9500456326741211</c:v>
                </c:pt>
                <c:pt idx="197">
                  <c:v>2.1132731523789827</c:v>
                </c:pt>
                <c:pt idx="198">
                  <c:v>1.973253377168531</c:v>
                </c:pt>
                <c:pt idx="199">
                  <c:v>2.1543781294236672</c:v>
                </c:pt>
                <c:pt idx="200">
                  <c:v>2.0695046221546827</c:v>
                </c:pt>
                <c:pt idx="201">
                  <c:v>1.9858457931997719</c:v>
                </c:pt>
                <c:pt idx="202">
                  <c:v>2.0019710743139449</c:v>
                </c:pt>
                <c:pt idx="203">
                  <c:v>2.1864808489490168</c:v>
                </c:pt>
                <c:pt idx="204">
                  <c:v>2.0295413359113335</c:v>
                </c:pt>
                <c:pt idx="205">
                  <c:v>2.0163233442926942</c:v>
                </c:pt>
                <c:pt idx="206">
                  <c:v>2.0740308123779996</c:v>
                </c:pt>
                <c:pt idx="207">
                  <c:v>2.2275648195252558</c:v>
                </c:pt>
                <c:pt idx="208">
                  <c:v>2.0845630266963879</c:v>
                </c:pt>
                <c:pt idx="209">
                  <c:v>2.0284745993933839</c:v>
                </c:pt>
                <c:pt idx="210">
                  <c:v>2.1784792333584511</c:v>
                </c:pt>
                <c:pt idx="211">
                  <c:v>2.2345006084219166</c:v>
                </c:pt>
                <c:pt idx="212">
                  <c:v>2.0423091665305928</c:v>
                </c:pt>
                <c:pt idx="213">
                  <c:v>2.1259780425779167</c:v>
                </c:pt>
                <c:pt idx="214">
                  <c:v>2.1285528675336223</c:v>
                </c:pt>
                <c:pt idx="215">
                  <c:v>2.054410844468483</c:v>
                </c:pt>
                <c:pt idx="216">
                  <c:v>2.2377108997604087</c:v>
                </c:pt>
                <c:pt idx="217">
                  <c:v>2.0895077881297754</c:v>
                </c:pt>
                <c:pt idx="218">
                  <c:v>2.2324986942507987</c:v>
                </c:pt>
                <c:pt idx="219">
                  <c:v>2.1219706171014137</c:v>
                </c:pt>
                <c:pt idx="220">
                  <c:v>2.1558468325496234</c:v>
                </c:pt>
                <c:pt idx="221">
                  <c:v>2.1550657670155964</c:v>
                </c:pt>
                <c:pt idx="222">
                  <c:v>2.2376040515422368</c:v>
                </c:pt>
                <c:pt idx="223">
                  <c:v>2.0902766719701673</c:v>
                </c:pt>
                <c:pt idx="224">
                  <c:v>2.2073697916967672</c:v>
                </c:pt>
                <c:pt idx="225">
                  <c:v>2.1003073415420719</c:v>
                </c:pt>
                <c:pt idx="226">
                  <c:v>2.2012418605531883</c:v>
                </c:pt>
                <c:pt idx="227">
                  <c:v>2.1416453402105993</c:v>
                </c:pt>
                <c:pt idx="228">
                  <c:v>2.0464933450089084</c:v>
                </c:pt>
                <c:pt idx="229">
                  <c:v>2.1735948397661025</c:v>
                </c:pt>
                <c:pt idx="230">
                  <c:v>2.0607872291337581</c:v>
                </c:pt>
                <c:pt idx="231">
                  <c:v>2.0108281249870692</c:v>
                </c:pt>
                <c:pt idx="232">
                  <c:v>2.0924856653875672</c:v>
                </c:pt>
                <c:pt idx="233">
                  <c:v>2.1020545340837917</c:v>
                </c:pt>
                <c:pt idx="234">
                  <c:v>1.9831119970142221</c:v>
                </c:pt>
                <c:pt idx="235">
                  <c:v>1.9691045987739928</c:v>
                </c:pt>
                <c:pt idx="236">
                  <c:v>2.0041169679533266</c:v>
                </c:pt>
                <c:pt idx="237">
                  <c:v>2.1121428395834623</c:v>
                </c:pt>
                <c:pt idx="238">
                  <c:v>1.9587287798179942</c:v>
                </c:pt>
                <c:pt idx="239">
                  <c:v>1.9394427436654973</c:v>
                </c:pt>
                <c:pt idx="240">
                  <c:v>1.9109085491682885</c:v>
                </c:pt>
                <c:pt idx="241">
                  <c:v>2.0326164761530805</c:v>
                </c:pt>
                <c:pt idx="242">
                  <c:v>1.9531063851202386</c:v>
                </c:pt>
                <c:pt idx="243">
                  <c:v>1.9986949630433906</c:v>
                </c:pt>
                <c:pt idx="244">
                  <c:v>1.8828132085516194</c:v>
                </c:pt>
                <c:pt idx="245">
                  <c:v>1.9750277562409673</c:v>
                </c:pt>
                <c:pt idx="246">
                  <c:v>1.9802663024287439</c:v>
                </c:pt>
                <c:pt idx="247">
                  <c:v>1.9310424140766818</c:v>
                </c:pt>
                <c:pt idx="248">
                  <c:v>1.7733642707178263</c:v>
                </c:pt>
                <c:pt idx="249">
                  <c:v>1.7655002819492747</c:v>
                </c:pt>
                <c:pt idx="250">
                  <c:v>1.872460335228723</c:v>
                </c:pt>
                <c:pt idx="251">
                  <c:v>1.8681054350491058</c:v>
                </c:pt>
                <c:pt idx="252">
                  <c:v>1.7193348634349102</c:v>
                </c:pt>
                <c:pt idx="253">
                  <c:v>1.7283790412433877</c:v>
                </c:pt>
                <c:pt idx="254">
                  <c:v>1.7653577807867109</c:v>
                </c:pt>
                <c:pt idx="255">
                  <c:v>1.7951164935364656</c:v>
                </c:pt>
                <c:pt idx="256">
                  <c:v>1.6985035401663875</c:v>
                </c:pt>
                <c:pt idx="257">
                  <c:v>1.7067435587833537</c:v>
                </c:pt>
                <c:pt idx="258">
                  <c:v>1.7150470997269636</c:v>
                </c:pt>
                <c:pt idx="259">
                  <c:v>1.7354977487024572</c:v>
                </c:pt>
                <c:pt idx="260">
                  <c:v>1.716687041665206</c:v>
                </c:pt>
                <c:pt idx="261">
                  <c:v>1.584098451855952</c:v>
                </c:pt>
                <c:pt idx="262">
                  <c:v>1.6689823266588302</c:v>
                </c:pt>
                <c:pt idx="263">
                  <c:v>1.6002402384573662</c:v>
                </c:pt>
                <c:pt idx="264">
                  <c:v>1.6029143375323469</c:v>
                </c:pt>
                <c:pt idx="265">
                  <c:v>1.5781790190017497</c:v>
                </c:pt>
                <c:pt idx="266">
                  <c:v>1.5185077268759306</c:v>
                </c:pt>
                <c:pt idx="267">
                  <c:v>1.4970084166511626</c:v>
                </c:pt>
                <c:pt idx="268">
                  <c:v>1.5210707214255041</c:v>
                </c:pt>
                <c:pt idx="269">
                  <c:v>1.4574397306266496</c:v>
                </c:pt>
                <c:pt idx="270">
                  <c:v>1.4281805558766407</c:v>
                </c:pt>
                <c:pt idx="271">
                  <c:v>1.4957168816169597</c:v>
                </c:pt>
                <c:pt idx="272">
                  <c:v>1.488498452746803</c:v>
                </c:pt>
                <c:pt idx="273">
                  <c:v>1.4847844722288261</c:v>
                </c:pt>
                <c:pt idx="274">
                  <c:v>1.3693508881230236</c:v>
                </c:pt>
                <c:pt idx="275">
                  <c:v>1.4101532034779158</c:v>
                </c:pt>
                <c:pt idx="276">
                  <c:v>1.3181468292744847</c:v>
                </c:pt>
                <c:pt idx="277">
                  <c:v>1.3069123215239897</c:v>
                </c:pt>
                <c:pt idx="278">
                  <c:v>1.3806711573066335</c:v>
                </c:pt>
                <c:pt idx="279">
                  <c:v>1.3532326109765822</c:v>
                </c:pt>
                <c:pt idx="280">
                  <c:v>1.351691955820598</c:v>
                </c:pt>
                <c:pt idx="281">
                  <c:v>1.2779271396338665</c:v>
                </c:pt>
                <c:pt idx="282">
                  <c:v>1.2617146355039555</c:v>
                </c:pt>
                <c:pt idx="283">
                  <c:v>1.2295852135631886</c:v>
                </c:pt>
                <c:pt idx="284">
                  <c:v>1.2278359865937565</c:v>
                </c:pt>
                <c:pt idx="285">
                  <c:v>1.288900772244983</c:v>
                </c:pt>
                <c:pt idx="286">
                  <c:v>1.2049178195389612</c:v>
                </c:pt>
                <c:pt idx="287">
                  <c:v>1.1757876223933388</c:v>
                </c:pt>
                <c:pt idx="288">
                  <c:v>1.1920461733904542</c:v>
                </c:pt>
                <c:pt idx="289">
                  <c:v>1.1607467458432315</c:v>
                </c:pt>
                <c:pt idx="290">
                  <c:v>1.2075742652356518</c:v>
                </c:pt>
                <c:pt idx="291">
                  <c:v>1.1979836837492948</c:v>
                </c:pt>
                <c:pt idx="292">
                  <c:v>1.1465535007158385</c:v>
                </c:pt>
                <c:pt idx="293">
                  <c:v>1.1359900687010438</c:v>
                </c:pt>
                <c:pt idx="294">
                  <c:v>1.1573223165531066</c:v>
                </c:pt>
                <c:pt idx="295">
                  <c:v>1.1213534163126706</c:v>
                </c:pt>
                <c:pt idx="296">
                  <c:v>1.089826987629493</c:v>
                </c:pt>
                <c:pt idx="297">
                  <c:v>1.1009191707050812</c:v>
                </c:pt>
                <c:pt idx="298">
                  <c:v>1.0941513296320837</c:v>
                </c:pt>
                <c:pt idx="299">
                  <c:v>1.1130540084799565</c:v>
                </c:pt>
                <c:pt idx="300">
                  <c:v>1.121787750281384</c:v>
                </c:pt>
                <c:pt idx="301">
                  <c:v>1.1034972837902011</c:v>
                </c:pt>
                <c:pt idx="302">
                  <c:v>1.1057860765349437</c:v>
                </c:pt>
                <c:pt idx="303">
                  <c:v>1.1071962676831086</c:v>
                </c:pt>
                <c:pt idx="304">
                  <c:v>1.1280522260042298</c:v>
                </c:pt>
                <c:pt idx="305">
                  <c:v>1.1074686202521855</c:v>
                </c:pt>
                <c:pt idx="306">
                  <c:v>1.0971165447435711</c:v>
                </c:pt>
                <c:pt idx="307">
                  <c:v>1.0896736105065448</c:v>
                </c:pt>
                <c:pt idx="308">
                  <c:v>1.1149513446388806</c:v>
                </c:pt>
                <c:pt idx="309">
                  <c:v>1.0868786311079468</c:v>
                </c:pt>
                <c:pt idx="310">
                  <c:v>1.0977979087642811</c:v>
                </c:pt>
                <c:pt idx="311">
                  <c:v>1.057634669916371</c:v>
                </c:pt>
                <c:pt idx="312">
                  <c:v>1.1233436716727887</c:v>
                </c:pt>
                <c:pt idx="313">
                  <c:v>1.0305662291115603</c:v>
                </c:pt>
                <c:pt idx="314">
                  <c:v>1.0909698583416101</c:v>
                </c:pt>
                <c:pt idx="315">
                  <c:v>1.0456343412283835</c:v>
                </c:pt>
                <c:pt idx="316">
                  <c:v>1.0415707754629939</c:v>
                </c:pt>
                <c:pt idx="317">
                  <c:v>1.0587197919621478</c:v>
                </c:pt>
                <c:pt idx="318">
                  <c:v>1.0261878265167841</c:v>
                </c:pt>
                <c:pt idx="319">
                  <c:v>1.0409885016174367</c:v>
                </c:pt>
                <c:pt idx="320">
                  <c:v>1.0960261039915267</c:v>
                </c:pt>
                <c:pt idx="321">
                  <c:v>1.0985157502511704</c:v>
                </c:pt>
                <c:pt idx="322">
                  <c:v>1.0386561080537884</c:v>
                </c:pt>
                <c:pt idx="323">
                  <c:v>1.0733304220439532</c:v>
                </c:pt>
                <c:pt idx="324">
                  <c:v>1.1190858407181785</c:v>
                </c:pt>
                <c:pt idx="325">
                  <c:v>1.1454491442925849</c:v>
                </c:pt>
                <c:pt idx="326">
                  <c:v>1.1118967290154858</c:v>
                </c:pt>
                <c:pt idx="327">
                  <c:v>1.0896859588446099</c:v>
                </c:pt>
                <c:pt idx="328">
                  <c:v>1.0590605004303979</c:v>
                </c:pt>
                <c:pt idx="329">
                  <c:v>1.1045891258461451</c:v>
                </c:pt>
                <c:pt idx="330">
                  <c:v>1.1050702979318217</c:v>
                </c:pt>
                <c:pt idx="331">
                  <c:v>1.1293336729323682</c:v>
                </c:pt>
                <c:pt idx="332">
                  <c:v>1.1226588964739523</c:v>
                </c:pt>
                <c:pt idx="333">
                  <c:v>1.1482486358062465</c:v>
                </c:pt>
                <c:pt idx="334">
                  <c:v>1.1186914429972072</c:v>
                </c:pt>
                <c:pt idx="335">
                  <c:v>1.1099169095668673</c:v>
                </c:pt>
                <c:pt idx="336">
                  <c:v>1.170139597376781</c:v>
                </c:pt>
                <c:pt idx="337">
                  <c:v>1.1623229225387695</c:v>
                </c:pt>
                <c:pt idx="338">
                  <c:v>1.163612188184159</c:v>
                </c:pt>
                <c:pt idx="339">
                  <c:v>1.1130338313195272</c:v>
                </c:pt>
                <c:pt idx="340">
                  <c:v>1.1777671783251029</c:v>
                </c:pt>
                <c:pt idx="341">
                  <c:v>1.1721688819762754</c:v>
                </c:pt>
                <c:pt idx="342">
                  <c:v>1.1288992126704769</c:v>
                </c:pt>
                <c:pt idx="343">
                  <c:v>1.1278226058193419</c:v>
                </c:pt>
                <c:pt idx="344">
                  <c:v>1.1251336282592348</c:v>
                </c:pt>
                <c:pt idx="345">
                  <c:v>1.1503728475176325</c:v>
                </c:pt>
                <c:pt idx="346">
                  <c:v>1.1594167681187304</c:v>
                </c:pt>
                <c:pt idx="347">
                  <c:v>1.1472257098798937</c:v>
                </c:pt>
                <c:pt idx="348">
                  <c:v>1.1520506581900847</c:v>
                </c:pt>
                <c:pt idx="349">
                  <c:v>1.1511607328278877</c:v>
                </c:pt>
                <c:pt idx="350">
                  <c:v>1.1569986939652992</c:v>
                </c:pt>
                <c:pt idx="351">
                  <c:v>1.1220428647241696</c:v>
                </c:pt>
                <c:pt idx="352">
                  <c:v>1.1762828209910712</c:v>
                </c:pt>
                <c:pt idx="353">
                  <c:v>1.1382851917452155</c:v>
                </c:pt>
                <c:pt idx="354">
                  <c:v>1.2027571453465764</c:v>
                </c:pt>
                <c:pt idx="355">
                  <c:v>1.2181407079626485</c:v>
                </c:pt>
                <c:pt idx="356">
                  <c:v>1.1859105524623739</c:v>
                </c:pt>
                <c:pt idx="357">
                  <c:v>1.1216491008562042</c:v>
                </c:pt>
                <c:pt idx="358">
                  <c:v>1.1301042857122987</c:v>
                </c:pt>
                <c:pt idx="359">
                  <c:v>1.1514632008552828</c:v>
                </c:pt>
                <c:pt idx="360">
                  <c:v>1.189085826083691</c:v>
                </c:pt>
                <c:pt idx="361">
                  <c:v>1.1425349612915401</c:v>
                </c:pt>
                <c:pt idx="362">
                  <c:v>1.2137858091436891</c:v>
                </c:pt>
                <c:pt idx="363">
                  <c:v>1.1379073993827835</c:v>
                </c:pt>
                <c:pt idx="364">
                  <c:v>1.1283664991292828</c:v>
                </c:pt>
                <c:pt idx="365">
                  <c:v>1.208944692576589</c:v>
                </c:pt>
                <c:pt idx="366">
                  <c:v>1.1459170980472566</c:v>
                </c:pt>
                <c:pt idx="367">
                  <c:v>1.1491963567980206</c:v>
                </c:pt>
                <c:pt idx="368">
                  <c:v>1.1878353388976866</c:v>
                </c:pt>
                <c:pt idx="369">
                  <c:v>1.1781330983580864</c:v>
                </c:pt>
                <c:pt idx="370">
                  <c:v>1.1950113157594056</c:v>
                </c:pt>
                <c:pt idx="371">
                  <c:v>1.1375373932325614</c:v>
                </c:pt>
                <c:pt idx="372">
                  <c:v>1.1223485872862622</c:v>
                </c:pt>
                <c:pt idx="373">
                  <c:v>1.146244584244591</c:v>
                </c:pt>
                <c:pt idx="374">
                  <c:v>1.0800668870292431</c:v>
                </c:pt>
                <c:pt idx="375">
                  <c:v>1.1648079711345851</c:v>
                </c:pt>
                <c:pt idx="376">
                  <c:v>1.1240117693056013</c:v>
                </c:pt>
                <c:pt idx="377">
                  <c:v>1.0688668768152103</c:v>
                </c:pt>
                <c:pt idx="378">
                  <c:v>1.069760036704535</c:v>
                </c:pt>
                <c:pt idx="379">
                  <c:v>1.0980949254823491</c:v>
                </c:pt>
                <c:pt idx="380">
                  <c:v>1.1074457217195626</c:v>
                </c:pt>
                <c:pt idx="381">
                  <c:v>1.1257172500106449</c:v>
                </c:pt>
                <c:pt idx="382">
                  <c:v>1.086530921861214</c:v>
                </c:pt>
                <c:pt idx="383">
                  <c:v>1.1265705502520182</c:v>
                </c:pt>
                <c:pt idx="384">
                  <c:v>1.0790494837061853</c:v>
                </c:pt>
                <c:pt idx="385">
                  <c:v>1.0493975766675978</c:v>
                </c:pt>
                <c:pt idx="386">
                  <c:v>1.0520365173084418</c:v>
                </c:pt>
                <c:pt idx="387">
                  <c:v>1.0264643740118427</c:v>
                </c:pt>
                <c:pt idx="388">
                  <c:v>1.060918062214127</c:v>
                </c:pt>
                <c:pt idx="389">
                  <c:v>0.9950535963436008</c:v>
                </c:pt>
                <c:pt idx="390">
                  <c:v>1.0254366403716455</c:v>
                </c:pt>
                <c:pt idx="391">
                  <c:v>1.0632803265440649</c:v>
                </c:pt>
                <c:pt idx="392">
                  <c:v>1.0436547763531512</c:v>
                </c:pt>
                <c:pt idx="393">
                  <c:v>0.98102668779898627</c:v>
                </c:pt>
                <c:pt idx="394">
                  <c:v>0.98500614128682062</c:v>
                </c:pt>
                <c:pt idx="395">
                  <c:v>0.98118851153546593</c:v>
                </c:pt>
                <c:pt idx="396">
                  <c:v>0.97421691200264415</c:v>
                </c:pt>
                <c:pt idx="397">
                  <c:v>0.96672715904031326</c:v>
                </c:pt>
                <c:pt idx="398">
                  <c:v>0.99168930573051783</c:v>
                </c:pt>
                <c:pt idx="399">
                  <c:v>0.96358426855016543</c:v>
                </c:pt>
                <c:pt idx="400">
                  <c:v>0.93563402770096937</c:v>
                </c:pt>
                <c:pt idx="401">
                  <c:v>0.94952451339430322</c:v>
                </c:pt>
                <c:pt idx="402">
                  <c:v>0.97677869138496287</c:v>
                </c:pt>
                <c:pt idx="403">
                  <c:v>0.89503272608309992</c:v>
                </c:pt>
                <c:pt idx="404">
                  <c:v>0.90634370933012232</c:v>
                </c:pt>
                <c:pt idx="405">
                  <c:v>0.88839216844121816</c:v>
                </c:pt>
                <c:pt idx="406">
                  <c:v>0.86303631177576967</c:v>
                </c:pt>
                <c:pt idx="407">
                  <c:v>0.85191338339233769</c:v>
                </c:pt>
                <c:pt idx="408">
                  <c:v>0.85608926670407393</c:v>
                </c:pt>
                <c:pt idx="409">
                  <c:v>0.87825504397680654</c:v>
                </c:pt>
                <c:pt idx="410">
                  <c:v>0.86158395436412738</c:v>
                </c:pt>
                <c:pt idx="411">
                  <c:v>0.84655674510947521</c:v>
                </c:pt>
                <c:pt idx="412">
                  <c:v>0.84284710812956676</c:v>
                </c:pt>
                <c:pt idx="413">
                  <c:v>0.83988488022323271</c:v>
                </c:pt>
                <c:pt idx="414">
                  <c:v>0.85318128195076204</c:v>
                </c:pt>
                <c:pt idx="415">
                  <c:v>0.82796739210053405</c:v>
                </c:pt>
                <c:pt idx="416">
                  <c:v>0.80756901711856766</c:v>
                </c:pt>
                <c:pt idx="417">
                  <c:v>0.83093933135309395</c:v>
                </c:pt>
                <c:pt idx="418">
                  <c:v>0.83763096533676973</c:v>
                </c:pt>
                <c:pt idx="419">
                  <c:v>0.83532604388839049</c:v>
                </c:pt>
                <c:pt idx="420">
                  <c:v>0.77145330566804571</c:v>
                </c:pt>
                <c:pt idx="421">
                  <c:v>0.80662913565494732</c:v>
                </c:pt>
                <c:pt idx="422">
                  <c:v>0.77113366040459763</c:v>
                </c:pt>
                <c:pt idx="423">
                  <c:v>0.7496969337789704</c:v>
                </c:pt>
                <c:pt idx="424">
                  <c:v>0.80301649835730848</c:v>
                </c:pt>
                <c:pt idx="425">
                  <c:v>0.7922018418081711</c:v>
                </c:pt>
                <c:pt idx="426">
                  <c:v>0.73848603826723835</c:v>
                </c:pt>
                <c:pt idx="427">
                  <c:v>0.75258892789238596</c:v>
                </c:pt>
                <c:pt idx="428">
                  <c:v>0.74022327417730294</c:v>
                </c:pt>
                <c:pt idx="429">
                  <c:v>0.75816562921101116</c:v>
                </c:pt>
                <c:pt idx="430">
                  <c:v>0.77738217675011789</c:v>
                </c:pt>
                <c:pt idx="431">
                  <c:v>0.78100057988655469</c:v>
                </c:pt>
                <c:pt idx="432">
                  <c:v>0.76200844472496521</c:v>
                </c:pt>
                <c:pt idx="433">
                  <c:v>0.7221513779161578</c:v>
                </c:pt>
                <c:pt idx="434">
                  <c:v>0.74408037633681334</c:v>
                </c:pt>
                <c:pt idx="435">
                  <c:v>0.77021488503352553</c:v>
                </c:pt>
                <c:pt idx="436">
                  <c:v>0.72184822648266111</c:v>
                </c:pt>
                <c:pt idx="437">
                  <c:v>0.7111615281829321</c:v>
                </c:pt>
                <c:pt idx="438">
                  <c:v>0.67109597969043</c:v>
                </c:pt>
                <c:pt idx="439">
                  <c:v>0.71958766108349359</c:v>
                </c:pt>
                <c:pt idx="440">
                  <c:v>0.69530638958057167</c:v>
                </c:pt>
                <c:pt idx="441">
                  <c:v>0.73330562613824224</c:v>
                </c:pt>
                <c:pt idx="442">
                  <c:v>0.70736333789871031</c:v>
                </c:pt>
                <c:pt idx="443">
                  <c:v>0.69021551609780918</c:v>
                </c:pt>
                <c:pt idx="444">
                  <c:v>0.66049188236037537</c:v>
                </c:pt>
                <c:pt idx="445">
                  <c:v>0.7102272426348748</c:v>
                </c:pt>
                <c:pt idx="446">
                  <c:v>0.73010946675851163</c:v>
                </c:pt>
                <c:pt idx="447">
                  <c:v>0.70115738635419556</c:v>
                </c:pt>
                <c:pt idx="448">
                  <c:v>0.71521677874485134</c:v>
                </c:pt>
                <c:pt idx="449">
                  <c:v>0.68116832064494581</c:v>
                </c:pt>
                <c:pt idx="450">
                  <c:v>0.72325733006532611</c:v>
                </c:pt>
                <c:pt idx="451">
                  <c:v>0.75273956500228556</c:v>
                </c:pt>
                <c:pt idx="452">
                  <c:v>0.75974158654007562</c:v>
                </c:pt>
                <c:pt idx="453">
                  <c:v>0.75343287831065509</c:v>
                </c:pt>
                <c:pt idx="454">
                  <c:v>0.71091125538475308</c:v>
                </c:pt>
                <c:pt idx="455">
                  <c:v>0.73233941878654663</c:v>
                </c:pt>
                <c:pt idx="456">
                  <c:v>0.72759783974802961</c:v>
                </c:pt>
                <c:pt idx="457">
                  <c:v>0.7470325842581701</c:v>
                </c:pt>
                <c:pt idx="458">
                  <c:v>0.7666411430706328</c:v>
                </c:pt>
                <c:pt idx="459">
                  <c:v>0.78394469400883915</c:v>
                </c:pt>
                <c:pt idx="460">
                  <c:v>0.80134762166509343</c:v>
                </c:pt>
                <c:pt idx="461">
                  <c:v>0.78959496596173573</c:v>
                </c:pt>
                <c:pt idx="462">
                  <c:v>0.77584823229545874</c:v>
                </c:pt>
                <c:pt idx="463">
                  <c:v>0.79786079802609511</c:v>
                </c:pt>
                <c:pt idx="464">
                  <c:v>0.79291659854387353</c:v>
                </c:pt>
                <c:pt idx="465">
                  <c:v>0.80767830901324167</c:v>
                </c:pt>
                <c:pt idx="466">
                  <c:v>0.79594044306013645</c:v>
                </c:pt>
                <c:pt idx="467">
                  <c:v>0.81930529760639337</c:v>
                </c:pt>
                <c:pt idx="468">
                  <c:v>0.76130567479480249</c:v>
                </c:pt>
                <c:pt idx="469">
                  <c:v>0.81664931461959545</c:v>
                </c:pt>
                <c:pt idx="470">
                  <c:v>0.83409768396164619</c:v>
                </c:pt>
                <c:pt idx="471">
                  <c:v>0.79101781711802621</c:v>
                </c:pt>
                <c:pt idx="472">
                  <c:v>0.838731345057811</c:v>
                </c:pt>
                <c:pt idx="473">
                  <c:v>0.79540737444838627</c:v>
                </c:pt>
                <c:pt idx="474">
                  <c:v>0.81194958693074804</c:v>
                </c:pt>
                <c:pt idx="475">
                  <c:v>0.86148750988631806</c:v>
                </c:pt>
                <c:pt idx="476">
                  <c:v>0.86343131116246075</c:v>
                </c:pt>
                <c:pt idx="477">
                  <c:v>0.79746385932302366</c:v>
                </c:pt>
                <c:pt idx="478">
                  <c:v>0.8737824291093419</c:v>
                </c:pt>
                <c:pt idx="479">
                  <c:v>0.83646925100531699</c:v>
                </c:pt>
                <c:pt idx="480">
                  <c:v>0.84552780044244391</c:v>
                </c:pt>
                <c:pt idx="481">
                  <c:v>0.81379482707890916</c:v>
                </c:pt>
                <c:pt idx="482">
                  <c:v>0.89996008640897718</c:v>
                </c:pt>
                <c:pt idx="483">
                  <c:v>0.83783915499841044</c:v>
                </c:pt>
                <c:pt idx="484">
                  <c:v>0.89709185259366075</c:v>
                </c:pt>
                <c:pt idx="485">
                  <c:v>0.90594419579027297</c:v>
                </c:pt>
                <c:pt idx="486">
                  <c:v>0.85846033955430201</c:v>
                </c:pt>
                <c:pt idx="487">
                  <c:v>0.85008808477010434</c:v>
                </c:pt>
                <c:pt idx="488">
                  <c:v>0.85056146073797712</c:v>
                </c:pt>
                <c:pt idx="489">
                  <c:v>0.85735082196178924</c:v>
                </c:pt>
                <c:pt idx="490">
                  <c:v>0.8959464913191485</c:v>
                </c:pt>
                <c:pt idx="491">
                  <c:v>0.89509387599163104</c:v>
                </c:pt>
                <c:pt idx="492">
                  <c:v>0.85085519153173417</c:v>
                </c:pt>
                <c:pt idx="493">
                  <c:v>0.92892271579844565</c:v>
                </c:pt>
                <c:pt idx="494">
                  <c:v>0.92112624366755169</c:v>
                </c:pt>
                <c:pt idx="495">
                  <c:v>0.88177201950797413</c:v>
                </c:pt>
                <c:pt idx="496">
                  <c:v>0.86002999878255082</c:v>
                </c:pt>
                <c:pt idx="497">
                  <c:v>0.87894792183342896</c:v>
                </c:pt>
                <c:pt idx="498">
                  <c:v>0.94425252312204422</c:v>
                </c:pt>
                <c:pt idx="499">
                  <c:v>0.93001878976259122</c:v>
                </c:pt>
                <c:pt idx="500">
                  <c:v>0.94627690020014144</c:v>
                </c:pt>
                <c:pt idx="501">
                  <c:v>0.92913317216914659</c:v>
                </c:pt>
                <c:pt idx="502">
                  <c:v>0.92939554295174731</c:v>
                </c:pt>
                <c:pt idx="503">
                  <c:v>0.9211301153548207</c:v>
                </c:pt>
                <c:pt idx="504">
                  <c:v>0.8800093451374833</c:v>
                </c:pt>
                <c:pt idx="505">
                  <c:v>0.91031607858101038</c:v>
                </c:pt>
                <c:pt idx="506">
                  <c:v>0.90021621266459917</c:v>
                </c:pt>
                <c:pt idx="507">
                  <c:v>0.90771685002787028</c:v>
                </c:pt>
                <c:pt idx="508">
                  <c:v>0.94522307076007595</c:v>
                </c:pt>
                <c:pt idx="509">
                  <c:v>0.86352067586072923</c:v>
                </c:pt>
                <c:pt idx="510">
                  <c:v>0.89683932539702904</c:v>
                </c:pt>
                <c:pt idx="511">
                  <c:v>0.91048576865956177</c:v>
                </c:pt>
                <c:pt idx="512">
                  <c:v>0.85471278840392217</c:v>
                </c:pt>
                <c:pt idx="513">
                  <c:v>0.93101231692153696</c:v>
                </c:pt>
                <c:pt idx="514">
                  <c:v>0.91501823094363244</c:v>
                </c:pt>
                <c:pt idx="515">
                  <c:v>0.92015897373475963</c:v>
                </c:pt>
                <c:pt idx="516">
                  <c:v>0.86772696333105703</c:v>
                </c:pt>
                <c:pt idx="517">
                  <c:v>0.87447505847191731</c:v>
                </c:pt>
                <c:pt idx="518">
                  <c:v>0.85673730659753333</c:v>
                </c:pt>
                <c:pt idx="519">
                  <c:v>0.90041957699113151</c:v>
                </c:pt>
                <c:pt idx="520">
                  <c:v>0.8966213371468994</c:v>
                </c:pt>
                <c:pt idx="521">
                  <c:v>0.84757779167139835</c:v>
                </c:pt>
                <c:pt idx="522">
                  <c:v>0.85954568709707191</c:v>
                </c:pt>
                <c:pt idx="523">
                  <c:v>0.87973482251510982</c:v>
                </c:pt>
                <c:pt idx="524">
                  <c:v>0.80730982995038814</c:v>
                </c:pt>
                <c:pt idx="525">
                  <c:v>0.81240877676906831</c:v>
                </c:pt>
                <c:pt idx="526">
                  <c:v>0.83402549291217032</c:v>
                </c:pt>
                <c:pt idx="527">
                  <c:v>0.83879569927937814</c:v>
                </c:pt>
                <c:pt idx="528">
                  <c:v>0.81806035857305603</c:v>
                </c:pt>
                <c:pt idx="529">
                  <c:v>0.8377235538812744</c:v>
                </c:pt>
                <c:pt idx="530">
                  <c:v>0.81802000589524015</c:v>
                </c:pt>
                <c:pt idx="531">
                  <c:v>0.7660410368903865</c:v>
                </c:pt>
                <c:pt idx="532">
                  <c:v>0.75946981973172034</c:v>
                </c:pt>
                <c:pt idx="533">
                  <c:v>0.78541104212292956</c:v>
                </c:pt>
                <c:pt idx="534">
                  <c:v>0.78033934673922434</c:v>
                </c:pt>
                <c:pt idx="535">
                  <c:v>0.77260808655379831</c:v>
                </c:pt>
                <c:pt idx="536">
                  <c:v>0.78064008133182883</c:v>
                </c:pt>
                <c:pt idx="537">
                  <c:v>0.74269539071498103</c:v>
                </c:pt>
                <c:pt idx="538">
                  <c:v>0.74502565225826556</c:v>
                </c:pt>
                <c:pt idx="539">
                  <c:v>0.74882136648789932</c:v>
                </c:pt>
                <c:pt idx="540">
                  <c:v>0.69565525631025804</c:v>
                </c:pt>
                <c:pt idx="541">
                  <c:v>0.70193438124765506</c:v>
                </c:pt>
                <c:pt idx="542">
                  <c:v>0.69396637292401464</c:v>
                </c:pt>
                <c:pt idx="543">
                  <c:v>0.71519117824018763</c:v>
                </c:pt>
                <c:pt idx="544">
                  <c:v>0.67873555904678207</c:v>
                </c:pt>
                <c:pt idx="545">
                  <c:v>0.6762792259161502</c:v>
                </c:pt>
                <c:pt idx="546">
                  <c:v>0.6475840858327554</c:v>
                </c:pt>
                <c:pt idx="547">
                  <c:v>0.68629100641520591</c:v>
                </c:pt>
                <c:pt idx="548">
                  <c:v>0.62454511869081308</c:v>
                </c:pt>
                <c:pt idx="549">
                  <c:v>0.635943657431565</c:v>
                </c:pt>
                <c:pt idx="550">
                  <c:v>0.60919836850855291</c:v>
                </c:pt>
                <c:pt idx="551">
                  <c:v>0.62868083719184897</c:v>
                </c:pt>
                <c:pt idx="552">
                  <c:v>0.58348421510995807</c:v>
                </c:pt>
                <c:pt idx="553">
                  <c:v>0.59988944134842392</c:v>
                </c:pt>
                <c:pt idx="554">
                  <c:v>0.56447435240169674</c:v>
                </c:pt>
                <c:pt idx="555">
                  <c:v>0.58004709730358672</c:v>
                </c:pt>
                <c:pt idx="556">
                  <c:v>0.54296098841926055</c:v>
                </c:pt>
                <c:pt idx="557">
                  <c:v>0.54381129979169329</c:v>
                </c:pt>
                <c:pt idx="558">
                  <c:v>0.51860645326008781</c:v>
                </c:pt>
                <c:pt idx="559">
                  <c:v>0.51348278331378649</c:v>
                </c:pt>
                <c:pt idx="560">
                  <c:v>0.50585309219846064</c:v>
                </c:pt>
                <c:pt idx="561">
                  <c:v>0.50183390892762092</c:v>
                </c:pt>
                <c:pt idx="562">
                  <c:v>0.47826779925291418</c:v>
                </c:pt>
                <c:pt idx="563">
                  <c:v>0.51050902114731678</c:v>
                </c:pt>
                <c:pt idx="564">
                  <c:v>0.46794606924247517</c:v>
                </c:pt>
                <c:pt idx="565">
                  <c:v>0.47989999517870724</c:v>
                </c:pt>
                <c:pt idx="566">
                  <c:v>0.43728487334776617</c:v>
                </c:pt>
                <c:pt idx="567">
                  <c:v>0.42976835990070961</c:v>
                </c:pt>
                <c:pt idx="568">
                  <c:v>0.4192506873908734</c:v>
                </c:pt>
                <c:pt idx="569">
                  <c:v>0.39137901265875213</c:v>
                </c:pt>
                <c:pt idx="570">
                  <c:v>0.39655011987668298</c:v>
                </c:pt>
                <c:pt idx="571">
                  <c:v>0.42221052145535948</c:v>
                </c:pt>
                <c:pt idx="572">
                  <c:v>0.39492477305325185</c:v>
                </c:pt>
                <c:pt idx="573">
                  <c:v>0.37806899038775266</c:v>
                </c:pt>
                <c:pt idx="574">
                  <c:v>0.37167653427829245</c:v>
                </c:pt>
                <c:pt idx="575">
                  <c:v>0.35273693448159826</c:v>
                </c:pt>
                <c:pt idx="576">
                  <c:v>0.34450100704208136</c:v>
                </c:pt>
                <c:pt idx="577">
                  <c:v>0.36734800432811388</c:v>
                </c:pt>
                <c:pt idx="578">
                  <c:v>0.33157102182919218</c:v>
                </c:pt>
                <c:pt idx="579">
                  <c:v>0.34390976439588694</c:v>
                </c:pt>
              </c:numCache>
            </c:numRef>
          </c:val>
          <c:smooth val="0"/>
          <c:extLst>
            <c:ext xmlns:c16="http://schemas.microsoft.com/office/drawing/2014/chart" uri="{C3380CC4-5D6E-409C-BE32-E72D297353CC}">
              <c16:uniqueId val="{00000005-46A6-46E3-BA95-D6E51753886A}"/>
            </c:ext>
          </c:extLst>
        </c:ser>
        <c:ser>
          <c:idx val="6"/>
          <c:order val="6"/>
          <c:tx>
            <c:strRef>
              <c:f>Sheet1!$H$1</c:f>
              <c:strCache>
                <c:ptCount val="1"/>
                <c:pt idx="0">
                  <c:v>G72U07R</c:v>
                </c:pt>
              </c:strCache>
            </c:strRef>
          </c:tx>
          <c:spPr>
            <a:ln w="19050" cap="rnd">
              <a:solidFill>
                <a:schemeClr val="accent1">
                  <a:lumMod val="60000"/>
                </a:schemeClr>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H$2:$H$581</c:f>
              <c:numCache>
                <c:formatCode>General</c:formatCode>
                <c:ptCount val="580"/>
                <c:pt idx="0">
                  <c:v>0</c:v>
                </c:pt>
                <c:pt idx="1">
                  <c:v>0</c:v>
                </c:pt>
                <c:pt idx="2">
                  <c:v>0</c:v>
                </c:pt>
                <c:pt idx="3">
                  <c:v>0</c:v>
                </c:pt>
                <c:pt idx="4">
                  <c:v>0</c:v>
                </c:pt>
                <c:pt idx="5">
                  <c:v>0</c:v>
                </c:pt>
                <c:pt idx="6">
                  <c:v>0</c:v>
                </c:pt>
                <c:pt idx="7">
                  <c:v>0</c:v>
                </c:pt>
                <c:pt idx="8">
                  <c:v>0</c:v>
                </c:pt>
                <c:pt idx="9">
                  <c:v>0</c:v>
                </c:pt>
                <c:pt idx="10">
                  <c:v>0</c:v>
                </c:pt>
                <c:pt idx="11">
                  <c:v>0</c:v>
                </c:pt>
                <c:pt idx="12">
                  <c:v>2.8275417054649111E-3</c:v>
                </c:pt>
                <c:pt idx="13">
                  <c:v>3.7024961647070774E-3</c:v>
                </c:pt>
                <c:pt idx="14">
                  <c:v>3.7743917860418928E-3</c:v>
                </c:pt>
                <c:pt idx="15">
                  <c:v>3.6592933045988233E-3</c:v>
                </c:pt>
                <c:pt idx="16">
                  <c:v>3.8132567935281842E-3</c:v>
                </c:pt>
                <c:pt idx="17">
                  <c:v>4.0585797570179966E-3</c:v>
                </c:pt>
                <c:pt idx="18">
                  <c:v>4.0966380482596928E-3</c:v>
                </c:pt>
                <c:pt idx="19">
                  <c:v>4.2601023701297203E-3</c:v>
                </c:pt>
                <c:pt idx="20">
                  <c:v>4.4313704793257271E-3</c:v>
                </c:pt>
                <c:pt idx="21">
                  <c:v>4.4566348016660644E-3</c:v>
                </c:pt>
                <c:pt idx="22">
                  <c:v>4.2585821347046141E-3</c:v>
                </c:pt>
                <c:pt idx="23">
                  <c:v>4.5973299287254844E-3</c:v>
                </c:pt>
                <c:pt idx="24">
                  <c:v>4.4946611149313748E-3</c:v>
                </c:pt>
                <c:pt idx="25">
                  <c:v>4.7206874757109597E-3</c:v>
                </c:pt>
                <c:pt idx="26">
                  <c:v>4.4919133615665477E-3</c:v>
                </c:pt>
                <c:pt idx="27">
                  <c:v>5.0323628052759634E-3</c:v>
                </c:pt>
                <c:pt idx="28">
                  <c:v>4.9515137485820768E-3</c:v>
                </c:pt>
                <c:pt idx="29">
                  <c:v>5.1730697220743948E-3</c:v>
                </c:pt>
                <c:pt idx="30">
                  <c:v>5.1740885197249127E-3</c:v>
                </c:pt>
                <c:pt idx="31">
                  <c:v>5.2390303626839458E-3</c:v>
                </c:pt>
                <c:pt idx="32">
                  <c:v>5.064834289626262E-3</c:v>
                </c:pt>
                <c:pt idx="33">
                  <c:v>5.2541296804900139E-3</c:v>
                </c:pt>
                <c:pt idx="34">
                  <c:v>5.489145390555358E-3</c:v>
                </c:pt>
                <c:pt idx="35">
                  <c:v>5.1890613097570456E-3</c:v>
                </c:pt>
                <c:pt idx="36">
                  <c:v>5.4123291042593906E-3</c:v>
                </c:pt>
                <c:pt idx="37">
                  <c:v>5.5860239895885377E-3</c:v>
                </c:pt>
                <c:pt idx="38">
                  <c:v>5.7418334570259735E-3</c:v>
                </c:pt>
                <c:pt idx="39">
                  <c:v>5.6824926838329277E-3</c:v>
                </c:pt>
                <c:pt idx="40">
                  <c:v>5.6509811983423636E-3</c:v>
                </c:pt>
                <c:pt idx="41">
                  <c:v>5.623497216039784E-3</c:v>
                </c:pt>
                <c:pt idx="42">
                  <c:v>6.0571398864985877E-3</c:v>
                </c:pt>
                <c:pt idx="43">
                  <c:v>5.763912404685329E-3</c:v>
                </c:pt>
                <c:pt idx="44">
                  <c:v>5.888415850261567E-3</c:v>
                </c:pt>
                <c:pt idx="45">
                  <c:v>6.3905504500263244E-3</c:v>
                </c:pt>
                <c:pt idx="46">
                  <c:v>6.292614931792383E-3</c:v>
                </c:pt>
                <c:pt idx="47">
                  <c:v>5.964528477332416E-3</c:v>
                </c:pt>
                <c:pt idx="48">
                  <c:v>6.5542003640898308E-3</c:v>
                </c:pt>
                <c:pt idx="49">
                  <c:v>6.3274562470448589E-3</c:v>
                </c:pt>
                <c:pt idx="50">
                  <c:v>6.6207931839290055E-3</c:v>
                </c:pt>
                <c:pt idx="51">
                  <c:v>6.5059124300408068E-3</c:v>
                </c:pt>
                <c:pt idx="52">
                  <c:v>6.4122779428053677E-3</c:v>
                </c:pt>
                <c:pt idx="53">
                  <c:v>6.6431969885477156E-3</c:v>
                </c:pt>
                <c:pt idx="54">
                  <c:v>6.5380425498993075E-3</c:v>
                </c:pt>
                <c:pt idx="55">
                  <c:v>6.4730927830354053E-3</c:v>
                </c:pt>
                <c:pt idx="56">
                  <c:v>6.5522720954319415E-3</c:v>
                </c:pt>
                <c:pt idx="57">
                  <c:v>6.4786522876407954E-3</c:v>
                </c:pt>
                <c:pt idx="58">
                  <c:v>6.5555148036870441E-3</c:v>
                </c:pt>
                <c:pt idx="59">
                  <c:v>6.9310629824007076E-3</c:v>
                </c:pt>
                <c:pt idx="60">
                  <c:v>6.7904457134566375E-3</c:v>
                </c:pt>
                <c:pt idx="61">
                  <c:v>6.8089084835771703E-3</c:v>
                </c:pt>
                <c:pt idx="62">
                  <c:v>6.6271198153490668E-3</c:v>
                </c:pt>
                <c:pt idx="63">
                  <c:v>7.1048038407597143E-3</c:v>
                </c:pt>
                <c:pt idx="64">
                  <c:v>7.1220706692631305E-3</c:v>
                </c:pt>
                <c:pt idx="65">
                  <c:v>7.3798465640727753E-3</c:v>
                </c:pt>
                <c:pt idx="66">
                  <c:v>6.8728651963785616E-3</c:v>
                </c:pt>
                <c:pt idx="67">
                  <c:v>7.3607299809687185E-3</c:v>
                </c:pt>
                <c:pt idx="68">
                  <c:v>7.409375114235622E-3</c:v>
                </c:pt>
                <c:pt idx="69">
                  <c:v>7.304832486154488E-3</c:v>
                </c:pt>
                <c:pt idx="70">
                  <c:v>7.1072245411676546E-3</c:v>
                </c:pt>
                <c:pt idx="71">
                  <c:v>7.0391636104443671E-3</c:v>
                </c:pt>
                <c:pt idx="72">
                  <c:v>7.328615868620175E-3</c:v>
                </c:pt>
                <c:pt idx="73">
                  <c:v>7.1685290001175898E-3</c:v>
                </c:pt>
                <c:pt idx="74">
                  <c:v>6.955517260093939E-3</c:v>
                </c:pt>
                <c:pt idx="75">
                  <c:v>7.2693771622485371E-3</c:v>
                </c:pt>
                <c:pt idx="76">
                  <c:v>7.5639120328675272E-3</c:v>
                </c:pt>
                <c:pt idx="77">
                  <c:v>7.5579710033214682E-3</c:v>
                </c:pt>
                <c:pt idx="78">
                  <c:v>7.4153743525209037E-3</c:v>
                </c:pt>
                <c:pt idx="79">
                  <c:v>7.3202045467787736E-3</c:v>
                </c:pt>
                <c:pt idx="80">
                  <c:v>7.4414007141327572E-3</c:v>
                </c:pt>
                <c:pt idx="81">
                  <c:v>7.2813036568418685E-3</c:v>
                </c:pt>
                <c:pt idx="82">
                  <c:v>6.8542287982766752E-3</c:v>
                </c:pt>
                <c:pt idx="83">
                  <c:v>7.0722157850278099E-3</c:v>
                </c:pt>
                <c:pt idx="84">
                  <c:v>7.4429685145733036E-3</c:v>
                </c:pt>
                <c:pt idx="85">
                  <c:v>7.1374385129155645E-3</c:v>
                </c:pt>
                <c:pt idx="86">
                  <c:v>7.3536128492597691E-3</c:v>
                </c:pt>
                <c:pt idx="87">
                  <c:v>7.0067396372140217E-3</c:v>
                </c:pt>
                <c:pt idx="88">
                  <c:v>6.8180484716545498E-3</c:v>
                </c:pt>
                <c:pt idx="89">
                  <c:v>7.0719619851831519E-3</c:v>
                </c:pt>
                <c:pt idx="90">
                  <c:v>7.1964047077189832E-3</c:v>
                </c:pt>
                <c:pt idx="91">
                  <c:v>6.6880738143582251E-3</c:v>
                </c:pt>
                <c:pt idx="92">
                  <c:v>7.2174413372979871E-3</c:v>
                </c:pt>
                <c:pt idx="93">
                  <c:v>7.003413418070841E-3</c:v>
                </c:pt>
                <c:pt idx="94">
                  <c:v>6.614484348553681E-3</c:v>
                </c:pt>
                <c:pt idx="95">
                  <c:v>7.0942974213372249E-3</c:v>
                </c:pt>
                <c:pt idx="96">
                  <c:v>6.7330452159042398E-3</c:v>
                </c:pt>
                <c:pt idx="97">
                  <c:v>7.177895243641169E-3</c:v>
                </c:pt>
                <c:pt idx="98">
                  <c:v>7.0824106292343026E-3</c:v>
                </c:pt>
                <c:pt idx="99">
                  <c:v>6.7664338649053926E-3</c:v>
                </c:pt>
                <c:pt idx="100">
                  <c:v>6.5870987961561328E-3</c:v>
                </c:pt>
                <c:pt idx="101">
                  <c:v>6.4473900670290671E-3</c:v>
                </c:pt>
                <c:pt idx="102">
                  <c:v>6.729350722294569E-3</c:v>
                </c:pt>
                <c:pt idx="103">
                  <c:v>6.3708835312003987E-3</c:v>
                </c:pt>
                <c:pt idx="104">
                  <c:v>6.9178225826537886E-3</c:v>
                </c:pt>
                <c:pt idx="105">
                  <c:v>6.7817467493876777E-3</c:v>
                </c:pt>
                <c:pt idx="106">
                  <c:v>6.3242765092652291E-3</c:v>
                </c:pt>
                <c:pt idx="107">
                  <c:v>6.7881017524092464E-3</c:v>
                </c:pt>
                <c:pt idx="108">
                  <c:v>6.7592634989009099E-3</c:v>
                </c:pt>
                <c:pt idx="109">
                  <c:v>6.1903647605454836E-3</c:v>
                </c:pt>
                <c:pt idx="110">
                  <c:v>6.221896837613608E-3</c:v>
                </c:pt>
                <c:pt idx="111">
                  <c:v>6.1961994621272413E-3</c:v>
                </c:pt>
                <c:pt idx="112">
                  <c:v>6.2437548366534278E-3</c:v>
                </c:pt>
                <c:pt idx="113">
                  <c:v>6.4383629931763454E-3</c:v>
                </c:pt>
                <c:pt idx="114">
                  <c:v>6.5929618182118885E-3</c:v>
                </c:pt>
                <c:pt idx="115">
                  <c:v>6.3740246253937037E-3</c:v>
                </c:pt>
                <c:pt idx="116">
                  <c:v>6.4862569702091042E-3</c:v>
                </c:pt>
                <c:pt idx="117">
                  <c:v>6.5460985621556929E-3</c:v>
                </c:pt>
                <c:pt idx="118">
                  <c:v>6.0273714340672189E-3</c:v>
                </c:pt>
                <c:pt idx="119">
                  <c:v>6.2727454163454301E-3</c:v>
                </c:pt>
                <c:pt idx="120">
                  <c:v>5.9392075581962142E-3</c:v>
                </c:pt>
                <c:pt idx="121">
                  <c:v>6.3354633995796831E-3</c:v>
                </c:pt>
                <c:pt idx="122">
                  <c:v>6.2360931066312323E-3</c:v>
                </c:pt>
                <c:pt idx="123">
                  <c:v>6.191402092788869E-3</c:v>
                </c:pt>
                <c:pt idx="124">
                  <c:v>6.1481151442461237E-3</c:v>
                </c:pt>
                <c:pt idx="125">
                  <c:v>5.7882901204679002E-3</c:v>
                </c:pt>
                <c:pt idx="126">
                  <c:v>5.8314047020203048E-3</c:v>
                </c:pt>
                <c:pt idx="127">
                  <c:v>5.9193502139670917E-3</c:v>
                </c:pt>
                <c:pt idx="128">
                  <c:v>6.246205907639588E-3</c:v>
                </c:pt>
                <c:pt idx="129">
                  <c:v>6.1591746956203442E-3</c:v>
                </c:pt>
                <c:pt idx="130">
                  <c:v>5.9276025087923977E-3</c:v>
                </c:pt>
                <c:pt idx="131">
                  <c:v>5.9075604959111776E-3</c:v>
                </c:pt>
                <c:pt idx="132">
                  <c:v>6.1118738511190453E-3</c:v>
                </c:pt>
                <c:pt idx="133">
                  <c:v>5.8616954983036363E-3</c:v>
                </c:pt>
                <c:pt idx="134">
                  <c:v>6.177687211511196E-3</c:v>
                </c:pt>
                <c:pt idx="135">
                  <c:v>5.8159471993356054E-3</c:v>
                </c:pt>
                <c:pt idx="136">
                  <c:v>6.1169195283609602E-3</c:v>
                </c:pt>
                <c:pt idx="137">
                  <c:v>6.0497628543724246E-3</c:v>
                </c:pt>
                <c:pt idx="138">
                  <c:v>6.0835851438436478E-3</c:v>
                </c:pt>
                <c:pt idx="139">
                  <c:v>6.3031329202221965E-3</c:v>
                </c:pt>
                <c:pt idx="140">
                  <c:v>6.3239789048503961E-3</c:v>
                </c:pt>
                <c:pt idx="141">
                  <c:v>6.072569941263835E-3</c:v>
                </c:pt>
                <c:pt idx="142">
                  <c:v>6.0178680792441694E-3</c:v>
                </c:pt>
                <c:pt idx="143">
                  <c:v>6.38809763222718E-3</c:v>
                </c:pt>
                <c:pt idx="144">
                  <c:v>6.3565410553775873E-3</c:v>
                </c:pt>
                <c:pt idx="145">
                  <c:v>6.3960497945172324E-3</c:v>
                </c:pt>
                <c:pt idx="146">
                  <c:v>6.2369020289116282E-3</c:v>
                </c:pt>
                <c:pt idx="147">
                  <c:v>6.2811363205098536E-3</c:v>
                </c:pt>
                <c:pt idx="148">
                  <c:v>6.546056822603669E-3</c:v>
                </c:pt>
                <c:pt idx="149">
                  <c:v>6.0101581536661994E-3</c:v>
                </c:pt>
                <c:pt idx="150">
                  <c:v>6.1104343364034005E-3</c:v>
                </c:pt>
                <c:pt idx="151">
                  <c:v>6.2418206817481834E-3</c:v>
                </c:pt>
                <c:pt idx="152">
                  <c:v>6.0872483193115693E-3</c:v>
                </c:pt>
                <c:pt idx="153">
                  <c:v>6.4632222993335035E-3</c:v>
                </c:pt>
                <c:pt idx="154">
                  <c:v>6.2690681504911968E-3</c:v>
                </c:pt>
                <c:pt idx="155">
                  <c:v>6.4381145715485463E-3</c:v>
                </c:pt>
                <c:pt idx="156">
                  <c:v>6.7056428253124342E-3</c:v>
                </c:pt>
                <c:pt idx="157">
                  <c:v>6.7240932951510811E-3</c:v>
                </c:pt>
                <c:pt idx="158">
                  <c:v>6.6585591301189535E-3</c:v>
                </c:pt>
                <c:pt idx="159">
                  <c:v>6.844704872769722E-3</c:v>
                </c:pt>
                <c:pt idx="160">
                  <c:v>6.4639068863292177E-3</c:v>
                </c:pt>
                <c:pt idx="161">
                  <c:v>6.7334184866394333E-3</c:v>
                </c:pt>
                <c:pt idx="162">
                  <c:v>7.2106448399442604E-3</c:v>
                </c:pt>
                <c:pt idx="163">
                  <c:v>7.0379392092493904E-3</c:v>
                </c:pt>
                <c:pt idx="164">
                  <c:v>7.1385135200095406E-3</c:v>
                </c:pt>
                <c:pt idx="165">
                  <c:v>6.9622928504963037E-3</c:v>
                </c:pt>
                <c:pt idx="166">
                  <c:v>6.9065226297809288E-3</c:v>
                </c:pt>
                <c:pt idx="167">
                  <c:v>7.0833242462064686E-3</c:v>
                </c:pt>
                <c:pt idx="168">
                  <c:v>7.0450304675133048E-3</c:v>
                </c:pt>
                <c:pt idx="169">
                  <c:v>7.0073317651331256E-3</c:v>
                </c:pt>
                <c:pt idx="170">
                  <c:v>7.2837047294377491E-3</c:v>
                </c:pt>
                <c:pt idx="171">
                  <c:v>7.7547403584435305E-3</c:v>
                </c:pt>
                <c:pt idx="172">
                  <c:v>7.5440007338356489E-3</c:v>
                </c:pt>
                <c:pt idx="173">
                  <c:v>7.3160829007218606E-3</c:v>
                </c:pt>
                <c:pt idx="174">
                  <c:v>7.7517272366007571E-3</c:v>
                </c:pt>
                <c:pt idx="175">
                  <c:v>7.9935438063215482E-3</c:v>
                </c:pt>
                <c:pt idx="176">
                  <c:v>8.0547102889647997E-3</c:v>
                </c:pt>
                <c:pt idx="177">
                  <c:v>8.3099333987268573E-3</c:v>
                </c:pt>
                <c:pt idx="178">
                  <c:v>7.7017310978759338E-3</c:v>
                </c:pt>
                <c:pt idx="179">
                  <c:v>8.4586045119282374E-3</c:v>
                </c:pt>
                <c:pt idx="180">
                  <c:v>7.8944736791462244E-3</c:v>
                </c:pt>
                <c:pt idx="181">
                  <c:v>8.4864282119849338E-3</c:v>
                </c:pt>
                <c:pt idx="182">
                  <c:v>8.4608559179322404E-3</c:v>
                </c:pt>
                <c:pt idx="183">
                  <c:v>8.7693204763172224E-3</c:v>
                </c:pt>
                <c:pt idx="184">
                  <c:v>8.4838625085872504E-3</c:v>
                </c:pt>
                <c:pt idx="185">
                  <c:v>8.1381924857685285E-3</c:v>
                </c:pt>
                <c:pt idx="186">
                  <c:v>8.7928714096142911E-3</c:v>
                </c:pt>
                <c:pt idx="187">
                  <c:v>8.413313656746536E-3</c:v>
                </c:pt>
                <c:pt idx="188">
                  <c:v>8.7582910158133642E-3</c:v>
                </c:pt>
                <c:pt idx="189">
                  <c:v>8.3662131440588056E-3</c:v>
                </c:pt>
                <c:pt idx="190">
                  <c:v>8.6160550431472853E-3</c:v>
                </c:pt>
                <c:pt idx="191">
                  <c:v>8.8156079282851324E-3</c:v>
                </c:pt>
                <c:pt idx="192">
                  <c:v>8.9016086111170616E-3</c:v>
                </c:pt>
                <c:pt idx="193">
                  <c:v>9.1606060206885897E-3</c:v>
                </c:pt>
                <c:pt idx="194">
                  <c:v>9.0497072711740387E-3</c:v>
                </c:pt>
                <c:pt idx="195">
                  <c:v>8.8620435590710343E-3</c:v>
                </c:pt>
                <c:pt idx="196">
                  <c:v>8.7463746882130051E-3</c:v>
                </c:pt>
                <c:pt idx="197">
                  <c:v>8.9369668742663184E-3</c:v>
                </c:pt>
                <c:pt idx="198">
                  <c:v>9.5995264191730423E-3</c:v>
                </c:pt>
                <c:pt idx="199">
                  <c:v>9.405516699998626E-3</c:v>
                </c:pt>
                <c:pt idx="200">
                  <c:v>9.5846134270092427E-3</c:v>
                </c:pt>
                <c:pt idx="201">
                  <c:v>9.7590717621025592E-3</c:v>
                </c:pt>
                <c:pt idx="202">
                  <c:v>9.7546696260283634E-3</c:v>
                </c:pt>
                <c:pt idx="203">
                  <c:v>9.2720639190036376E-3</c:v>
                </c:pt>
                <c:pt idx="204">
                  <c:v>9.9651476525420939E-3</c:v>
                </c:pt>
                <c:pt idx="205">
                  <c:v>9.1358022953026679E-3</c:v>
                </c:pt>
                <c:pt idx="206">
                  <c:v>9.2731353101013717E-3</c:v>
                </c:pt>
                <c:pt idx="207">
                  <c:v>9.6349952097378212E-3</c:v>
                </c:pt>
                <c:pt idx="208">
                  <c:v>9.5725665915190258E-3</c:v>
                </c:pt>
                <c:pt idx="209">
                  <c:v>9.2999745256228134E-3</c:v>
                </c:pt>
                <c:pt idx="210">
                  <c:v>1.0092969095826165E-2</c:v>
                </c:pt>
                <c:pt idx="211">
                  <c:v>9.3515569049841714E-3</c:v>
                </c:pt>
                <c:pt idx="212">
                  <c:v>9.5283981544448965E-3</c:v>
                </c:pt>
                <c:pt idx="213">
                  <c:v>1.0062524415098629E-2</c:v>
                </c:pt>
                <c:pt idx="214">
                  <c:v>9.7783150220729191E-3</c:v>
                </c:pt>
                <c:pt idx="215">
                  <c:v>9.7587094728577139E-3</c:v>
                </c:pt>
                <c:pt idx="216">
                  <c:v>9.8693580947786397E-3</c:v>
                </c:pt>
                <c:pt idx="217">
                  <c:v>9.7950876933678658E-3</c:v>
                </c:pt>
                <c:pt idx="218">
                  <c:v>9.6360041705418342E-3</c:v>
                </c:pt>
                <c:pt idx="219">
                  <c:v>9.4794580239768861E-3</c:v>
                </c:pt>
                <c:pt idx="220">
                  <c:v>9.6364088214410826E-3</c:v>
                </c:pt>
                <c:pt idx="221">
                  <c:v>9.4791565324067774E-3</c:v>
                </c:pt>
                <c:pt idx="222">
                  <c:v>9.6020660861172568E-3</c:v>
                </c:pt>
                <c:pt idx="223">
                  <c:v>9.2090425831360938E-3</c:v>
                </c:pt>
                <c:pt idx="224">
                  <c:v>9.9410689205077906E-3</c:v>
                </c:pt>
                <c:pt idx="225">
                  <c:v>9.1408281923194539E-3</c:v>
                </c:pt>
                <c:pt idx="226">
                  <c:v>9.7269387577419552E-3</c:v>
                </c:pt>
                <c:pt idx="227">
                  <c:v>9.1477422384905731E-3</c:v>
                </c:pt>
                <c:pt idx="228">
                  <c:v>9.9488834084474429E-3</c:v>
                </c:pt>
                <c:pt idx="229">
                  <c:v>9.4855475287020201E-3</c:v>
                </c:pt>
                <c:pt idx="230">
                  <c:v>9.914532388106365E-3</c:v>
                </c:pt>
                <c:pt idx="231">
                  <c:v>9.5888636295601744E-3</c:v>
                </c:pt>
                <c:pt idx="232">
                  <c:v>9.6558308747671275E-3</c:v>
                </c:pt>
                <c:pt idx="233">
                  <c:v>9.3329099516405115E-3</c:v>
                </c:pt>
                <c:pt idx="234">
                  <c:v>9.572686707613182E-3</c:v>
                </c:pt>
                <c:pt idx="235">
                  <c:v>9.0442282404193768E-3</c:v>
                </c:pt>
                <c:pt idx="236">
                  <c:v>9.2354008700847867E-3</c:v>
                </c:pt>
                <c:pt idx="237">
                  <c:v>9.5673264883865423E-3</c:v>
                </c:pt>
                <c:pt idx="238">
                  <c:v>8.9899522626162142E-3</c:v>
                </c:pt>
                <c:pt idx="239">
                  <c:v>8.9587754171927166E-3</c:v>
                </c:pt>
                <c:pt idx="240">
                  <c:v>8.8650393207825497E-3</c:v>
                </c:pt>
                <c:pt idx="241">
                  <c:v>9.103408229459287E-3</c:v>
                </c:pt>
                <c:pt idx="242">
                  <c:v>8.7311503498279947E-3</c:v>
                </c:pt>
                <c:pt idx="243">
                  <c:v>8.9445826423314601E-3</c:v>
                </c:pt>
                <c:pt idx="244">
                  <c:v>8.8439207559727652E-3</c:v>
                </c:pt>
                <c:pt idx="245">
                  <c:v>8.8469347760917281E-3</c:v>
                </c:pt>
                <c:pt idx="246">
                  <c:v>8.1755452248278432E-3</c:v>
                </c:pt>
                <c:pt idx="247">
                  <c:v>8.7981064073519161E-3</c:v>
                </c:pt>
                <c:pt idx="248">
                  <c:v>8.7978121866168039E-3</c:v>
                </c:pt>
                <c:pt idx="249">
                  <c:v>8.0376556209327248E-3</c:v>
                </c:pt>
                <c:pt idx="250">
                  <c:v>7.9671815291021322E-3</c:v>
                </c:pt>
                <c:pt idx="251">
                  <c:v>8.3367448431501904E-3</c:v>
                </c:pt>
                <c:pt idx="252">
                  <c:v>8.3618456806437598E-3</c:v>
                </c:pt>
                <c:pt idx="253">
                  <c:v>7.8663055478082715E-3</c:v>
                </c:pt>
                <c:pt idx="254">
                  <c:v>8.1224444019289167E-3</c:v>
                </c:pt>
                <c:pt idx="255">
                  <c:v>7.5156222851312082E-3</c:v>
                </c:pt>
                <c:pt idx="256">
                  <c:v>7.8760060360336358E-3</c:v>
                </c:pt>
                <c:pt idx="257">
                  <c:v>7.9188565118396958E-3</c:v>
                </c:pt>
                <c:pt idx="258">
                  <c:v>7.2676233162379516E-3</c:v>
                </c:pt>
                <c:pt idx="259">
                  <c:v>7.8299838352535369E-3</c:v>
                </c:pt>
                <c:pt idx="260">
                  <c:v>7.1662175387685965E-3</c:v>
                </c:pt>
                <c:pt idx="261">
                  <c:v>7.161907828602457E-3</c:v>
                </c:pt>
                <c:pt idx="262">
                  <c:v>7.4520411697358083E-3</c:v>
                </c:pt>
                <c:pt idx="263">
                  <c:v>6.8907367963540831E-3</c:v>
                </c:pt>
                <c:pt idx="264">
                  <c:v>6.8198976671766318E-3</c:v>
                </c:pt>
                <c:pt idx="265">
                  <c:v>7.2025732307114069E-3</c:v>
                </c:pt>
                <c:pt idx="266">
                  <c:v>7.0848395085331851E-3</c:v>
                </c:pt>
                <c:pt idx="267">
                  <c:v>6.7006360361159768E-3</c:v>
                </c:pt>
                <c:pt idx="268">
                  <c:v>6.9735094471380212E-3</c:v>
                </c:pt>
                <c:pt idx="269">
                  <c:v>6.4120835173634661E-3</c:v>
                </c:pt>
                <c:pt idx="270">
                  <c:v>6.6044905152033706E-3</c:v>
                </c:pt>
                <c:pt idx="271">
                  <c:v>6.2580840329173135E-3</c:v>
                </c:pt>
                <c:pt idx="272">
                  <c:v>6.2201845737825138E-3</c:v>
                </c:pt>
                <c:pt idx="273">
                  <c:v>6.5735699687776844E-3</c:v>
                </c:pt>
                <c:pt idx="274">
                  <c:v>6.262670326604703E-3</c:v>
                </c:pt>
                <c:pt idx="275">
                  <c:v>6.3229762720525724E-3</c:v>
                </c:pt>
                <c:pt idx="276">
                  <c:v>6.3688016260921194E-3</c:v>
                </c:pt>
                <c:pt idx="277">
                  <c:v>6.1395494950206297E-3</c:v>
                </c:pt>
                <c:pt idx="278">
                  <c:v>6.0174486254319978E-3</c:v>
                </c:pt>
                <c:pt idx="279">
                  <c:v>6.2291287724772996E-3</c:v>
                </c:pt>
                <c:pt idx="280">
                  <c:v>5.826568376320655E-3</c:v>
                </c:pt>
                <c:pt idx="281">
                  <c:v>5.66797495379658E-3</c:v>
                </c:pt>
                <c:pt idx="282">
                  <c:v>5.5977815651101276E-3</c:v>
                </c:pt>
                <c:pt idx="283">
                  <c:v>5.5366770330967331E-3</c:v>
                </c:pt>
                <c:pt idx="284">
                  <c:v>5.9581513451946238E-3</c:v>
                </c:pt>
                <c:pt idx="285">
                  <c:v>5.4955451605308457E-3</c:v>
                </c:pt>
                <c:pt idx="286">
                  <c:v>5.7161355713763714E-3</c:v>
                </c:pt>
                <c:pt idx="287">
                  <c:v>5.7401932240888718E-3</c:v>
                </c:pt>
                <c:pt idx="288">
                  <c:v>5.4647648307980983E-3</c:v>
                </c:pt>
                <c:pt idx="289">
                  <c:v>5.6837676319108727E-3</c:v>
                </c:pt>
                <c:pt idx="290">
                  <c:v>5.124300307194257E-3</c:v>
                </c:pt>
                <c:pt idx="291">
                  <c:v>5.3847546103451514E-3</c:v>
                </c:pt>
                <c:pt idx="292">
                  <c:v>5.5436514864918357E-3</c:v>
                </c:pt>
                <c:pt idx="293">
                  <c:v>5.1140167018995548E-3</c:v>
                </c:pt>
                <c:pt idx="294">
                  <c:v>5.1675171671937015E-3</c:v>
                </c:pt>
                <c:pt idx="295">
                  <c:v>5.0939604635859975E-3</c:v>
                </c:pt>
                <c:pt idx="296">
                  <c:v>5.4009998036573274E-3</c:v>
                </c:pt>
                <c:pt idx="297">
                  <c:v>5.335388805274113E-3</c:v>
                </c:pt>
                <c:pt idx="298">
                  <c:v>5.2470426999434577E-3</c:v>
                </c:pt>
                <c:pt idx="299">
                  <c:v>4.9495199307360736E-3</c:v>
                </c:pt>
                <c:pt idx="300">
                  <c:v>5.7753255496073141E-3</c:v>
                </c:pt>
                <c:pt idx="301">
                  <c:v>6.5181132771078669E-3</c:v>
                </c:pt>
                <c:pt idx="302">
                  <c:v>7.1385701715694161E-3</c:v>
                </c:pt>
                <c:pt idx="303">
                  <c:v>8.3542766798127381E-3</c:v>
                </c:pt>
                <c:pt idx="304">
                  <c:v>9.1470316607454895E-3</c:v>
                </c:pt>
                <c:pt idx="305">
                  <c:v>1.0399970633743085E-2</c:v>
                </c:pt>
                <c:pt idx="306">
                  <c:v>1.2605332407638154E-2</c:v>
                </c:pt>
                <c:pt idx="307">
                  <c:v>1.3740069226604302E-2</c:v>
                </c:pt>
                <c:pt idx="308">
                  <c:v>1.5364535753581009E-2</c:v>
                </c:pt>
                <c:pt idx="309">
                  <c:v>1.6462880566311174E-2</c:v>
                </c:pt>
                <c:pt idx="310">
                  <c:v>1.7757864780009288E-2</c:v>
                </c:pt>
                <c:pt idx="311">
                  <c:v>1.9156609515707742E-2</c:v>
                </c:pt>
                <c:pt idx="312">
                  <c:v>2.0432840468777778E-2</c:v>
                </c:pt>
                <c:pt idx="313">
                  <c:v>2.1913798426617698E-2</c:v>
                </c:pt>
                <c:pt idx="314">
                  <c:v>2.4601125286694801E-2</c:v>
                </c:pt>
                <c:pt idx="315">
                  <c:v>2.6695727201038383E-2</c:v>
                </c:pt>
                <c:pt idx="316">
                  <c:v>2.6585786632708157E-2</c:v>
                </c:pt>
                <c:pt idx="317">
                  <c:v>2.8744434727447723E-2</c:v>
                </c:pt>
                <c:pt idx="318">
                  <c:v>3.129112370270349E-2</c:v>
                </c:pt>
                <c:pt idx="319">
                  <c:v>3.0775924182796024E-2</c:v>
                </c:pt>
                <c:pt idx="320">
                  <c:v>3.2943900025601637E-2</c:v>
                </c:pt>
                <c:pt idx="321">
                  <c:v>3.703980880476801E-2</c:v>
                </c:pt>
                <c:pt idx="322">
                  <c:v>3.6857081731279849E-2</c:v>
                </c:pt>
                <c:pt idx="323">
                  <c:v>4.0135308543166555E-2</c:v>
                </c:pt>
                <c:pt idx="324">
                  <c:v>4.1629188491960248E-2</c:v>
                </c:pt>
                <c:pt idx="325">
                  <c:v>4.0459890084808589E-2</c:v>
                </c:pt>
                <c:pt idx="326">
                  <c:v>4.4432078086130464E-2</c:v>
                </c:pt>
                <c:pt idx="327">
                  <c:v>4.6826982964105077E-2</c:v>
                </c:pt>
                <c:pt idx="328">
                  <c:v>4.5701352204732829E-2</c:v>
                </c:pt>
                <c:pt idx="329">
                  <c:v>4.9664882046890672E-2</c:v>
                </c:pt>
                <c:pt idx="330">
                  <c:v>5.0487678240561752E-2</c:v>
                </c:pt>
                <c:pt idx="331">
                  <c:v>4.989532024167094E-2</c:v>
                </c:pt>
                <c:pt idx="332">
                  <c:v>5.0162586371005367E-2</c:v>
                </c:pt>
                <c:pt idx="333">
                  <c:v>5.511888333442938E-2</c:v>
                </c:pt>
                <c:pt idx="334">
                  <c:v>5.5363601229077193E-2</c:v>
                </c:pt>
                <c:pt idx="335">
                  <c:v>5.4263137036182831E-2</c:v>
                </c:pt>
                <c:pt idx="336">
                  <c:v>5.7800982318349216E-2</c:v>
                </c:pt>
                <c:pt idx="337">
                  <c:v>5.6744089167265324E-2</c:v>
                </c:pt>
                <c:pt idx="338">
                  <c:v>6.3814904306582126E-2</c:v>
                </c:pt>
                <c:pt idx="339">
                  <c:v>6.5300678313245583E-2</c:v>
                </c:pt>
                <c:pt idx="340">
                  <c:v>6.6942144945683443E-2</c:v>
                </c:pt>
                <c:pt idx="341">
                  <c:v>6.7628651018290506E-2</c:v>
                </c:pt>
                <c:pt idx="342">
                  <c:v>6.4022651616296208E-2</c:v>
                </c:pt>
                <c:pt idx="343">
                  <c:v>6.9549202491372947E-2</c:v>
                </c:pt>
                <c:pt idx="344">
                  <c:v>7.0177451895216722E-2</c:v>
                </c:pt>
                <c:pt idx="345">
                  <c:v>6.8911432125493541E-2</c:v>
                </c:pt>
                <c:pt idx="346">
                  <c:v>7.0460352426184633E-2</c:v>
                </c:pt>
                <c:pt idx="347">
                  <c:v>7.3671027070607784E-2</c:v>
                </c:pt>
                <c:pt idx="348">
                  <c:v>7.6976063060433683E-2</c:v>
                </c:pt>
                <c:pt idx="349">
                  <c:v>7.7980003991885219E-2</c:v>
                </c:pt>
                <c:pt idx="350">
                  <c:v>7.4055836245073031E-2</c:v>
                </c:pt>
                <c:pt idx="351">
                  <c:v>7.7829130663404078E-2</c:v>
                </c:pt>
                <c:pt idx="352">
                  <c:v>8.1932627604941521E-2</c:v>
                </c:pt>
                <c:pt idx="353">
                  <c:v>8.4341404270193127E-2</c:v>
                </c:pt>
                <c:pt idx="354">
                  <c:v>8.01065331768019E-2</c:v>
                </c:pt>
                <c:pt idx="355">
                  <c:v>8.0931795268510853E-2</c:v>
                </c:pt>
                <c:pt idx="356">
                  <c:v>8.0493863355481435E-2</c:v>
                </c:pt>
                <c:pt idx="357">
                  <c:v>8.4573016817266228E-2</c:v>
                </c:pt>
                <c:pt idx="358">
                  <c:v>8.4745307411279919E-2</c:v>
                </c:pt>
                <c:pt idx="359">
                  <c:v>8.8460033096829357E-2</c:v>
                </c:pt>
                <c:pt idx="360">
                  <c:v>8.5601019538405945E-2</c:v>
                </c:pt>
                <c:pt idx="361">
                  <c:v>8.9542887844655056E-2</c:v>
                </c:pt>
                <c:pt idx="362">
                  <c:v>9.0396768756010576E-2</c:v>
                </c:pt>
                <c:pt idx="363">
                  <c:v>9.2092761971330109E-2</c:v>
                </c:pt>
                <c:pt idx="364">
                  <c:v>8.9196806815828908E-2</c:v>
                </c:pt>
                <c:pt idx="365">
                  <c:v>9.4373819937436113E-2</c:v>
                </c:pt>
                <c:pt idx="366">
                  <c:v>8.9225191879470672E-2</c:v>
                </c:pt>
                <c:pt idx="367">
                  <c:v>9.4356352389137602E-2</c:v>
                </c:pt>
                <c:pt idx="368">
                  <c:v>8.9709982652582551E-2</c:v>
                </c:pt>
                <c:pt idx="369">
                  <c:v>9.215109915394748E-2</c:v>
                </c:pt>
                <c:pt idx="370">
                  <c:v>9.7682846703425141E-2</c:v>
                </c:pt>
                <c:pt idx="371">
                  <c:v>9.0212433764269614E-2</c:v>
                </c:pt>
                <c:pt idx="372">
                  <c:v>9.7453384241544649E-2</c:v>
                </c:pt>
                <c:pt idx="373">
                  <c:v>9.4140759461969689E-2</c:v>
                </c:pt>
                <c:pt idx="374">
                  <c:v>9.1607438539898584E-2</c:v>
                </c:pt>
                <c:pt idx="375">
                  <c:v>9.2446384329591097E-2</c:v>
                </c:pt>
                <c:pt idx="376">
                  <c:v>9.1526799950225168E-2</c:v>
                </c:pt>
                <c:pt idx="377">
                  <c:v>9.6223724437546967E-2</c:v>
                </c:pt>
                <c:pt idx="378">
                  <c:v>9.516162229770006E-2</c:v>
                </c:pt>
                <c:pt idx="379">
                  <c:v>9.9257434986831622E-2</c:v>
                </c:pt>
                <c:pt idx="380">
                  <c:v>9.4038108474578344E-2</c:v>
                </c:pt>
                <c:pt idx="381">
                  <c:v>0.10075454438968703</c:v>
                </c:pt>
                <c:pt idx="382">
                  <c:v>9.4214166693194656E-2</c:v>
                </c:pt>
                <c:pt idx="383">
                  <c:v>9.7294901601057346E-2</c:v>
                </c:pt>
                <c:pt idx="384">
                  <c:v>9.980990603778947E-2</c:v>
                </c:pt>
                <c:pt idx="385">
                  <c:v>9.92432203716926E-2</c:v>
                </c:pt>
                <c:pt idx="386">
                  <c:v>9.5913805194967131E-2</c:v>
                </c:pt>
                <c:pt idx="387">
                  <c:v>9.9810022615160046E-2</c:v>
                </c:pt>
                <c:pt idx="388">
                  <c:v>9.242766784256809E-2</c:v>
                </c:pt>
                <c:pt idx="389">
                  <c:v>9.9002608333920036E-2</c:v>
                </c:pt>
                <c:pt idx="390">
                  <c:v>9.5846292834116914E-2</c:v>
                </c:pt>
                <c:pt idx="391">
                  <c:v>9.9884981767793438E-2</c:v>
                </c:pt>
                <c:pt idx="392">
                  <c:v>9.295322833487181E-2</c:v>
                </c:pt>
                <c:pt idx="393">
                  <c:v>9.4514791238624843E-2</c:v>
                </c:pt>
                <c:pt idx="394">
                  <c:v>9.527436265090107E-2</c:v>
                </c:pt>
                <c:pt idx="395">
                  <c:v>9.8758550304867812E-2</c:v>
                </c:pt>
                <c:pt idx="396">
                  <c:v>9.3912818764755143E-2</c:v>
                </c:pt>
                <c:pt idx="397">
                  <c:v>9.5016584390830022E-2</c:v>
                </c:pt>
                <c:pt idx="398">
                  <c:v>9.6783329362506693E-2</c:v>
                </c:pt>
                <c:pt idx="399">
                  <c:v>9.8387404377065293E-2</c:v>
                </c:pt>
                <c:pt idx="400">
                  <c:v>8.9132316904235898E-2</c:v>
                </c:pt>
                <c:pt idx="401">
                  <c:v>9.2372248000967452E-2</c:v>
                </c:pt>
                <c:pt idx="402">
                  <c:v>8.979394745730758E-2</c:v>
                </c:pt>
                <c:pt idx="403">
                  <c:v>9.1852318870434921E-2</c:v>
                </c:pt>
                <c:pt idx="404">
                  <c:v>9.1676574572835318E-2</c:v>
                </c:pt>
                <c:pt idx="405">
                  <c:v>9.0964911741333851E-2</c:v>
                </c:pt>
                <c:pt idx="406">
                  <c:v>8.7294741463612546E-2</c:v>
                </c:pt>
                <c:pt idx="407">
                  <c:v>9.3908359331236632E-2</c:v>
                </c:pt>
                <c:pt idx="408">
                  <c:v>9.4247037810745227E-2</c:v>
                </c:pt>
                <c:pt idx="409">
                  <c:v>9.1332779143857692E-2</c:v>
                </c:pt>
                <c:pt idx="410">
                  <c:v>8.7282412575565252E-2</c:v>
                </c:pt>
                <c:pt idx="411">
                  <c:v>8.7808595361502872E-2</c:v>
                </c:pt>
                <c:pt idx="412">
                  <c:v>8.5794236537310636E-2</c:v>
                </c:pt>
                <c:pt idx="413">
                  <c:v>8.3981516720095586E-2</c:v>
                </c:pt>
                <c:pt idx="414">
                  <c:v>9.0485034573298789E-2</c:v>
                </c:pt>
                <c:pt idx="415">
                  <c:v>8.73602701830659E-2</c:v>
                </c:pt>
                <c:pt idx="416">
                  <c:v>8.648352567537905E-2</c:v>
                </c:pt>
                <c:pt idx="417">
                  <c:v>8.3956164589515131E-2</c:v>
                </c:pt>
                <c:pt idx="418">
                  <c:v>8.7395462230098225E-2</c:v>
                </c:pt>
                <c:pt idx="419">
                  <c:v>8.409657579903107E-2</c:v>
                </c:pt>
                <c:pt idx="420">
                  <c:v>8.3094707570707471E-2</c:v>
                </c:pt>
                <c:pt idx="421">
                  <c:v>8.4361224952756567E-2</c:v>
                </c:pt>
                <c:pt idx="422">
                  <c:v>8.5067325186962306E-2</c:v>
                </c:pt>
                <c:pt idx="423">
                  <c:v>8.1456597661417843E-2</c:v>
                </c:pt>
                <c:pt idx="424">
                  <c:v>8.4492456803482774E-2</c:v>
                </c:pt>
                <c:pt idx="425">
                  <c:v>8.0468476175195564E-2</c:v>
                </c:pt>
                <c:pt idx="426">
                  <c:v>8.6409870185318052E-2</c:v>
                </c:pt>
                <c:pt idx="427">
                  <c:v>8.2816270101335215E-2</c:v>
                </c:pt>
                <c:pt idx="428">
                  <c:v>7.9710744341328549E-2</c:v>
                </c:pt>
                <c:pt idx="429">
                  <c:v>8.074635852771811E-2</c:v>
                </c:pt>
                <c:pt idx="430">
                  <c:v>7.9903481250503824E-2</c:v>
                </c:pt>
                <c:pt idx="431">
                  <c:v>7.8567500343697874E-2</c:v>
                </c:pt>
                <c:pt idx="432">
                  <c:v>8.4127669665116062E-2</c:v>
                </c:pt>
                <c:pt idx="433">
                  <c:v>7.9760109621761333E-2</c:v>
                </c:pt>
                <c:pt idx="434">
                  <c:v>8.0921704067163022E-2</c:v>
                </c:pt>
                <c:pt idx="435">
                  <c:v>8.5488070849070258E-2</c:v>
                </c:pt>
                <c:pt idx="436">
                  <c:v>7.8915230599750683E-2</c:v>
                </c:pt>
                <c:pt idx="437">
                  <c:v>8.4560020489428372E-2</c:v>
                </c:pt>
                <c:pt idx="438">
                  <c:v>7.7978266314546851E-2</c:v>
                </c:pt>
                <c:pt idx="439">
                  <c:v>8.005449815344412E-2</c:v>
                </c:pt>
                <c:pt idx="440">
                  <c:v>8.4005446768082137E-2</c:v>
                </c:pt>
                <c:pt idx="441">
                  <c:v>7.9403976845820387E-2</c:v>
                </c:pt>
                <c:pt idx="442">
                  <c:v>8.5689852248867215E-2</c:v>
                </c:pt>
                <c:pt idx="443">
                  <c:v>8.4918669170230707E-2</c:v>
                </c:pt>
                <c:pt idx="444">
                  <c:v>8.0549704186578641E-2</c:v>
                </c:pt>
                <c:pt idx="445">
                  <c:v>8.6473478524166786E-2</c:v>
                </c:pt>
                <c:pt idx="446">
                  <c:v>8.1281397316749049E-2</c:v>
                </c:pt>
                <c:pt idx="447">
                  <c:v>8.3915614960555357E-2</c:v>
                </c:pt>
                <c:pt idx="448">
                  <c:v>8.353338891964282E-2</c:v>
                </c:pt>
                <c:pt idx="449">
                  <c:v>8.6075897469888932E-2</c:v>
                </c:pt>
                <c:pt idx="450">
                  <c:v>8.6770210456010244E-2</c:v>
                </c:pt>
                <c:pt idx="451">
                  <c:v>8.550226971533853E-2</c:v>
                </c:pt>
                <c:pt idx="452">
                  <c:v>8.3356854330974978E-2</c:v>
                </c:pt>
                <c:pt idx="453">
                  <c:v>8.9651941113338546E-2</c:v>
                </c:pt>
                <c:pt idx="454">
                  <c:v>8.625352102705125E-2</c:v>
                </c:pt>
                <c:pt idx="455">
                  <c:v>8.8651761186070682E-2</c:v>
                </c:pt>
                <c:pt idx="456">
                  <c:v>8.8114453716787375E-2</c:v>
                </c:pt>
                <c:pt idx="457">
                  <c:v>9.1561992871603798E-2</c:v>
                </c:pt>
                <c:pt idx="458">
                  <c:v>8.5335206891217763E-2</c:v>
                </c:pt>
                <c:pt idx="459">
                  <c:v>8.8941548864164013E-2</c:v>
                </c:pt>
                <c:pt idx="460">
                  <c:v>9.1096510757171623E-2</c:v>
                </c:pt>
                <c:pt idx="461">
                  <c:v>8.9359882403911989E-2</c:v>
                </c:pt>
                <c:pt idx="462">
                  <c:v>8.8976223936902535E-2</c:v>
                </c:pt>
                <c:pt idx="463">
                  <c:v>9.5281642946765693E-2</c:v>
                </c:pt>
                <c:pt idx="464">
                  <c:v>9.1990288983488724E-2</c:v>
                </c:pt>
                <c:pt idx="465">
                  <c:v>8.9304744008378567E-2</c:v>
                </c:pt>
                <c:pt idx="466">
                  <c:v>9.5932702171087708E-2</c:v>
                </c:pt>
                <c:pt idx="467">
                  <c:v>8.9562593434568419E-2</c:v>
                </c:pt>
                <c:pt idx="468">
                  <c:v>9.625537179287659E-2</c:v>
                </c:pt>
                <c:pt idx="469">
                  <c:v>9.3148777392134646E-2</c:v>
                </c:pt>
                <c:pt idx="470">
                  <c:v>9.1161582114988093E-2</c:v>
                </c:pt>
                <c:pt idx="471">
                  <c:v>9.9172533246249167E-2</c:v>
                </c:pt>
                <c:pt idx="472">
                  <c:v>9.5887655620976328E-2</c:v>
                </c:pt>
                <c:pt idx="473">
                  <c:v>0.10054048315392253</c:v>
                </c:pt>
                <c:pt idx="474">
                  <c:v>9.5426940267600985E-2</c:v>
                </c:pt>
                <c:pt idx="475">
                  <c:v>0.10178641084420348</c:v>
                </c:pt>
                <c:pt idx="476">
                  <c:v>9.6819685059716984E-2</c:v>
                </c:pt>
                <c:pt idx="477">
                  <c:v>9.6127375045595473E-2</c:v>
                </c:pt>
                <c:pt idx="478">
                  <c:v>0.10023895948666396</c:v>
                </c:pt>
                <c:pt idx="479">
                  <c:v>0.10066509462205628</c:v>
                </c:pt>
                <c:pt idx="480">
                  <c:v>0.10749096320912757</c:v>
                </c:pt>
                <c:pt idx="481">
                  <c:v>0.10233459387953241</c:v>
                </c:pt>
                <c:pt idx="482">
                  <c:v>0.10043725058071103</c:v>
                </c:pt>
                <c:pt idx="483">
                  <c:v>0.10887425986793361</c:v>
                </c:pt>
                <c:pt idx="484">
                  <c:v>0.1084693386226192</c:v>
                </c:pt>
                <c:pt idx="485">
                  <c:v>0.10355385433768963</c:v>
                </c:pt>
                <c:pt idx="486">
                  <c:v>0.10840481538262145</c:v>
                </c:pt>
                <c:pt idx="487">
                  <c:v>0.10698500431844798</c:v>
                </c:pt>
                <c:pt idx="488">
                  <c:v>0.11331101555945956</c:v>
                </c:pt>
                <c:pt idx="489">
                  <c:v>0.10370315289442544</c:v>
                </c:pt>
                <c:pt idx="490">
                  <c:v>0.10819347016672011</c:v>
                </c:pt>
                <c:pt idx="491">
                  <c:v>0.11250381612016344</c:v>
                </c:pt>
                <c:pt idx="492">
                  <c:v>0.11395972777004215</c:v>
                </c:pt>
                <c:pt idx="493">
                  <c:v>0.10869756316120736</c:v>
                </c:pt>
                <c:pt idx="494">
                  <c:v>0.11115630239819863</c:v>
                </c:pt>
                <c:pt idx="495">
                  <c:v>0.11319543108742769</c:v>
                </c:pt>
                <c:pt idx="496">
                  <c:v>0.1147870928775663</c:v>
                </c:pt>
                <c:pt idx="497">
                  <c:v>0.11760488992802483</c:v>
                </c:pt>
                <c:pt idx="498">
                  <c:v>0.1166513376247222</c:v>
                </c:pt>
                <c:pt idx="499">
                  <c:v>0.11116365685331865</c:v>
                </c:pt>
                <c:pt idx="500">
                  <c:v>0.11647795358330768</c:v>
                </c:pt>
                <c:pt idx="501">
                  <c:v>0.11393811715927772</c:v>
                </c:pt>
                <c:pt idx="502">
                  <c:v>0.11657782425126312</c:v>
                </c:pt>
                <c:pt idx="503">
                  <c:v>0.11010340548703069</c:v>
                </c:pt>
                <c:pt idx="504">
                  <c:v>0.11806573088207582</c:v>
                </c:pt>
                <c:pt idx="505">
                  <c:v>0.11768595858404754</c:v>
                </c:pt>
                <c:pt idx="506">
                  <c:v>0.11880026688300602</c:v>
                </c:pt>
                <c:pt idx="507">
                  <c:v>0.11606568475002005</c:v>
                </c:pt>
                <c:pt idx="508">
                  <c:v>0.11637214792386209</c:v>
                </c:pt>
                <c:pt idx="509">
                  <c:v>0.1161384603858609</c:v>
                </c:pt>
                <c:pt idx="510">
                  <c:v>0.11727175521838681</c:v>
                </c:pt>
                <c:pt idx="511">
                  <c:v>0.10974810006624892</c:v>
                </c:pt>
                <c:pt idx="512">
                  <c:v>0.11469466856736971</c:v>
                </c:pt>
                <c:pt idx="513">
                  <c:v>0.11026243669799983</c:v>
                </c:pt>
                <c:pt idx="514">
                  <c:v>0.10906195729580265</c:v>
                </c:pt>
                <c:pt idx="515">
                  <c:v>0.11293348033870522</c:v>
                </c:pt>
                <c:pt idx="516">
                  <c:v>0.11099306341318632</c:v>
                </c:pt>
                <c:pt idx="517">
                  <c:v>0.11302787086069863</c:v>
                </c:pt>
                <c:pt idx="518">
                  <c:v>0.1176626751953891</c:v>
                </c:pt>
                <c:pt idx="519">
                  <c:v>0.11224029560957284</c:v>
                </c:pt>
                <c:pt idx="520">
                  <c:v>0.11580717126941335</c:v>
                </c:pt>
                <c:pt idx="521">
                  <c:v>0.10800465060867681</c:v>
                </c:pt>
                <c:pt idx="522">
                  <c:v>0.1123988534176005</c:v>
                </c:pt>
                <c:pt idx="523">
                  <c:v>0.1102260270547351</c:v>
                </c:pt>
                <c:pt idx="524">
                  <c:v>0.1114167809052222</c:v>
                </c:pt>
                <c:pt idx="525">
                  <c:v>0.10674620133260697</c:v>
                </c:pt>
                <c:pt idx="526">
                  <c:v>0.1061517929827695</c:v>
                </c:pt>
                <c:pt idx="527">
                  <c:v>0.10703076904677135</c:v>
                </c:pt>
                <c:pt idx="528">
                  <c:v>0.10661928628976666</c:v>
                </c:pt>
                <c:pt idx="529">
                  <c:v>0.10524830942617372</c:v>
                </c:pt>
                <c:pt idx="530">
                  <c:v>0.10633042886056338</c:v>
                </c:pt>
                <c:pt idx="531">
                  <c:v>0.10594252525880314</c:v>
                </c:pt>
                <c:pt idx="532">
                  <c:v>9.8988665156518149E-2</c:v>
                </c:pt>
                <c:pt idx="533">
                  <c:v>9.9035079280705401E-2</c:v>
                </c:pt>
                <c:pt idx="534">
                  <c:v>0.10022468610667717</c:v>
                </c:pt>
                <c:pt idx="535">
                  <c:v>9.6964697108873565E-2</c:v>
                </c:pt>
                <c:pt idx="536">
                  <c:v>9.7887408620931968E-2</c:v>
                </c:pt>
                <c:pt idx="537">
                  <c:v>0.10009654501474931</c:v>
                </c:pt>
                <c:pt idx="538">
                  <c:v>9.8917594670247286E-2</c:v>
                </c:pt>
                <c:pt idx="539">
                  <c:v>0.10022527049243969</c:v>
                </c:pt>
                <c:pt idx="540">
                  <c:v>9.9102371136249326E-2</c:v>
                </c:pt>
                <c:pt idx="541">
                  <c:v>9.6093202078917639E-2</c:v>
                </c:pt>
                <c:pt idx="542">
                  <c:v>8.9655895311008288E-2</c:v>
                </c:pt>
                <c:pt idx="543">
                  <c:v>9.5028609906245912E-2</c:v>
                </c:pt>
                <c:pt idx="544">
                  <c:v>8.9156817846422751E-2</c:v>
                </c:pt>
                <c:pt idx="545">
                  <c:v>8.5182290710095018E-2</c:v>
                </c:pt>
                <c:pt idx="546">
                  <c:v>8.380592829599734E-2</c:v>
                </c:pt>
                <c:pt idx="547">
                  <c:v>8.7265438813931367E-2</c:v>
                </c:pt>
                <c:pt idx="548">
                  <c:v>8.4348926928442494E-2</c:v>
                </c:pt>
                <c:pt idx="549">
                  <c:v>8.6213027005753978E-2</c:v>
                </c:pt>
                <c:pt idx="550">
                  <c:v>8.6041588477612271E-2</c:v>
                </c:pt>
                <c:pt idx="551">
                  <c:v>8.1788883119170791E-2</c:v>
                </c:pt>
                <c:pt idx="552">
                  <c:v>8.3341333950528368E-2</c:v>
                </c:pt>
                <c:pt idx="553">
                  <c:v>7.6937814923675421E-2</c:v>
                </c:pt>
                <c:pt idx="554">
                  <c:v>7.8708522360111111E-2</c:v>
                </c:pt>
                <c:pt idx="555">
                  <c:v>7.6025820719941975E-2</c:v>
                </c:pt>
                <c:pt idx="556">
                  <c:v>7.6813669666223744E-2</c:v>
                </c:pt>
                <c:pt idx="557">
                  <c:v>7.4312024174968405E-2</c:v>
                </c:pt>
                <c:pt idx="558">
                  <c:v>6.8900023453845743E-2</c:v>
                </c:pt>
                <c:pt idx="559">
                  <c:v>6.7505927459466861E-2</c:v>
                </c:pt>
                <c:pt idx="560">
                  <c:v>7.0946236657334391E-2</c:v>
                </c:pt>
                <c:pt idx="561">
                  <c:v>6.7996887716314694E-2</c:v>
                </c:pt>
                <c:pt idx="562">
                  <c:v>6.3985011019194141E-2</c:v>
                </c:pt>
                <c:pt idx="563">
                  <c:v>6.6265164445386535E-2</c:v>
                </c:pt>
                <c:pt idx="564">
                  <c:v>6.4525401284582562E-2</c:v>
                </c:pt>
                <c:pt idx="565">
                  <c:v>6.2140031708263689E-2</c:v>
                </c:pt>
                <c:pt idx="566">
                  <c:v>6.0083215346599744E-2</c:v>
                </c:pt>
                <c:pt idx="567">
                  <c:v>6.2377924781112135E-2</c:v>
                </c:pt>
                <c:pt idx="568">
                  <c:v>6.1346416721720316E-2</c:v>
                </c:pt>
                <c:pt idx="569">
                  <c:v>5.6126840976174965E-2</c:v>
                </c:pt>
                <c:pt idx="570">
                  <c:v>5.4375157941101225E-2</c:v>
                </c:pt>
                <c:pt idx="571">
                  <c:v>5.3161051119159815E-2</c:v>
                </c:pt>
                <c:pt idx="572">
                  <c:v>5.3076088719786162E-2</c:v>
                </c:pt>
                <c:pt idx="573">
                  <c:v>5.043855030271948E-2</c:v>
                </c:pt>
                <c:pt idx="574">
                  <c:v>5.0561590431276136E-2</c:v>
                </c:pt>
                <c:pt idx="575">
                  <c:v>4.9989533895106006E-2</c:v>
                </c:pt>
                <c:pt idx="576">
                  <c:v>5.0576727713112286E-2</c:v>
                </c:pt>
                <c:pt idx="577">
                  <c:v>4.7199740692403166E-2</c:v>
                </c:pt>
                <c:pt idx="578">
                  <c:v>4.723710432032046E-2</c:v>
                </c:pt>
                <c:pt idx="579">
                  <c:v>4.2745579068225355E-2</c:v>
                </c:pt>
              </c:numCache>
            </c:numRef>
          </c:val>
          <c:smooth val="0"/>
          <c:extLst>
            <c:ext xmlns:c16="http://schemas.microsoft.com/office/drawing/2014/chart" uri="{C3380CC4-5D6E-409C-BE32-E72D297353CC}">
              <c16:uniqueId val="{00000006-46A6-46E3-BA95-D6E51753886A}"/>
            </c:ext>
          </c:extLst>
        </c:ser>
        <c:ser>
          <c:idx val="7"/>
          <c:order val="7"/>
          <c:tx>
            <c:strRef>
              <c:f>Sheet1!$I$1</c:f>
              <c:strCache>
                <c:ptCount val="1"/>
                <c:pt idx="0">
                  <c:v>G75U03F</c:v>
                </c:pt>
              </c:strCache>
            </c:strRef>
          </c:tx>
          <c:spPr>
            <a:ln w="19050" cap="rnd">
              <a:solidFill>
                <a:schemeClr val="accent2">
                  <a:lumMod val="60000"/>
                </a:schemeClr>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I$2:$I$581</c:f>
              <c:numCache>
                <c:formatCode>General</c:formatCode>
                <c:ptCount val="580"/>
                <c:pt idx="0">
                  <c:v>0</c:v>
                </c:pt>
                <c:pt idx="1">
                  <c:v>0.10165793026379691</c:v>
                </c:pt>
                <c:pt idx="2">
                  <c:v>0.10895845229677995</c:v>
                </c:pt>
                <c:pt idx="3">
                  <c:v>0.11106259255073658</c:v>
                </c:pt>
                <c:pt idx="4">
                  <c:v>0.1148387197921515</c:v>
                </c:pt>
                <c:pt idx="5">
                  <c:v>0.1092515947573884</c:v>
                </c:pt>
                <c:pt idx="6">
                  <c:v>0.11096260744073594</c:v>
                </c:pt>
                <c:pt idx="7">
                  <c:v>0.11820684536363742</c:v>
                </c:pt>
                <c:pt idx="8">
                  <c:v>0.12415951257454784</c:v>
                </c:pt>
                <c:pt idx="9">
                  <c:v>0.12329396710451472</c:v>
                </c:pt>
                <c:pt idx="10">
                  <c:v>0.12980214907589241</c:v>
                </c:pt>
                <c:pt idx="11">
                  <c:v>0.13445697883612551</c:v>
                </c:pt>
                <c:pt idx="12">
                  <c:v>0.13662981112988018</c:v>
                </c:pt>
                <c:pt idx="13">
                  <c:v>0.14156100248258394</c:v>
                </c:pt>
                <c:pt idx="14">
                  <c:v>0.13322457176068117</c:v>
                </c:pt>
                <c:pt idx="15">
                  <c:v>0.13602695139569496</c:v>
                </c:pt>
                <c:pt idx="16">
                  <c:v>0.14198077892123012</c:v>
                </c:pt>
                <c:pt idx="17">
                  <c:v>0.15283437273277162</c:v>
                </c:pt>
                <c:pt idx="18">
                  <c:v>0.15713212041428951</c:v>
                </c:pt>
                <c:pt idx="19">
                  <c:v>0.15350153326976149</c:v>
                </c:pt>
                <c:pt idx="20">
                  <c:v>0.15282358134420529</c:v>
                </c:pt>
                <c:pt idx="21">
                  <c:v>0.16273243432044757</c:v>
                </c:pt>
                <c:pt idx="22">
                  <c:v>0.16015526128721719</c:v>
                </c:pt>
                <c:pt idx="23">
                  <c:v>0.17061330990605061</c:v>
                </c:pt>
                <c:pt idx="24">
                  <c:v>0.17120329200320777</c:v>
                </c:pt>
                <c:pt idx="25">
                  <c:v>0.18150408438243357</c:v>
                </c:pt>
                <c:pt idx="26">
                  <c:v>0.17784844478619277</c:v>
                </c:pt>
                <c:pt idx="27">
                  <c:v>0.18394849345015496</c:v>
                </c:pt>
                <c:pt idx="28">
                  <c:v>0.17413289371375762</c:v>
                </c:pt>
                <c:pt idx="29">
                  <c:v>0.1837916252925049</c:v>
                </c:pt>
                <c:pt idx="30">
                  <c:v>0.19412885481885825</c:v>
                </c:pt>
                <c:pt idx="31">
                  <c:v>0.19650412172030754</c:v>
                </c:pt>
                <c:pt idx="32">
                  <c:v>0.19118836194446479</c:v>
                </c:pt>
                <c:pt idx="33">
                  <c:v>0.18797312605008426</c:v>
                </c:pt>
                <c:pt idx="34">
                  <c:v>0.20493047051860297</c:v>
                </c:pt>
                <c:pt idx="35">
                  <c:v>0.20851223531158239</c:v>
                </c:pt>
                <c:pt idx="36">
                  <c:v>0.20400743925633996</c:v>
                </c:pt>
                <c:pt idx="37">
                  <c:v>0.21497428697445217</c:v>
                </c:pt>
                <c:pt idx="38">
                  <c:v>0.20167249640246893</c:v>
                </c:pt>
                <c:pt idx="39">
                  <c:v>0.2127593315940369</c:v>
                </c:pt>
                <c:pt idx="40">
                  <c:v>0.20997471762787681</c:v>
                </c:pt>
                <c:pt idx="41">
                  <c:v>0.22746124200729009</c:v>
                </c:pt>
                <c:pt idx="42">
                  <c:v>0.21357773121270127</c:v>
                </c:pt>
                <c:pt idx="43">
                  <c:v>0.23359766471632945</c:v>
                </c:pt>
                <c:pt idx="44">
                  <c:v>0.23710510584388289</c:v>
                </c:pt>
                <c:pt idx="45">
                  <c:v>0.22781827091567441</c:v>
                </c:pt>
                <c:pt idx="46">
                  <c:v>0.22769555125105984</c:v>
                </c:pt>
                <c:pt idx="47">
                  <c:v>0.22214890397811529</c:v>
                </c:pt>
                <c:pt idx="48">
                  <c:v>0.22552259943350955</c:v>
                </c:pt>
                <c:pt idx="49">
                  <c:v>0.24086488215793209</c:v>
                </c:pt>
                <c:pt idx="50">
                  <c:v>0.25000348883432805</c:v>
                </c:pt>
                <c:pt idx="51">
                  <c:v>0.25225679953967511</c:v>
                </c:pt>
                <c:pt idx="52">
                  <c:v>0.24657986345331434</c:v>
                </c:pt>
                <c:pt idx="53">
                  <c:v>0.25798698670871328</c:v>
                </c:pt>
                <c:pt idx="54">
                  <c:v>0.24044964107088496</c:v>
                </c:pt>
                <c:pt idx="55">
                  <c:v>0.24303210778442638</c:v>
                </c:pt>
                <c:pt idx="56">
                  <c:v>0.26243299216541627</c:v>
                </c:pt>
                <c:pt idx="57">
                  <c:v>0.24181478517614743</c:v>
                </c:pt>
                <c:pt idx="58">
                  <c:v>0.24439531781795831</c:v>
                </c:pt>
                <c:pt idx="59">
                  <c:v>0.25033702975031324</c:v>
                </c:pt>
                <c:pt idx="60">
                  <c:v>0.27015663598595741</c:v>
                </c:pt>
                <c:pt idx="61">
                  <c:v>0.25273005883440014</c:v>
                </c:pt>
                <c:pt idx="62">
                  <c:v>0.27280945758690794</c:v>
                </c:pt>
                <c:pt idx="63">
                  <c:v>0.26328189139235308</c:v>
                </c:pt>
                <c:pt idx="64">
                  <c:v>0.25519600440132073</c:v>
                </c:pt>
                <c:pt idx="65">
                  <c:v>0.2666717450345979</c:v>
                </c:pt>
                <c:pt idx="66">
                  <c:v>0.25880738884187687</c:v>
                </c:pt>
                <c:pt idx="67">
                  <c:v>0.26787387451856887</c:v>
                </c:pt>
                <c:pt idx="68">
                  <c:v>0.26631259084895614</c:v>
                </c:pt>
                <c:pt idx="69">
                  <c:v>0.27850581725976326</c:v>
                </c:pt>
                <c:pt idx="70">
                  <c:v>0.27056433157719223</c:v>
                </c:pt>
                <c:pt idx="71">
                  <c:v>0.25759892342701884</c:v>
                </c:pt>
                <c:pt idx="72">
                  <c:v>0.26718619725153359</c:v>
                </c:pt>
                <c:pt idx="73">
                  <c:v>0.26276412325118215</c:v>
                </c:pt>
                <c:pt idx="74">
                  <c:v>0.27624805061160262</c:v>
                </c:pt>
                <c:pt idx="75">
                  <c:v>0.27089177273254528</c:v>
                </c:pt>
                <c:pt idx="76">
                  <c:v>0.26667780000227453</c:v>
                </c:pt>
                <c:pt idx="77">
                  <c:v>0.26663994360787319</c:v>
                </c:pt>
                <c:pt idx="78">
                  <c:v>0.27908863148662744</c:v>
                </c:pt>
                <c:pt idx="79">
                  <c:v>0.26089495715205691</c:v>
                </c:pt>
                <c:pt idx="80">
                  <c:v>0.28213329973243528</c:v>
                </c:pt>
                <c:pt idx="81">
                  <c:v>0.26412925817549027</c:v>
                </c:pt>
                <c:pt idx="82">
                  <c:v>0.26769199309171521</c:v>
                </c:pt>
                <c:pt idx="83">
                  <c:v>0.27825055220879652</c:v>
                </c:pt>
                <c:pt idx="84">
                  <c:v>0.27339833158931443</c:v>
                </c:pt>
                <c:pt idx="85">
                  <c:v>0.27471533304991158</c:v>
                </c:pt>
                <c:pt idx="86">
                  <c:v>0.26251218713953522</c:v>
                </c:pt>
                <c:pt idx="87">
                  <c:v>0.27034084903442529</c:v>
                </c:pt>
                <c:pt idx="88">
                  <c:v>0.2572185165149703</c:v>
                </c:pt>
                <c:pt idx="89">
                  <c:v>0.26723223753209235</c:v>
                </c:pt>
                <c:pt idx="90">
                  <c:v>0.25296084995465956</c:v>
                </c:pt>
                <c:pt idx="91">
                  <c:v>0.26388163702738937</c:v>
                </c:pt>
                <c:pt idx="92">
                  <c:v>0.2686784115525736</c:v>
                </c:pt>
                <c:pt idx="93">
                  <c:v>0.25758373870414358</c:v>
                </c:pt>
                <c:pt idx="94">
                  <c:v>0.25034538892513736</c:v>
                </c:pt>
                <c:pt idx="95">
                  <c:v>0.24978720078788819</c:v>
                </c:pt>
                <c:pt idx="96">
                  <c:v>0.24405300187828871</c:v>
                </c:pt>
                <c:pt idx="97">
                  <c:v>0.26008471282990497</c:v>
                </c:pt>
                <c:pt idx="98">
                  <c:v>0.2644286344357214</c:v>
                </c:pt>
                <c:pt idx="99">
                  <c:v>0.2608429221576829</c:v>
                </c:pt>
                <c:pt idx="100">
                  <c:v>0.26068248829442353</c:v>
                </c:pt>
                <c:pt idx="101">
                  <c:v>0.25914425878655661</c:v>
                </c:pt>
                <c:pt idx="102">
                  <c:v>0.25888441656509553</c:v>
                </c:pt>
                <c:pt idx="103">
                  <c:v>0.23512031625223098</c:v>
                </c:pt>
                <c:pt idx="104">
                  <c:v>0.24586730168808371</c:v>
                </c:pt>
                <c:pt idx="105">
                  <c:v>0.24183798361000555</c:v>
                </c:pt>
                <c:pt idx="106">
                  <c:v>0.25368665286705983</c:v>
                </c:pt>
                <c:pt idx="107">
                  <c:v>0.24241771274015714</c:v>
                </c:pt>
                <c:pt idx="108">
                  <c:v>0.24952497121430597</c:v>
                </c:pt>
                <c:pt idx="109">
                  <c:v>0.23465864528185526</c:v>
                </c:pt>
                <c:pt idx="110">
                  <c:v>0.23185499223960862</c:v>
                </c:pt>
                <c:pt idx="111">
                  <c:v>0.23237864715764278</c:v>
                </c:pt>
                <c:pt idx="112">
                  <c:v>0.23392156028629585</c:v>
                </c:pt>
                <c:pt idx="113">
                  <c:v>0.22598712755912675</c:v>
                </c:pt>
                <c:pt idx="114">
                  <c:v>0.24631844839519987</c:v>
                </c:pt>
                <c:pt idx="115">
                  <c:v>0.23584092748544797</c:v>
                </c:pt>
                <c:pt idx="116">
                  <c:v>0.23141395303752654</c:v>
                </c:pt>
                <c:pt idx="117">
                  <c:v>0.23607253621657942</c:v>
                </c:pt>
                <c:pt idx="118">
                  <c:v>0.22199672105250076</c:v>
                </c:pt>
                <c:pt idx="119">
                  <c:v>0.22156549466446146</c:v>
                </c:pt>
                <c:pt idx="120">
                  <c:v>0.2296563286943393</c:v>
                </c:pt>
                <c:pt idx="121">
                  <c:v>0.23392526925927898</c:v>
                </c:pt>
                <c:pt idx="122">
                  <c:v>0.23451313355433745</c:v>
                </c:pt>
                <c:pt idx="123">
                  <c:v>0.22907765561981394</c:v>
                </c:pt>
                <c:pt idx="124">
                  <c:v>0.21793455412741686</c:v>
                </c:pt>
                <c:pt idx="125">
                  <c:v>0.2197594940335699</c:v>
                </c:pt>
                <c:pt idx="126">
                  <c:v>0.21502361067766879</c:v>
                </c:pt>
                <c:pt idx="127">
                  <c:v>0.2247480830215261</c:v>
                </c:pt>
                <c:pt idx="128">
                  <c:v>0.23663498004453967</c:v>
                </c:pt>
                <c:pt idx="129">
                  <c:v>0.23581275813702898</c:v>
                </c:pt>
                <c:pt idx="130">
                  <c:v>0.22757745049937439</c:v>
                </c:pt>
                <c:pt idx="131">
                  <c:v>0.21426138873053174</c:v>
                </c:pt>
                <c:pt idx="132">
                  <c:v>0.22715146279923235</c:v>
                </c:pt>
                <c:pt idx="133">
                  <c:v>0.22486648779382531</c:v>
                </c:pt>
                <c:pt idx="134">
                  <c:v>0.23163444480309317</c:v>
                </c:pt>
                <c:pt idx="135">
                  <c:v>0.20986593895277719</c:v>
                </c:pt>
                <c:pt idx="136">
                  <c:v>0.22256638636262158</c:v>
                </c:pt>
                <c:pt idx="137">
                  <c:v>0.22922782313195741</c:v>
                </c:pt>
                <c:pt idx="138">
                  <c:v>0.21475593710198682</c:v>
                </c:pt>
                <c:pt idx="139">
                  <c:v>0.22427478012772806</c:v>
                </c:pt>
                <c:pt idx="140">
                  <c:v>0.23624306168917061</c:v>
                </c:pt>
                <c:pt idx="141">
                  <c:v>0.23617039453245323</c:v>
                </c:pt>
                <c:pt idx="142">
                  <c:v>0.23077314713073191</c:v>
                </c:pt>
                <c:pt idx="143">
                  <c:v>0.22051658097821555</c:v>
                </c:pt>
                <c:pt idx="144">
                  <c:v>0.22877326450717991</c:v>
                </c:pt>
                <c:pt idx="145">
                  <c:v>0.23368616926614008</c:v>
                </c:pt>
                <c:pt idx="146">
                  <c:v>0.23152311240117571</c:v>
                </c:pt>
                <c:pt idx="147">
                  <c:v>0.23203010969835833</c:v>
                </c:pt>
                <c:pt idx="148">
                  <c:v>0.22968556129689019</c:v>
                </c:pt>
                <c:pt idx="149">
                  <c:v>0.24441032916845945</c:v>
                </c:pt>
                <c:pt idx="150">
                  <c:v>0.23846415165585114</c:v>
                </c:pt>
                <c:pt idx="151">
                  <c:v>0.24421638093045223</c:v>
                </c:pt>
                <c:pt idx="152">
                  <c:v>0.25129096276142698</c:v>
                </c:pt>
                <c:pt idx="153">
                  <c:v>0.2508518925133707</c:v>
                </c:pt>
                <c:pt idx="154">
                  <c:v>0.2530808480408191</c:v>
                </c:pt>
                <c:pt idx="155">
                  <c:v>0.23717503171047599</c:v>
                </c:pt>
                <c:pt idx="156">
                  <c:v>0.25842775842054422</c:v>
                </c:pt>
                <c:pt idx="157">
                  <c:v>0.23982810024221235</c:v>
                </c:pt>
                <c:pt idx="158">
                  <c:v>0.24152817029016094</c:v>
                </c:pt>
                <c:pt idx="159">
                  <c:v>0.24686074881075651</c:v>
                </c:pt>
                <c:pt idx="160">
                  <c:v>0.25782292194875744</c:v>
                </c:pt>
                <c:pt idx="161">
                  <c:v>0.24661414507898355</c:v>
                </c:pt>
                <c:pt idx="162">
                  <c:v>0.25177101449145545</c:v>
                </c:pt>
                <c:pt idx="163">
                  <c:v>0.26964941419696664</c:v>
                </c:pt>
                <c:pt idx="164">
                  <c:v>0.26298272014744367</c:v>
                </c:pt>
                <c:pt idx="165">
                  <c:v>0.25919384205249407</c:v>
                </c:pt>
                <c:pt idx="166">
                  <c:v>0.25521198648570925</c:v>
                </c:pt>
                <c:pt idx="167">
                  <c:v>0.26732148096920944</c:v>
                </c:pt>
                <c:pt idx="168">
                  <c:v>0.28578401668507641</c:v>
                </c:pt>
                <c:pt idx="169">
                  <c:v>0.26385996203387801</c:v>
                </c:pt>
                <c:pt idx="170">
                  <c:v>0.27277934834948508</c:v>
                </c:pt>
                <c:pt idx="171">
                  <c:v>0.26982826577765068</c:v>
                </c:pt>
                <c:pt idx="172">
                  <c:v>0.27595031891166377</c:v>
                </c:pt>
                <c:pt idx="173">
                  <c:v>0.28088538319310796</c:v>
                </c:pt>
                <c:pt idx="174">
                  <c:v>0.28977130529869666</c:v>
                </c:pt>
                <c:pt idx="175">
                  <c:v>0.30044941669570663</c:v>
                </c:pt>
                <c:pt idx="176">
                  <c:v>0.3070415540521767</c:v>
                </c:pt>
                <c:pt idx="177">
                  <c:v>0.28227988747850191</c:v>
                </c:pt>
                <c:pt idx="178">
                  <c:v>0.29878124947842805</c:v>
                </c:pt>
                <c:pt idx="179">
                  <c:v>0.31621831877891599</c:v>
                </c:pt>
                <c:pt idx="180">
                  <c:v>0.31389115385057975</c:v>
                </c:pt>
                <c:pt idx="181">
                  <c:v>0.30094633748611171</c:v>
                </c:pt>
                <c:pt idx="182">
                  <c:v>0.30687954928558836</c:v>
                </c:pt>
                <c:pt idx="183">
                  <c:v>0.29707987516346918</c:v>
                </c:pt>
                <c:pt idx="184">
                  <c:v>0.31770749112843072</c:v>
                </c:pt>
                <c:pt idx="185">
                  <c:v>0.3081382763763017</c:v>
                </c:pt>
                <c:pt idx="186">
                  <c:v>0.3224696050055933</c:v>
                </c:pt>
                <c:pt idx="187">
                  <c:v>0.32235283481261134</c:v>
                </c:pt>
                <c:pt idx="188">
                  <c:v>0.3091663351062463</c:v>
                </c:pt>
                <c:pt idx="189">
                  <c:v>0.32146634326958784</c:v>
                </c:pt>
                <c:pt idx="190">
                  <c:v>0.32414981256966036</c:v>
                </c:pt>
                <c:pt idx="191">
                  <c:v>0.33671772606632056</c:v>
                </c:pt>
                <c:pt idx="192">
                  <c:v>0.32436301404309181</c:v>
                </c:pt>
                <c:pt idx="193">
                  <c:v>0.33639111005703903</c:v>
                </c:pt>
                <c:pt idx="194">
                  <c:v>0.34834943329216161</c:v>
                </c:pt>
                <c:pt idx="195">
                  <c:v>0.33949738211763952</c:v>
                </c:pt>
                <c:pt idx="196">
                  <c:v>0.33370036402013092</c:v>
                </c:pt>
                <c:pt idx="197">
                  <c:v>0.33039521507604452</c:v>
                </c:pt>
                <c:pt idx="198">
                  <c:v>0.33601923414379631</c:v>
                </c:pt>
                <c:pt idx="199">
                  <c:v>0.33571085783829263</c:v>
                </c:pt>
                <c:pt idx="200">
                  <c:v>0.3568522450840757</c:v>
                </c:pt>
                <c:pt idx="201">
                  <c:v>0.34318436885004444</c:v>
                </c:pt>
                <c:pt idx="202">
                  <c:v>0.34033033096203136</c:v>
                </c:pt>
                <c:pt idx="203">
                  <c:v>0.36219889275807826</c:v>
                </c:pt>
                <c:pt idx="204">
                  <c:v>0.3559008711242147</c:v>
                </c:pt>
                <c:pt idx="205">
                  <c:v>0.37411228822474651</c:v>
                </c:pt>
                <c:pt idx="206">
                  <c:v>0.34347618780878481</c:v>
                </c:pt>
                <c:pt idx="207">
                  <c:v>0.36425068048104636</c:v>
                </c:pt>
                <c:pt idx="208">
                  <c:v>0.35324356018298336</c:v>
                </c:pt>
                <c:pt idx="209">
                  <c:v>0.35222857822530951</c:v>
                </c:pt>
                <c:pt idx="210">
                  <c:v>0.34399048392570208</c:v>
                </c:pt>
                <c:pt idx="211">
                  <c:v>0.35110887852476952</c:v>
                </c:pt>
                <c:pt idx="212">
                  <c:v>0.36609965390146759</c:v>
                </c:pt>
                <c:pt idx="213">
                  <c:v>0.34634565401925804</c:v>
                </c:pt>
                <c:pt idx="214">
                  <c:v>0.36285589459426176</c:v>
                </c:pt>
                <c:pt idx="215">
                  <c:v>0.36530895004198582</c:v>
                </c:pt>
                <c:pt idx="216">
                  <c:v>0.37354011724572445</c:v>
                </c:pt>
                <c:pt idx="217">
                  <c:v>0.36573275653530746</c:v>
                </c:pt>
                <c:pt idx="218">
                  <c:v>0.37569101681811146</c:v>
                </c:pt>
                <c:pt idx="219">
                  <c:v>0.35436960979456261</c:v>
                </c:pt>
                <c:pt idx="220">
                  <c:v>0.37068465020972102</c:v>
                </c:pt>
                <c:pt idx="221">
                  <c:v>0.3688542012040042</c:v>
                </c:pt>
                <c:pt idx="222">
                  <c:v>0.36059888966571801</c:v>
                </c:pt>
                <c:pt idx="223">
                  <c:v>0.36453940769832671</c:v>
                </c:pt>
                <c:pt idx="224">
                  <c:v>0.37271285807800658</c:v>
                </c:pt>
                <c:pt idx="225">
                  <c:v>0.35591307133818956</c:v>
                </c:pt>
                <c:pt idx="226">
                  <c:v>0.34618544515643668</c:v>
                </c:pt>
                <c:pt idx="227">
                  <c:v>0.35782263949963683</c:v>
                </c:pt>
                <c:pt idx="228">
                  <c:v>0.3392565171191067</c:v>
                </c:pt>
                <c:pt idx="229">
                  <c:v>0.35364733415418975</c:v>
                </c:pt>
                <c:pt idx="230">
                  <c:v>0.35186328804072509</c:v>
                </c:pt>
                <c:pt idx="231">
                  <c:v>0.33694732923721538</c:v>
                </c:pt>
                <c:pt idx="232">
                  <c:v>0.33305382231504893</c:v>
                </c:pt>
                <c:pt idx="233">
                  <c:v>0.33694178607474251</c:v>
                </c:pt>
                <c:pt idx="234">
                  <c:v>0.33791931901914168</c:v>
                </c:pt>
                <c:pt idx="235">
                  <c:v>0.35609860989831166</c:v>
                </c:pt>
                <c:pt idx="236">
                  <c:v>0.35328345478408674</c:v>
                </c:pt>
                <c:pt idx="237">
                  <c:v>0.35031902405543214</c:v>
                </c:pt>
                <c:pt idx="238">
                  <c:v>0.35145851957372587</c:v>
                </c:pt>
                <c:pt idx="239">
                  <c:v>0.35156083108794467</c:v>
                </c:pt>
                <c:pt idx="240">
                  <c:v>0.34133603175671801</c:v>
                </c:pt>
                <c:pt idx="241">
                  <c:v>0.34135558829673052</c:v>
                </c:pt>
                <c:pt idx="242">
                  <c:v>0.33070552703235367</c:v>
                </c:pt>
                <c:pt idx="243">
                  <c:v>0.31409727828372869</c:v>
                </c:pt>
                <c:pt idx="244">
                  <c:v>0.32912409256064556</c:v>
                </c:pt>
                <c:pt idx="245">
                  <c:v>0.30653671760839807</c:v>
                </c:pt>
                <c:pt idx="246">
                  <c:v>0.31423771870459261</c:v>
                </c:pt>
                <c:pt idx="247">
                  <c:v>0.30524444975375697</c:v>
                </c:pt>
                <c:pt idx="248">
                  <c:v>0.32526848266471925</c:v>
                </c:pt>
                <c:pt idx="249">
                  <c:v>0.3080465267515809</c:v>
                </c:pt>
                <c:pt idx="250">
                  <c:v>0.296027169614626</c:v>
                </c:pt>
                <c:pt idx="251">
                  <c:v>0.31130236749295631</c:v>
                </c:pt>
                <c:pt idx="252">
                  <c:v>0.29811416483388081</c:v>
                </c:pt>
                <c:pt idx="253">
                  <c:v>0.29926098642660348</c:v>
                </c:pt>
                <c:pt idx="254">
                  <c:v>0.29722431295883012</c:v>
                </c:pt>
                <c:pt idx="255">
                  <c:v>0.29718840417743803</c:v>
                </c:pt>
                <c:pt idx="256">
                  <c:v>0.2881212553627438</c:v>
                </c:pt>
                <c:pt idx="257">
                  <c:v>0.29073952091309929</c:v>
                </c:pt>
                <c:pt idx="258">
                  <c:v>0.2932110753987911</c:v>
                </c:pt>
                <c:pt idx="259">
                  <c:v>0.27237061692136877</c:v>
                </c:pt>
                <c:pt idx="260">
                  <c:v>0.29159918312956912</c:v>
                </c:pt>
                <c:pt idx="261">
                  <c:v>0.28259418426947641</c:v>
                </c:pt>
                <c:pt idx="262">
                  <c:v>0.27018970162543315</c:v>
                </c:pt>
                <c:pt idx="263">
                  <c:v>0.26191223243747341</c:v>
                </c:pt>
                <c:pt idx="264">
                  <c:v>0.26868764848879972</c:v>
                </c:pt>
                <c:pt idx="265">
                  <c:v>0.25792237805833684</c:v>
                </c:pt>
                <c:pt idx="266">
                  <c:v>0.262348943960582</c:v>
                </c:pt>
                <c:pt idx="267">
                  <c:v>0.24434838284760718</c:v>
                </c:pt>
                <c:pt idx="268">
                  <c:v>0.24827528550749528</c:v>
                </c:pt>
                <c:pt idx="269">
                  <c:v>0.25750193339398031</c:v>
                </c:pt>
                <c:pt idx="270">
                  <c:v>0.24722841594065972</c:v>
                </c:pt>
                <c:pt idx="271">
                  <c:v>0.25324892002286747</c:v>
                </c:pt>
                <c:pt idx="272">
                  <c:v>0.23169184807490539</c:v>
                </c:pt>
                <c:pt idx="273">
                  <c:v>0.2365368774265362</c:v>
                </c:pt>
                <c:pt idx="274">
                  <c:v>0.24711342706347048</c:v>
                </c:pt>
                <c:pt idx="275">
                  <c:v>0.23206903683368263</c:v>
                </c:pt>
                <c:pt idx="276">
                  <c:v>0.23785430550167719</c:v>
                </c:pt>
                <c:pt idx="277">
                  <c:v>0.23582051204343446</c:v>
                </c:pt>
                <c:pt idx="278">
                  <c:v>0.23432851700668869</c:v>
                </c:pt>
                <c:pt idx="279">
                  <c:v>0.2133292236703791</c:v>
                </c:pt>
                <c:pt idx="280">
                  <c:v>0.22325815113274053</c:v>
                </c:pt>
                <c:pt idx="281">
                  <c:v>0.21543048481179142</c:v>
                </c:pt>
                <c:pt idx="282">
                  <c:v>0.22498136585650189</c:v>
                </c:pt>
                <c:pt idx="283">
                  <c:v>0.20661806519507536</c:v>
                </c:pt>
                <c:pt idx="284">
                  <c:v>0.21589545816737307</c:v>
                </c:pt>
                <c:pt idx="285">
                  <c:v>0.20399246653658343</c:v>
                </c:pt>
                <c:pt idx="286">
                  <c:v>0.21604759933869108</c:v>
                </c:pt>
                <c:pt idx="287">
                  <c:v>0.21401436312645292</c:v>
                </c:pt>
                <c:pt idx="288">
                  <c:v>0.20498751643541913</c:v>
                </c:pt>
                <c:pt idx="289">
                  <c:v>0.19416519058709472</c:v>
                </c:pt>
                <c:pt idx="290">
                  <c:v>0.19211620921184916</c:v>
                </c:pt>
                <c:pt idx="291">
                  <c:v>0.19893060252836697</c:v>
                </c:pt>
                <c:pt idx="292">
                  <c:v>0.1933561004126913</c:v>
                </c:pt>
                <c:pt idx="293">
                  <c:v>0.1974026409324304</c:v>
                </c:pt>
                <c:pt idx="294">
                  <c:v>0.19780600599797951</c:v>
                </c:pt>
                <c:pt idx="295">
                  <c:v>0.18389790332568562</c:v>
                </c:pt>
                <c:pt idx="296">
                  <c:v>0.19976139362571674</c:v>
                </c:pt>
                <c:pt idx="297">
                  <c:v>0.19469032202576483</c:v>
                </c:pt>
                <c:pt idx="298">
                  <c:v>0.19573284552869985</c:v>
                </c:pt>
                <c:pt idx="299">
                  <c:v>0.19227347685862126</c:v>
                </c:pt>
                <c:pt idx="300">
                  <c:v>0.19387138610128554</c:v>
                </c:pt>
                <c:pt idx="301">
                  <c:v>0.19323646159328656</c:v>
                </c:pt>
                <c:pt idx="302">
                  <c:v>0.18704155354555535</c:v>
                </c:pt>
                <c:pt idx="303">
                  <c:v>0.18964383376952224</c:v>
                </c:pt>
                <c:pt idx="304">
                  <c:v>0.18754429052484622</c:v>
                </c:pt>
                <c:pt idx="305">
                  <c:v>0.17841004939709423</c:v>
                </c:pt>
                <c:pt idx="306">
                  <c:v>0.17938797476369348</c:v>
                </c:pt>
                <c:pt idx="307">
                  <c:v>0.18524095485184155</c:v>
                </c:pt>
                <c:pt idx="308">
                  <c:v>0.18891512829906315</c:v>
                </c:pt>
                <c:pt idx="309">
                  <c:v>0.18128179388515428</c:v>
                </c:pt>
                <c:pt idx="310">
                  <c:v>0.17209230954789431</c:v>
                </c:pt>
                <c:pt idx="311">
                  <c:v>0.17450656154840838</c:v>
                </c:pt>
                <c:pt idx="312">
                  <c:v>0.18859828231195697</c:v>
                </c:pt>
                <c:pt idx="313">
                  <c:v>0.18674156315706938</c:v>
                </c:pt>
                <c:pt idx="314">
                  <c:v>0.17251431922567892</c:v>
                </c:pt>
                <c:pt idx="315">
                  <c:v>0.18691509350898042</c:v>
                </c:pt>
                <c:pt idx="316">
                  <c:v>0.18983248945438522</c:v>
                </c:pt>
                <c:pt idx="317">
                  <c:v>0.1755097525644522</c:v>
                </c:pt>
                <c:pt idx="318">
                  <c:v>0.1877169602995884</c:v>
                </c:pt>
                <c:pt idx="319">
                  <c:v>0.17943289789528877</c:v>
                </c:pt>
                <c:pt idx="320">
                  <c:v>0.17940033047857321</c:v>
                </c:pt>
                <c:pt idx="321">
                  <c:v>0.17390089574821876</c:v>
                </c:pt>
                <c:pt idx="322">
                  <c:v>0.18075812308663813</c:v>
                </c:pt>
                <c:pt idx="323">
                  <c:v>0.18028547755373769</c:v>
                </c:pt>
                <c:pt idx="324">
                  <c:v>0.19298007286507346</c:v>
                </c:pt>
                <c:pt idx="325">
                  <c:v>0.18979828480284378</c:v>
                </c:pt>
                <c:pt idx="326">
                  <c:v>0.19394097980304884</c:v>
                </c:pt>
                <c:pt idx="327">
                  <c:v>0.18965970785802527</c:v>
                </c:pt>
                <c:pt idx="328">
                  <c:v>0.18401081080621626</c:v>
                </c:pt>
                <c:pt idx="329">
                  <c:v>0.18600774216664454</c:v>
                </c:pt>
                <c:pt idx="330">
                  <c:v>0.18220559232638608</c:v>
                </c:pt>
                <c:pt idx="331">
                  <c:v>0.18466965811730701</c:v>
                </c:pt>
                <c:pt idx="332">
                  <c:v>0.18797985900228373</c:v>
                </c:pt>
                <c:pt idx="333">
                  <c:v>0.1870491847852524</c:v>
                </c:pt>
                <c:pt idx="334">
                  <c:v>0.17998624646286768</c:v>
                </c:pt>
                <c:pt idx="335">
                  <c:v>0.18690293159808061</c:v>
                </c:pt>
                <c:pt idx="336">
                  <c:v>0.18191517422324918</c:v>
                </c:pt>
                <c:pt idx="337">
                  <c:v>0.1971047145544256</c:v>
                </c:pt>
                <c:pt idx="338">
                  <c:v>0.19925238920912178</c:v>
                </c:pt>
                <c:pt idx="339">
                  <c:v>0.19652328387816784</c:v>
                </c:pt>
                <c:pt idx="340">
                  <c:v>0.19740186038141005</c:v>
                </c:pt>
                <c:pt idx="341">
                  <c:v>0.19901763102713146</c:v>
                </c:pt>
                <c:pt idx="342">
                  <c:v>0.19833201736322389</c:v>
                </c:pt>
                <c:pt idx="343">
                  <c:v>0.18988141461984759</c:v>
                </c:pt>
                <c:pt idx="344">
                  <c:v>0.18334859728549424</c:v>
                </c:pt>
                <c:pt idx="345">
                  <c:v>0.19411087122317117</c:v>
                </c:pt>
                <c:pt idx="346">
                  <c:v>0.203852141532918</c:v>
                </c:pt>
                <c:pt idx="347">
                  <c:v>0.18821595402738764</c:v>
                </c:pt>
                <c:pt idx="348">
                  <c:v>0.19580718292660484</c:v>
                </c:pt>
                <c:pt idx="349">
                  <c:v>0.193234401920095</c:v>
                </c:pt>
                <c:pt idx="350">
                  <c:v>0.19049771941162355</c:v>
                </c:pt>
                <c:pt idx="351">
                  <c:v>0.19881441835014527</c:v>
                </c:pt>
                <c:pt idx="352">
                  <c:v>0.18852753136133321</c:v>
                </c:pt>
                <c:pt idx="353">
                  <c:v>0.19799554011894469</c:v>
                </c:pt>
                <c:pt idx="354">
                  <c:v>0.19820219426373287</c:v>
                </c:pt>
                <c:pt idx="355">
                  <c:v>0.19726351113695875</c:v>
                </c:pt>
                <c:pt idx="356">
                  <c:v>0.20224481361627139</c:v>
                </c:pt>
                <c:pt idx="357">
                  <c:v>0.18844925617520164</c:v>
                </c:pt>
                <c:pt idx="358">
                  <c:v>0.20189208460949895</c:v>
                </c:pt>
                <c:pt idx="359">
                  <c:v>0.19705142408701473</c:v>
                </c:pt>
                <c:pt idx="360">
                  <c:v>0.19316162320163141</c:v>
                </c:pt>
                <c:pt idx="361">
                  <c:v>0.20003019259070601</c:v>
                </c:pt>
                <c:pt idx="362">
                  <c:v>0.1945653744494143</c:v>
                </c:pt>
                <c:pt idx="363">
                  <c:v>0.18376901505937879</c:v>
                </c:pt>
                <c:pt idx="364">
                  <c:v>0.19686915739453359</c:v>
                </c:pt>
                <c:pt idx="365">
                  <c:v>0.19170398206298414</c:v>
                </c:pt>
                <c:pt idx="366">
                  <c:v>0.20270413302037049</c:v>
                </c:pt>
                <c:pt idx="367">
                  <c:v>0.18356942047894895</c:v>
                </c:pt>
                <c:pt idx="368">
                  <c:v>0.19016177069532425</c:v>
                </c:pt>
                <c:pt idx="369">
                  <c:v>0.18717648694481867</c:v>
                </c:pt>
                <c:pt idx="370">
                  <c:v>0.19483265325148691</c:v>
                </c:pt>
                <c:pt idx="371">
                  <c:v>0.20232546883690036</c:v>
                </c:pt>
                <c:pt idx="372">
                  <c:v>0.19500035857749673</c:v>
                </c:pt>
                <c:pt idx="373">
                  <c:v>0.20068288711432525</c:v>
                </c:pt>
                <c:pt idx="374">
                  <c:v>0.19278640112790552</c:v>
                </c:pt>
                <c:pt idx="375">
                  <c:v>0.18358362463731975</c:v>
                </c:pt>
                <c:pt idx="376">
                  <c:v>0.19322815079239303</c:v>
                </c:pt>
                <c:pt idx="377">
                  <c:v>0.19488547334505676</c:v>
                </c:pt>
                <c:pt idx="378">
                  <c:v>0.19444913670425792</c:v>
                </c:pt>
                <c:pt idx="379">
                  <c:v>0.1843184421950198</c:v>
                </c:pt>
                <c:pt idx="380">
                  <c:v>0.18248339226835458</c:v>
                </c:pt>
                <c:pt idx="381">
                  <c:v>0.19210362307077763</c:v>
                </c:pt>
                <c:pt idx="382">
                  <c:v>0.17470317131701535</c:v>
                </c:pt>
                <c:pt idx="383">
                  <c:v>0.18088725140601417</c:v>
                </c:pt>
                <c:pt idx="384">
                  <c:v>0.17504190495688179</c:v>
                </c:pt>
                <c:pt idx="385">
                  <c:v>0.18134907387206603</c:v>
                </c:pt>
                <c:pt idx="386">
                  <c:v>0.17249136838534546</c:v>
                </c:pt>
                <c:pt idx="387">
                  <c:v>0.18185906713797015</c:v>
                </c:pt>
                <c:pt idx="388">
                  <c:v>0.16908646130063607</c:v>
                </c:pt>
                <c:pt idx="389">
                  <c:v>0.17114749161139756</c:v>
                </c:pt>
                <c:pt idx="390">
                  <c:v>0.17016987027116995</c:v>
                </c:pt>
                <c:pt idx="391">
                  <c:v>0.1730857207289884</c:v>
                </c:pt>
                <c:pt idx="392">
                  <c:v>0.16619755396435773</c:v>
                </c:pt>
                <c:pt idx="393">
                  <c:v>0.16074202693979306</c:v>
                </c:pt>
                <c:pt idx="394">
                  <c:v>0.16797567186957826</c:v>
                </c:pt>
                <c:pt idx="395">
                  <c:v>0.1699561066130604</c:v>
                </c:pt>
                <c:pt idx="396">
                  <c:v>0.16834112308178056</c:v>
                </c:pt>
                <c:pt idx="397">
                  <c:v>0.16089868039295357</c:v>
                </c:pt>
                <c:pt idx="398">
                  <c:v>0.16559024985667214</c:v>
                </c:pt>
                <c:pt idx="399">
                  <c:v>0.16215324988661872</c:v>
                </c:pt>
                <c:pt idx="400">
                  <c:v>0.15171241165405738</c:v>
                </c:pt>
                <c:pt idx="401">
                  <c:v>0.15617431240850169</c:v>
                </c:pt>
                <c:pt idx="402">
                  <c:v>0.16291282398807602</c:v>
                </c:pt>
                <c:pt idx="403">
                  <c:v>0.15346104027909055</c:v>
                </c:pt>
                <c:pt idx="404">
                  <c:v>0.14666510337218044</c:v>
                </c:pt>
                <c:pt idx="405">
                  <c:v>0.15841273579154794</c:v>
                </c:pt>
                <c:pt idx="406">
                  <c:v>0.14662232010390411</c:v>
                </c:pt>
                <c:pt idx="407">
                  <c:v>0.15683487584999947</c:v>
                </c:pt>
                <c:pt idx="408">
                  <c:v>0.15104001700544892</c:v>
                </c:pt>
                <c:pt idx="409">
                  <c:v>0.14375753802804214</c:v>
                </c:pt>
                <c:pt idx="410">
                  <c:v>0.14657532124004735</c:v>
                </c:pt>
                <c:pt idx="411">
                  <c:v>0.14342503478962693</c:v>
                </c:pt>
                <c:pt idx="412">
                  <c:v>0.14125345179831578</c:v>
                </c:pt>
                <c:pt idx="413">
                  <c:v>0.1373514184390508</c:v>
                </c:pt>
                <c:pt idx="414">
                  <c:v>0.14039864771816377</c:v>
                </c:pt>
                <c:pt idx="415">
                  <c:v>0.13491568369315127</c:v>
                </c:pt>
                <c:pt idx="416">
                  <c:v>0.14041094335835383</c:v>
                </c:pt>
                <c:pt idx="417">
                  <c:v>0.13506187859757274</c:v>
                </c:pt>
                <c:pt idx="418">
                  <c:v>0.13948920005894797</c:v>
                </c:pt>
                <c:pt idx="419">
                  <c:v>0.13372517166741388</c:v>
                </c:pt>
                <c:pt idx="420">
                  <c:v>0.13587849686738673</c:v>
                </c:pt>
                <c:pt idx="421">
                  <c:v>0.13215262379223183</c:v>
                </c:pt>
                <c:pt idx="422">
                  <c:v>0.13724433115515833</c:v>
                </c:pt>
                <c:pt idx="423">
                  <c:v>0.13920111459366089</c:v>
                </c:pt>
                <c:pt idx="424">
                  <c:v>0.13160457552586721</c:v>
                </c:pt>
                <c:pt idx="425">
                  <c:v>0.12425306748670262</c:v>
                </c:pt>
                <c:pt idx="426">
                  <c:v>0.1227066039745698</c:v>
                </c:pt>
                <c:pt idx="427">
                  <c:v>0.13314394178652489</c:v>
                </c:pt>
                <c:pt idx="428">
                  <c:v>0.12922514769010754</c:v>
                </c:pt>
                <c:pt idx="429">
                  <c:v>0.13374415766857434</c:v>
                </c:pt>
                <c:pt idx="430">
                  <c:v>0.13233441133132592</c:v>
                </c:pt>
                <c:pt idx="431">
                  <c:v>0.13213282501477736</c:v>
                </c:pt>
                <c:pt idx="432">
                  <c:v>0.12343884743441666</c:v>
                </c:pt>
                <c:pt idx="433">
                  <c:v>0.12634099392142328</c:v>
                </c:pt>
                <c:pt idx="434">
                  <c:v>0.12488216510789327</c:v>
                </c:pt>
                <c:pt idx="435">
                  <c:v>0.12240242512274684</c:v>
                </c:pt>
                <c:pt idx="436">
                  <c:v>0.11895784428594308</c:v>
                </c:pt>
                <c:pt idx="437">
                  <c:v>0.12163477609283077</c:v>
                </c:pt>
                <c:pt idx="438">
                  <c:v>0.12416781930068167</c:v>
                </c:pt>
                <c:pt idx="439">
                  <c:v>0.12723433221951658</c:v>
                </c:pt>
                <c:pt idx="440">
                  <c:v>0.12507192849806562</c:v>
                </c:pt>
                <c:pt idx="441">
                  <c:v>0.12397153940405189</c:v>
                </c:pt>
                <c:pt idx="442">
                  <c:v>0.12010712680567501</c:v>
                </c:pt>
                <c:pt idx="443">
                  <c:v>0.11780474374383391</c:v>
                </c:pt>
                <c:pt idx="444">
                  <c:v>0.12798493628075008</c:v>
                </c:pt>
                <c:pt idx="445">
                  <c:v>0.12741861941380966</c:v>
                </c:pt>
                <c:pt idx="446">
                  <c:v>0.12816502353176989</c:v>
                </c:pt>
                <c:pt idx="447">
                  <c:v>0.12147844976722741</c:v>
                </c:pt>
                <c:pt idx="448">
                  <c:v>0.12222009872253488</c:v>
                </c:pt>
                <c:pt idx="449">
                  <c:v>0.12184122160763017</c:v>
                </c:pt>
                <c:pt idx="450">
                  <c:v>0.11943276289541058</c:v>
                </c:pt>
                <c:pt idx="451">
                  <c:v>0.12293925400818223</c:v>
                </c:pt>
                <c:pt idx="452">
                  <c:v>0.12831614065936509</c:v>
                </c:pt>
                <c:pt idx="453">
                  <c:v>0.12402796994050108</c:v>
                </c:pt>
                <c:pt idx="454">
                  <c:v>0.13118893836525722</c:v>
                </c:pt>
                <c:pt idx="455">
                  <c:v>0.12148173198918519</c:v>
                </c:pt>
                <c:pt idx="456">
                  <c:v>0.1285538075108017</c:v>
                </c:pt>
                <c:pt idx="457">
                  <c:v>0.12255483100835321</c:v>
                </c:pt>
                <c:pt idx="458">
                  <c:v>0.12656223065502614</c:v>
                </c:pt>
                <c:pt idx="459">
                  <c:v>0.131659682905544</c:v>
                </c:pt>
                <c:pt idx="460">
                  <c:v>0.13412959218047527</c:v>
                </c:pt>
                <c:pt idx="461">
                  <c:v>0.12760008186297789</c:v>
                </c:pt>
                <c:pt idx="462">
                  <c:v>0.13599066213018501</c:v>
                </c:pt>
                <c:pt idx="463">
                  <c:v>0.13500146798078358</c:v>
                </c:pt>
                <c:pt idx="464">
                  <c:v>0.13606033488682909</c:v>
                </c:pt>
                <c:pt idx="465">
                  <c:v>0.126099360997109</c:v>
                </c:pt>
                <c:pt idx="466">
                  <c:v>0.13726334132012041</c:v>
                </c:pt>
                <c:pt idx="467">
                  <c:v>0.12689775644869758</c:v>
                </c:pt>
                <c:pt idx="468">
                  <c:v>0.13412826195415981</c:v>
                </c:pt>
                <c:pt idx="469">
                  <c:v>0.14093833673743253</c:v>
                </c:pt>
                <c:pt idx="470">
                  <c:v>0.13553286435518416</c:v>
                </c:pt>
                <c:pt idx="471">
                  <c:v>0.13449858453840194</c:v>
                </c:pt>
                <c:pt idx="472">
                  <c:v>0.13271422924019738</c:v>
                </c:pt>
                <c:pt idx="473">
                  <c:v>0.14177051664638721</c:v>
                </c:pt>
                <c:pt idx="474">
                  <c:v>0.14376792540360067</c:v>
                </c:pt>
                <c:pt idx="475">
                  <c:v>0.14314042934450905</c:v>
                </c:pt>
                <c:pt idx="476">
                  <c:v>0.13743528200861072</c:v>
                </c:pt>
                <c:pt idx="477">
                  <c:v>0.13609528005958424</c:v>
                </c:pt>
                <c:pt idx="478">
                  <c:v>0.14810955001426715</c:v>
                </c:pt>
                <c:pt idx="479">
                  <c:v>0.14006358691797224</c:v>
                </c:pt>
                <c:pt idx="480">
                  <c:v>0.14846205517722946</c:v>
                </c:pt>
                <c:pt idx="481">
                  <c:v>0.14120960426574439</c:v>
                </c:pt>
                <c:pt idx="482">
                  <c:v>0.14499911070961854</c:v>
                </c:pt>
                <c:pt idx="483">
                  <c:v>0.14340389551946017</c:v>
                </c:pt>
                <c:pt idx="484">
                  <c:v>0.14238668395088067</c:v>
                </c:pt>
                <c:pt idx="485">
                  <c:v>0.14978357622205918</c:v>
                </c:pt>
                <c:pt idx="486">
                  <c:v>0.14712108529349918</c:v>
                </c:pt>
                <c:pt idx="487">
                  <c:v>0.14360483403513755</c:v>
                </c:pt>
                <c:pt idx="488">
                  <c:v>0.14887119121403058</c:v>
                </c:pt>
                <c:pt idx="489">
                  <c:v>0.15167153020347068</c:v>
                </c:pt>
                <c:pt idx="490">
                  <c:v>0.14858963378083068</c:v>
                </c:pt>
                <c:pt idx="491">
                  <c:v>0.15750584125311312</c:v>
                </c:pt>
                <c:pt idx="492">
                  <c:v>0.15423407915874029</c:v>
                </c:pt>
                <c:pt idx="493">
                  <c:v>0.14978107530846793</c:v>
                </c:pt>
                <c:pt idx="494">
                  <c:v>0.15399065120217073</c:v>
                </c:pt>
                <c:pt idx="495">
                  <c:v>0.15783732834641617</c:v>
                </c:pt>
                <c:pt idx="496">
                  <c:v>0.15097567151479921</c:v>
                </c:pt>
                <c:pt idx="497">
                  <c:v>0.15042177797310616</c:v>
                </c:pt>
                <c:pt idx="498">
                  <c:v>0.14848129394429035</c:v>
                </c:pt>
                <c:pt idx="499">
                  <c:v>0.15279452235601942</c:v>
                </c:pt>
                <c:pt idx="500">
                  <c:v>0.14620810947337939</c:v>
                </c:pt>
                <c:pt idx="501">
                  <c:v>0.15639019253388378</c:v>
                </c:pt>
                <c:pt idx="502">
                  <c:v>0.15258581002797941</c:v>
                </c:pt>
                <c:pt idx="503">
                  <c:v>0.15617562519654846</c:v>
                </c:pt>
                <c:pt idx="504">
                  <c:v>0.1564881376505477</c:v>
                </c:pt>
                <c:pt idx="505">
                  <c:v>0.15740660263363224</c:v>
                </c:pt>
                <c:pt idx="506">
                  <c:v>0.14967245569050749</c:v>
                </c:pt>
                <c:pt idx="507">
                  <c:v>0.15349962466608369</c:v>
                </c:pt>
                <c:pt idx="508">
                  <c:v>0.1574033890929899</c:v>
                </c:pt>
                <c:pt idx="509">
                  <c:v>0.15341590891777068</c:v>
                </c:pt>
                <c:pt idx="510">
                  <c:v>0.14624656339625719</c:v>
                </c:pt>
                <c:pt idx="511">
                  <c:v>0.15374354516812075</c:v>
                </c:pt>
                <c:pt idx="512">
                  <c:v>0.14289739276388363</c:v>
                </c:pt>
                <c:pt idx="513">
                  <c:v>0.14412240171351604</c:v>
                </c:pt>
                <c:pt idx="514">
                  <c:v>0.14804173550589916</c:v>
                </c:pt>
                <c:pt idx="515">
                  <c:v>0.15057732497713591</c:v>
                </c:pt>
                <c:pt idx="516">
                  <c:v>0.14464509256054783</c:v>
                </c:pt>
                <c:pt idx="517">
                  <c:v>0.15472028249978881</c:v>
                </c:pt>
                <c:pt idx="518">
                  <c:v>0.1539401653643967</c:v>
                </c:pt>
                <c:pt idx="519">
                  <c:v>0.14825838700340679</c:v>
                </c:pt>
                <c:pt idx="520">
                  <c:v>0.14130259837784556</c:v>
                </c:pt>
                <c:pt idx="521">
                  <c:v>0.14919292666206241</c:v>
                </c:pt>
                <c:pt idx="522">
                  <c:v>0.14269023018397559</c:v>
                </c:pt>
                <c:pt idx="523">
                  <c:v>0.13734523585565003</c:v>
                </c:pt>
                <c:pt idx="524">
                  <c:v>0.14835136057279505</c:v>
                </c:pt>
                <c:pt idx="525">
                  <c:v>0.14196198354044962</c:v>
                </c:pt>
                <c:pt idx="526">
                  <c:v>0.14065879568051526</c:v>
                </c:pt>
                <c:pt idx="527">
                  <c:v>0.14024168744697307</c:v>
                </c:pt>
                <c:pt idx="528">
                  <c:v>0.13939136247430681</c:v>
                </c:pt>
                <c:pt idx="529">
                  <c:v>0.13551319312022775</c:v>
                </c:pt>
                <c:pt idx="530">
                  <c:v>0.13755280105458195</c:v>
                </c:pt>
                <c:pt idx="531">
                  <c:v>0.13832803349928346</c:v>
                </c:pt>
                <c:pt idx="532">
                  <c:v>0.13661323542758327</c:v>
                </c:pt>
                <c:pt idx="533">
                  <c:v>0.13861491631187284</c:v>
                </c:pt>
                <c:pt idx="534">
                  <c:v>0.12963078398803859</c:v>
                </c:pt>
                <c:pt idx="535">
                  <c:v>0.13182474968546812</c:v>
                </c:pt>
                <c:pt idx="536">
                  <c:v>0.1249189114439274</c:v>
                </c:pt>
                <c:pt idx="537">
                  <c:v>0.12162491514348524</c:v>
                </c:pt>
                <c:pt idx="538">
                  <c:v>0.12182853717260074</c:v>
                </c:pt>
                <c:pt idx="539">
                  <c:v>0.1236235719293363</c:v>
                </c:pt>
                <c:pt idx="540">
                  <c:v>0.12232005836267153</c:v>
                </c:pt>
                <c:pt idx="541">
                  <c:v>0.12192745221557608</c:v>
                </c:pt>
                <c:pt idx="542">
                  <c:v>0.11738861715446659</c:v>
                </c:pt>
                <c:pt idx="543">
                  <c:v>0.11582156501760879</c:v>
                </c:pt>
                <c:pt idx="544">
                  <c:v>0.11377281987165996</c:v>
                </c:pt>
                <c:pt idx="545">
                  <c:v>0.1086613934375306</c:v>
                </c:pt>
                <c:pt idx="546">
                  <c:v>0.11073317950017834</c:v>
                </c:pt>
                <c:pt idx="547">
                  <c:v>0.10930232317152593</c:v>
                </c:pt>
                <c:pt idx="548">
                  <c:v>0.10832571451516147</c:v>
                </c:pt>
                <c:pt idx="549">
                  <c:v>0.1109824148435786</c:v>
                </c:pt>
                <c:pt idx="550">
                  <c:v>0.10428876556622257</c:v>
                </c:pt>
                <c:pt idx="551">
                  <c:v>0.10747742862587456</c:v>
                </c:pt>
                <c:pt idx="552">
                  <c:v>9.7341699434945361E-2</c:v>
                </c:pt>
                <c:pt idx="553">
                  <c:v>9.9510121176996785E-2</c:v>
                </c:pt>
                <c:pt idx="554">
                  <c:v>9.7013536919860338E-2</c:v>
                </c:pt>
                <c:pt idx="555">
                  <c:v>8.9255903347806934E-2</c:v>
                </c:pt>
                <c:pt idx="556">
                  <c:v>9.8651046831798817E-2</c:v>
                </c:pt>
                <c:pt idx="557">
                  <c:v>9.1590066158100045E-2</c:v>
                </c:pt>
                <c:pt idx="558">
                  <c:v>8.7650872191440618E-2</c:v>
                </c:pt>
                <c:pt idx="559">
                  <c:v>8.7037155133868227E-2</c:v>
                </c:pt>
                <c:pt idx="560">
                  <c:v>8.9855452492347138E-2</c:v>
                </c:pt>
                <c:pt idx="561">
                  <c:v>8.6392564349529827E-2</c:v>
                </c:pt>
                <c:pt idx="562">
                  <c:v>8.7090502138131076E-2</c:v>
                </c:pt>
                <c:pt idx="563">
                  <c:v>7.8649925110325231E-2</c:v>
                </c:pt>
                <c:pt idx="564">
                  <c:v>8.4365864046741304E-2</c:v>
                </c:pt>
                <c:pt idx="565">
                  <c:v>8.1036621978003848E-2</c:v>
                </c:pt>
                <c:pt idx="566">
                  <c:v>7.3553263466582891E-2</c:v>
                </c:pt>
                <c:pt idx="567">
                  <c:v>7.226193167535977E-2</c:v>
                </c:pt>
                <c:pt idx="568">
                  <c:v>7.4611740782020305E-2</c:v>
                </c:pt>
                <c:pt idx="569">
                  <c:v>7.3191617403523437E-2</c:v>
                </c:pt>
                <c:pt idx="570">
                  <c:v>7.3247272088047155E-2</c:v>
                </c:pt>
                <c:pt idx="571">
                  <c:v>6.9606081670451833E-2</c:v>
                </c:pt>
                <c:pt idx="572">
                  <c:v>6.4842171078980451E-2</c:v>
                </c:pt>
                <c:pt idx="573">
                  <c:v>6.5216978277603407E-2</c:v>
                </c:pt>
                <c:pt idx="574">
                  <c:v>6.4121120725064262E-2</c:v>
                </c:pt>
                <c:pt idx="575">
                  <c:v>6.2680631063579448E-2</c:v>
                </c:pt>
                <c:pt idx="576">
                  <c:v>6.2717818890448807E-2</c:v>
                </c:pt>
                <c:pt idx="577">
                  <c:v>5.9499807599664854E-2</c:v>
                </c:pt>
                <c:pt idx="578">
                  <c:v>5.8891235655836371E-2</c:v>
                </c:pt>
                <c:pt idx="579">
                  <c:v>5.3777833506156225E-2</c:v>
                </c:pt>
              </c:numCache>
            </c:numRef>
          </c:val>
          <c:smooth val="0"/>
          <c:extLst>
            <c:ext xmlns:c16="http://schemas.microsoft.com/office/drawing/2014/chart" uri="{C3380CC4-5D6E-409C-BE32-E72D297353CC}">
              <c16:uniqueId val="{00000007-46A6-46E3-BA95-D6E51753886A}"/>
            </c:ext>
          </c:extLst>
        </c:ser>
        <c:ser>
          <c:idx val="8"/>
          <c:order val="8"/>
          <c:tx>
            <c:strRef>
              <c:f>Sheet1!$J$1</c:f>
              <c:strCache>
                <c:ptCount val="1"/>
                <c:pt idx="0">
                  <c:v>G80U03F</c:v>
                </c:pt>
              </c:strCache>
            </c:strRef>
          </c:tx>
          <c:spPr>
            <a:ln w="19050" cap="rnd">
              <a:solidFill>
                <a:schemeClr val="accent3">
                  <a:lumMod val="60000"/>
                </a:schemeClr>
              </a:solidFill>
              <a:round/>
            </a:ln>
            <a:effectLst/>
          </c:spPr>
          <c:marker>
            <c:symbol val="none"/>
          </c:marker>
          <c:cat>
            <c:numRef>
              <c:f>Sheet1!$A$2:$A$581</c:f>
              <c:numCache>
                <c:formatCode>General</c:formatCode>
                <c:ptCount val="580"/>
                <c:pt idx="0">
                  <c:v>0</c:v>
                </c:pt>
                <c:pt idx="1">
                  <c:v>8.3333332999999996E-2</c:v>
                </c:pt>
                <c:pt idx="2">
                  <c:v>0.16666666699999999</c:v>
                </c:pt>
                <c:pt idx="3">
                  <c:v>0.25</c:v>
                </c:pt>
                <c:pt idx="4">
                  <c:v>0.33333333300000001</c:v>
                </c:pt>
                <c:pt idx="5">
                  <c:v>0.41666666699999999</c:v>
                </c:pt>
                <c:pt idx="6">
                  <c:v>0.5</c:v>
                </c:pt>
                <c:pt idx="7">
                  <c:v>0.58333333300000001</c:v>
                </c:pt>
                <c:pt idx="8">
                  <c:v>0.66666666699999999</c:v>
                </c:pt>
                <c:pt idx="9">
                  <c:v>0.75</c:v>
                </c:pt>
                <c:pt idx="10">
                  <c:v>0.83333333300000001</c:v>
                </c:pt>
                <c:pt idx="11">
                  <c:v>0.91666666699999999</c:v>
                </c:pt>
                <c:pt idx="12">
                  <c:v>1</c:v>
                </c:pt>
                <c:pt idx="13">
                  <c:v>1.0833333329999999</c:v>
                </c:pt>
                <c:pt idx="14">
                  <c:v>1.1666666670000001</c:v>
                </c:pt>
                <c:pt idx="15">
                  <c:v>1.25</c:v>
                </c:pt>
                <c:pt idx="16">
                  <c:v>1.3333333329999999</c:v>
                </c:pt>
                <c:pt idx="17">
                  <c:v>1.4166666670000001</c:v>
                </c:pt>
                <c:pt idx="18">
                  <c:v>1.5</c:v>
                </c:pt>
                <c:pt idx="19">
                  <c:v>1.5833333329999999</c:v>
                </c:pt>
                <c:pt idx="20">
                  <c:v>1.6666666670000001</c:v>
                </c:pt>
                <c:pt idx="21">
                  <c:v>1.75</c:v>
                </c:pt>
                <c:pt idx="22">
                  <c:v>1.8333333329999999</c:v>
                </c:pt>
                <c:pt idx="23">
                  <c:v>1.9166666670000001</c:v>
                </c:pt>
                <c:pt idx="24">
                  <c:v>2</c:v>
                </c:pt>
                <c:pt idx="25">
                  <c:v>2.0833333330000001</c:v>
                </c:pt>
                <c:pt idx="26">
                  <c:v>2.1666666669999999</c:v>
                </c:pt>
                <c:pt idx="27">
                  <c:v>2.25</c:v>
                </c:pt>
                <c:pt idx="28">
                  <c:v>2.3333333330000001</c:v>
                </c:pt>
                <c:pt idx="29">
                  <c:v>2.4166666669999999</c:v>
                </c:pt>
                <c:pt idx="30">
                  <c:v>2.5</c:v>
                </c:pt>
                <c:pt idx="31">
                  <c:v>2.5833333330000001</c:v>
                </c:pt>
                <c:pt idx="32">
                  <c:v>2.6666666669999999</c:v>
                </c:pt>
                <c:pt idx="33">
                  <c:v>2.75</c:v>
                </c:pt>
                <c:pt idx="34">
                  <c:v>2.8333333330000001</c:v>
                </c:pt>
                <c:pt idx="35">
                  <c:v>2.9166666669999999</c:v>
                </c:pt>
                <c:pt idx="36">
                  <c:v>3</c:v>
                </c:pt>
                <c:pt idx="37">
                  <c:v>3.0833333330000001</c:v>
                </c:pt>
                <c:pt idx="38">
                  <c:v>3.1666666669999999</c:v>
                </c:pt>
                <c:pt idx="39">
                  <c:v>3.25</c:v>
                </c:pt>
                <c:pt idx="40">
                  <c:v>3.3333333330000001</c:v>
                </c:pt>
                <c:pt idx="41">
                  <c:v>3.4166666669999999</c:v>
                </c:pt>
                <c:pt idx="42">
                  <c:v>3.5</c:v>
                </c:pt>
                <c:pt idx="43">
                  <c:v>3.5833333330000001</c:v>
                </c:pt>
                <c:pt idx="44">
                  <c:v>3.6666666669999999</c:v>
                </c:pt>
                <c:pt idx="45">
                  <c:v>3.75</c:v>
                </c:pt>
                <c:pt idx="46">
                  <c:v>3.8333333330000001</c:v>
                </c:pt>
                <c:pt idx="47">
                  <c:v>3.9166666669999999</c:v>
                </c:pt>
                <c:pt idx="48">
                  <c:v>4</c:v>
                </c:pt>
                <c:pt idx="49">
                  <c:v>4.0833333329999997</c:v>
                </c:pt>
                <c:pt idx="50">
                  <c:v>4.1666666670000003</c:v>
                </c:pt>
                <c:pt idx="51">
                  <c:v>4.25</c:v>
                </c:pt>
                <c:pt idx="52">
                  <c:v>4.3333333329999997</c:v>
                </c:pt>
                <c:pt idx="53">
                  <c:v>4.4166666670000003</c:v>
                </c:pt>
                <c:pt idx="54">
                  <c:v>4.5</c:v>
                </c:pt>
                <c:pt idx="55">
                  <c:v>4.5833333329999997</c:v>
                </c:pt>
                <c:pt idx="56">
                  <c:v>4.6666666670000003</c:v>
                </c:pt>
                <c:pt idx="57">
                  <c:v>4.75</c:v>
                </c:pt>
                <c:pt idx="58">
                  <c:v>4.8333333329999997</c:v>
                </c:pt>
                <c:pt idx="59">
                  <c:v>4.9166666670000003</c:v>
                </c:pt>
                <c:pt idx="60">
                  <c:v>5</c:v>
                </c:pt>
                <c:pt idx="61">
                  <c:v>5.0833333329999997</c:v>
                </c:pt>
                <c:pt idx="62">
                  <c:v>5.1666666670000003</c:v>
                </c:pt>
                <c:pt idx="63">
                  <c:v>5.25</c:v>
                </c:pt>
                <c:pt idx="64">
                  <c:v>5.3333333329999997</c:v>
                </c:pt>
                <c:pt idx="65">
                  <c:v>5.4166666670000003</c:v>
                </c:pt>
                <c:pt idx="66">
                  <c:v>5.5</c:v>
                </c:pt>
                <c:pt idx="67">
                  <c:v>5.5833333329999997</c:v>
                </c:pt>
                <c:pt idx="68">
                  <c:v>5.6666666670000003</c:v>
                </c:pt>
                <c:pt idx="69">
                  <c:v>5.75</c:v>
                </c:pt>
                <c:pt idx="70">
                  <c:v>5.8333333329999997</c:v>
                </c:pt>
                <c:pt idx="71">
                  <c:v>5.9166666670000003</c:v>
                </c:pt>
                <c:pt idx="72">
                  <c:v>6</c:v>
                </c:pt>
                <c:pt idx="73">
                  <c:v>6.0833333329999997</c:v>
                </c:pt>
                <c:pt idx="74">
                  <c:v>6.1666666670000003</c:v>
                </c:pt>
                <c:pt idx="75">
                  <c:v>6.25</c:v>
                </c:pt>
                <c:pt idx="76">
                  <c:v>6.3333333329999997</c:v>
                </c:pt>
                <c:pt idx="77">
                  <c:v>6.4166666670000003</c:v>
                </c:pt>
                <c:pt idx="78">
                  <c:v>6.5</c:v>
                </c:pt>
                <c:pt idx="79">
                  <c:v>6.5833333329999997</c:v>
                </c:pt>
                <c:pt idx="80">
                  <c:v>6.6666666670000003</c:v>
                </c:pt>
                <c:pt idx="81">
                  <c:v>6.75</c:v>
                </c:pt>
                <c:pt idx="82">
                  <c:v>6.8333333329999997</c:v>
                </c:pt>
                <c:pt idx="83">
                  <c:v>6.9166666670000003</c:v>
                </c:pt>
                <c:pt idx="84">
                  <c:v>7</c:v>
                </c:pt>
                <c:pt idx="85">
                  <c:v>7.0833333329999997</c:v>
                </c:pt>
                <c:pt idx="86">
                  <c:v>7.1666666670000003</c:v>
                </c:pt>
                <c:pt idx="87">
                  <c:v>7.25</c:v>
                </c:pt>
                <c:pt idx="88">
                  <c:v>7.3333333329999997</c:v>
                </c:pt>
                <c:pt idx="89">
                  <c:v>7.4166666670000003</c:v>
                </c:pt>
                <c:pt idx="90">
                  <c:v>7.5</c:v>
                </c:pt>
                <c:pt idx="91">
                  <c:v>7.5833333329999997</c:v>
                </c:pt>
                <c:pt idx="92">
                  <c:v>7.6666666670000003</c:v>
                </c:pt>
                <c:pt idx="93">
                  <c:v>7.75</c:v>
                </c:pt>
                <c:pt idx="94">
                  <c:v>7.8333333329999997</c:v>
                </c:pt>
                <c:pt idx="95">
                  <c:v>7.9166666670000003</c:v>
                </c:pt>
                <c:pt idx="96">
                  <c:v>8</c:v>
                </c:pt>
                <c:pt idx="97">
                  <c:v>8.0833333330000006</c:v>
                </c:pt>
                <c:pt idx="98">
                  <c:v>8.1666666669999994</c:v>
                </c:pt>
                <c:pt idx="99">
                  <c:v>8.25</c:v>
                </c:pt>
                <c:pt idx="100">
                  <c:v>8.3333333330000006</c:v>
                </c:pt>
                <c:pt idx="101">
                  <c:v>8.4166666669999994</c:v>
                </c:pt>
                <c:pt idx="102">
                  <c:v>8.5</c:v>
                </c:pt>
                <c:pt idx="103">
                  <c:v>8.5833333330000006</c:v>
                </c:pt>
                <c:pt idx="104">
                  <c:v>8.6666666669999994</c:v>
                </c:pt>
                <c:pt idx="105">
                  <c:v>8.75</c:v>
                </c:pt>
                <c:pt idx="106">
                  <c:v>8.8333333330000006</c:v>
                </c:pt>
                <c:pt idx="107">
                  <c:v>8.9166666669999994</c:v>
                </c:pt>
                <c:pt idx="108">
                  <c:v>9</c:v>
                </c:pt>
                <c:pt idx="109">
                  <c:v>9.0833333330000006</c:v>
                </c:pt>
                <c:pt idx="110">
                  <c:v>9.1666666669999994</c:v>
                </c:pt>
                <c:pt idx="111">
                  <c:v>9.25</c:v>
                </c:pt>
                <c:pt idx="112">
                  <c:v>9.3333333330000006</c:v>
                </c:pt>
                <c:pt idx="113">
                  <c:v>9.4166666669999994</c:v>
                </c:pt>
                <c:pt idx="114">
                  <c:v>9.5</c:v>
                </c:pt>
                <c:pt idx="115">
                  <c:v>9.5833333330000006</c:v>
                </c:pt>
                <c:pt idx="116">
                  <c:v>9.6666666669999994</c:v>
                </c:pt>
                <c:pt idx="117">
                  <c:v>9.75</c:v>
                </c:pt>
                <c:pt idx="118">
                  <c:v>9.8333333330000006</c:v>
                </c:pt>
                <c:pt idx="119">
                  <c:v>9.9166666669999994</c:v>
                </c:pt>
                <c:pt idx="120">
                  <c:v>10</c:v>
                </c:pt>
                <c:pt idx="121">
                  <c:v>10.08333333</c:v>
                </c:pt>
                <c:pt idx="122">
                  <c:v>10.16666667</c:v>
                </c:pt>
                <c:pt idx="123">
                  <c:v>10.25</c:v>
                </c:pt>
                <c:pt idx="124">
                  <c:v>10.33333333</c:v>
                </c:pt>
                <c:pt idx="125">
                  <c:v>10.41666667</c:v>
                </c:pt>
                <c:pt idx="126">
                  <c:v>10.5</c:v>
                </c:pt>
                <c:pt idx="127">
                  <c:v>10.58333333</c:v>
                </c:pt>
                <c:pt idx="128">
                  <c:v>10.66666667</c:v>
                </c:pt>
                <c:pt idx="129">
                  <c:v>10.75</c:v>
                </c:pt>
                <c:pt idx="130">
                  <c:v>10.83333333</c:v>
                </c:pt>
                <c:pt idx="131">
                  <c:v>10.91666667</c:v>
                </c:pt>
                <c:pt idx="132">
                  <c:v>11</c:v>
                </c:pt>
                <c:pt idx="133">
                  <c:v>11.08333333</c:v>
                </c:pt>
                <c:pt idx="134">
                  <c:v>11.16666667</c:v>
                </c:pt>
                <c:pt idx="135">
                  <c:v>11.25</c:v>
                </c:pt>
                <c:pt idx="136">
                  <c:v>11.33333333</c:v>
                </c:pt>
                <c:pt idx="137">
                  <c:v>11.41666667</c:v>
                </c:pt>
                <c:pt idx="138">
                  <c:v>11.5</c:v>
                </c:pt>
                <c:pt idx="139">
                  <c:v>11.58333333</c:v>
                </c:pt>
                <c:pt idx="140">
                  <c:v>11.66666667</c:v>
                </c:pt>
                <c:pt idx="141">
                  <c:v>11.75</c:v>
                </c:pt>
                <c:pt idx="142">
                  <c:v>11.83333333</c:v>
                </c:pt>
                <c:pt idx="143">
                  <c:v>11.91666667</c:v>
                </c:pt>
                <c:pt idx="144">
                  <c:v>12</c:v>
                </c:pt>
                <c:pt idx="145">
                  <c:v>12.08333333</c:v>
                </c:pt>
                <c:pt idx="146">
                  <c:v>12.16666667</c:v>
                </c:pt>
                <c:pt idx="147">
                  <c:v>12.25</c:v>
                </c:pt>
                <c:pt idx="148">
                  <c:v>12.33333333</c:v>
                </c:pt>
                <c:pt idx="149">
                  <c:v>12.41666667</c:v>
                </c:pt>
                <c:pt idx="150">
                  <c:v>12.5</c:v>
                </c:pt>
                <c:pt idx="151">
                  <c:v>12.58333333</c:v>
                </c:pt>
                <c:pt idx="152">
                  <c:v>12.66666667</c:v>
                </c:pt>
                <c:pt idx="153">
                  <c:v>12.75</c:v>
                </c:pt>
                <c:pt idx="154">
                  <c:v>12.83333333</c:v>
                </c:pt>
                <c:pt idx="155">
                  <c:v>12.91666667</c:v>
                </c:pt>
                <c:pt idx="156">
                  <c:v>13</c:v>
                </c:pt>
                <c:pt idx="157">
                  <c:v>13.08333333</c:v>
                </c:pt>
                <c:pt idx="158">
                  <c:v>13.16666667</c:v>
                </c:pt>
                <c:pt idx="159">
                  <c:v>13.25</c:v>
                </c:pt>
                <c:pt idx="160">
                  <c:v>13.33333333</c:v>
                </c:pt>
                <c:pt idx="161">
                  <c:v>13.41666667</c:v>
                </c:pt>
                <c:pt idx="162">
                  <c:v>13.5</c:v>
                </c:pt>
                <c:pt idx="163">
                  <c:v>13.58333333</c:v>
                </c:pt>
                <c:pt idx="164">
                  <c:v>13.66666667</c:v>
                </c:pt>
                <c:pt idx="165">
                  <c:v>13.75</c:v>
                </c:pt>
                <c:pt idx="166">
                  <c:v>13.83333333</c:v>
                </c:pt>
                <c:pt idx="167">
                  <c:v>13.91666667</c:v>
                </c:pt>
                <c:pt idx="168">
                  <c:v>14</c:v>
                </c:pt>
                <c:pt idx="169">
                  <c:v>14.08333333</c:v>
                </c:pt>
                <c:pt idx="170">
                  <c:v>14.16666667</c:v>
                </c:pt>
                <c:pt idx="171">
                  <c:v>14.25</c:v>
                </c:pt>
                <c:pt idx="172">
                  <c:v>14.33333333</c:v>
                </c:pt>
                <c:pt idx="173">
                  <c:v>14.41666667</c:v>
                </c:pt>
                <c:pt idx="174">
                  <c:v>14.5</c:v>
                </c:pt>
                <c:pt idx="175">
                  <c:v>14.58333333</c:v>
                </c:pt>
                <c:pt idx="176">
                  <c:v>14.66666667</c:v>
                </c:pt>
                <c:pt idx="177">
                  <c:v>14.75</c:v>
                </c:pt>
                <c:pt idx="178">
                  <c:v>14.83333333</c:v>
                </c:pt>
                <c:pt idx="179">
                  <c:v>14.91666667</c:v>
                </c:pt>
                <c:pt idx="180">
                  <c:v>15</c:v>
                </c:pt>
                <c:pt idx="181">
                  <c:v>15.08333333</c:v>
                </c:pt>
                <c:pt idx="182">
                  <c:v>15.16666667</c:v>
                </c:pt>
                <c:pt idx="183">
                  <c:v>15.25</c:v>
                </c:pt>
                <c:pt idx="184">
                  <c:v>15.33333333</c:v>
                </c:pt>
                <c:pt idx="185">
                  <c:v>15.41666667</c:v>
                </c:pt>
                <c:pt idx="186">
                  <c:v>15.5</c:v>
                </c:pt>
                <c:pt idx="187">
                  <c:v>15.58333333</c:v>
                </c:pt>
                <c:pt idx="188">
                  <c:v>15.66666667</c:v>
                </c:pt>
                <c:pt idx="189">
                  <c:v>15.75</c:v>
                </c:pt>
                <c:pt idx="190">
                  <c:v>15.83333333</c:v>
                </c:pt>
                <c:pt idx="191">
                  <c:v>15.91666667</c:v>
                </c:pt>
                <c:pt idx="192">
                  <c:v>16</c:v>
                </c:pt>
                <c:pt idx="193">
                  <c:v>16.083333329999999</c:v>
                </c:pt>
                <c:pt idx="194">
                  <c:v>16.166666670000001</c:v>
                </c:pt>
                <c:pt idx="195">
                  <c:v>16.25</c:v>
                </c:pt>
                <c:pt idx="196">
                  <c:v>16.333333329999999</c:v>
                </c:pt>
                <c:pt idx="197">
                  <c:v>16.416666670000001</c:v>
                </c:pt>
                <c:pt idx="198">
                  <c:v>16.5</c:v>
                </c:pt>
                <c:pt idx="199">
                  <c:v>16.583333329999999</c:v>
                </c:pt>
                <c:pt idx="200">
                  <c:v>16.666666670000001</c:v>
                </c:pt>
                <c:pt idx="201">
                  <c:v>16.75</c:v>
                </c:pt>
                <c:pt idx="202">
                  <c:v>16.833333329999999</c:v>
                </c:pt>
                <c:pt idx="203">
                  <c:v>16.916666670000001</c:v>
                </c:pt>
                <c:pt idx="204">
                  <c:v>17</c:v>
                </c:pt>
                <c:pt idx="205">
                  <c:v>17.083333329999999</c:v>
                </c:pt>
                <c:pt idx="206">
                  <c:v>17.166666670000001</c:v>
                </c:pt>
                <c:pt idx="207">
                  <c:v>17.25</c:v>
                </c:pt>
                <c:pt idx="208">
                  <c:v>17.333333329999999</c:v>
                </c:pt>
                <c:pt idx="209">
                  <c:v>17.416666670000001</c:v>
                </c:pt>
                <c:pt idx="210">
                  <c:v>17.5</c:v>
                </c:pt>
                <c:pt idx="211">
                  <c:v>17.583333329999999</c:v>
                </c:pt>
                <c:pt idx="212">
                  <c:v>17.666666670000001</c:v>
                </c:pt>
                <c:pt idx="213">
                  <c:v>17.75</c:v>
                </c:pt>
                <c:pt idx="214">
                  <c:v>17.833333329999999</c:v>
                </c:pt>
                <c:pt idx="215">
                  <c:v>17.916666670000001</c:v>
                </c:pt>
                <c:pt idx="216">
                  <c:v>18</c:v>
                </c:pt>
                <c:pt idx="217">
                  <c:v>18.083333329999999</c:v>
                </c:pt>
                <c:pt idx="218">
                  <c:v>18.166666670000001</c:v>
                </c:pt>
                <c:pt idx="219">
                  <c:v>18.25</c:v>
                </c:pt>
                <c:pt idx="220">
                  <c:v>18.333333329999999</c:v>
                </c:pt>
                <c:pt idx="221">
                  <c:v>18.416666670000001</c:v>
                </c:pt>
                <c:pt idx="222">
                  <c:v>18.5</c:v>
                </c:pt>
                <c:pt idx="223">
                  <c:v>18.583333329999999</c:v>
                </c:pt>
                <c:pt idx="224">
                  <c:v>18.666666670000001</c:v>
                </c:pt>
                <c:pt idx="225">
                  <c:v>18.75</c:v>
                </c:pt>
                <c:pt idx="226">
                  <c:v>18.833333329999999</c:v>
                </c:pt>
                <c:pt idx="227">
                  <c:v>18.916666670000001</c:v>
                </c:pt>
                <c:pt idx="228">
                  <c:v>19</c:v>
                </c:pt>
                <c:pt idx="229">
                  <c:v>19.083333329999999</c:v>
                </c:pt>
                <c:pt idx="230">
                  <c:v>19.166666670000001</c:v>
                </c:pt>
                <c:pt idx="231">
                  <c:v>19.25</c:v>
                </c:pt>
                <c:pt idx="232">
                  <c:v>19.333333329999999</c:v>
                </c:pt>
                <c:pt idx="233">
                  <c:v>19.416666670000001</c:v>
                </c:pt>
                <c:pt idx="234">
                  <c:v>19.5</c:v>
                </c:pt>
                <c:pt idx="235">
                  <c:v>19.583333329999999</c:v>
                </c:pt>
                <c:pt idx="236">
                  <c:v>19.666666670000001</c:v>
                </c:pt>
                <c:pt idx="237">
                  <c:v>19.75</c:v>
                </c:pt>
                <c:pt idx="238">
                  <c:v>19.833333329999999</c:v>
                </c:pt>
                <c:pt idx="239">
                  <c:v>19.916666670000001</c:v>
                </c:pt>
                <c:pt idx="240">
                  <c:v>20</c:v>
                </c:pt>
                <c:pt idx="241">
                  <c:v>20.083333329999999</c:v>
                </c:pt>
                <c:pt idx="242">
                  <c:v>20.166666670000001</c:v>
                </c:pt>
                <c:pt idx="243">
                  <c:v>20.25</c:v>
                </c:pt>
                <c:pt idx="244">
                  <c:v>20.333333329999999</c:v>
                </c:pt>
                <c:pt idx="245">
                  <c:v>20.416666670000001</c:v>
                </c:pt>
                <c:pt idx="246">
                  <c:v>20.5</c:v>
                </c:pt>
                <c:pt idx="247">
                  <c:v>20.583333329999999</c:v>
                </c:pt>
                <c:pt idx="248">
                  <c:v>20.666666670000001</c:v>
                </c:pt>
                <c:pt idx="249">
                  <c:v>20.75</c:v>
                </c:pt>
                <c:pt idx="250">
                  <c:v>20.833333329999999</c:v>
                </c:pt>
                <c:pt idx="251">
                  <c:v>20.916666670000001</c:v>
                </c:pt>
                <c:pt idx="252">
                  <c:v>21</c:v>
                </c:pt>
                <c:pt idx="253">
                  <c:v>21.083333329999999</c:v>
                </c:pt>
                <c:pt idx="254">
                  <c:v>21.166666670000001</c:v>
                </c:pt>
                <c:pt idx="255">
                  <c:v>21.25</c:v>
                </c:pt>
                <c:pt idx="256">
                  <c:v>21.333333329999999</c:v>
                </c:pt>
                <c:pt idx="257">
                  <c:v>21.416666670000001</c:v>
                </c:pt>
                <c:pt idx="258">
                  <c:v>21.5</c:v>
                </c:pt>
                <c:pt idx="259">
                  <c:v>21.583333329999999</c:v>
                </c:pt>
                <c:pt idx="260">
                  <c:v>21.666666670000001</c:v>
                </c:pt>
                <c:pt idx="261">
                  <c:v>21.75</c:v>
                </c:pt>
                <c:pt idx="262">
                  <c:v>21.833333329999999</c:v>
                </c:pt>
                <c:pt idx="263">
                  <c:v>21.916666670000001</c:v>
                </c:pt>
                <c:pt idx="264">
                  <c:v>22</c:v>
                </c:pt>
                <c:pt idx="265">
                  <c:v>22.083333329999999</c:v>
                </c:pt>
                <c:pt idx="266">
                  <c:v>22.166666670000001</c:v>
                </c:pt>
                <c:pt idx="267">
                  <c:v>22.25</c:v>
                </c:pt>
                <c:pt idx="268">
                  <c:v>22.333333329999999</c:v>
                </c:pt>
                <c:pt idx="269">
                  <c:v>22.416666670000001</c:v>
                </c:pt>
                <c:pt idx="270">
                  <c:v>22.5</c:v>
                </c:pt>
                <c:pt idx="271">
                  <c:v>22.583333329999999</c:v>
                </c:pt>
                <c:pt idx="272">
                  <c:v>22.666666670000001</c:v>
                </c:pt>
                <c:pt idx="273">
                  <c:v>22.75</c:v>
                </c:pt>
                <c:pt idx="274">
                  <c:v>22.833333329999999</c:v>
                </c:pt>
                <c:pt idx="275">
                  <c:v>22.916666670000001</c:v>
                </c:pt>
                <c:pt idx="276">
                  <c:v>23</c:v>
                </c:pt>
                <c:pt idx="277">
                  <c:v>23.083333329999999</c:v>
                </c:pt>
                <c:pt idx="278">
                  <c:v>23.166666670000001</c:v>
                </c:pt>
                <c:pt idx="279">
                  <c:v>23.25</c:v>
                </c:pt>
                <c:pt idx="280">
                  <c:v>23.333333329999999</c:v>
                </c:pt>
                <c:pt idx="281">
                  <c:v>23.416666670000001</c:v>
                </c:pt>
                <c:pt idx="282">
                  <c:v>23.5</c:v>
                </c:pt>
                <c:pt idx="283">
                  <c:v>23.583333329999999</c:v>
                </c:pt>
                <c:pt idx="284">
                  <c:v>23.666666670000001</c:v>
                </c:pt>
                <c:pt idx="285">
                  <c:v>23.75</c:v>
                </c:pt>
                <c:pt idx="286">
                  <c:v>23.833333329999999</c:v>
                </c:pt>
                <c:pt idx="287">
                  <c:v>23.916666670000001</c:v>
                </c:pt>
                <c:pt idx="288">
                  <c:v>24</c:v>
                </c:pt>
                <c:pt idx="289">
                  <c:v>24.083333329999999</c:v>
                </c:pt>
                <c:pt idx="290">
                  <c:v>24.166666670000001</c:v>
                </c:pt>
                <c:pt idx="291">
                  <c:v>24.25</c:v>
                </c:pt>
                <c:pt idx="292">
                  <c:v>24.333333329999999</c:v>
                </c:pt>
                <c:pt idx="293">
                  <c:v>24.416666670000001</c:v>
                </c:pt>
                <c:pt idx="294">
                  <c:v>24.5</c:v>
                </c:pt>
                <c:pt idx="295">
                  <c:v>24.583333329999999</c:v>
                </c:pt>
                <c:pt idx="296">
                  <c:v>24.666666670000001</c:v>
                </c:pt>
                <c:pt idx="297">
                  <c:v>24.75</c:v>
                </c:pt>
                <c:pt idx="298">
                  <c:v>24.833333329999999</c:v>
                </c:pt>
                <c:pt idx="299">
                  <c:v>24.916666670000001</c:v>
                </c:pt>
                <c:pt idx="300">
                  <c:v>25</c:v>
                </c:pt>
                <c:pt idx="301">
                  <c:v>25.083333329999999</c:v>
                </c:pt>
                <c:pt idx="302">
                  <c:v>25.166666670000001</c:v>
                </c:pt>
                <c:pt idx="303">
                  <c:v>25.25</c:v>
                </c:pt>
                <c:pt idx="304">
                  <c:v>25.333333329999999</c:v>
                </c:pt>
                <c:pt idx="305">
                  <c:v>25.416666670000001</c:v>
                </c:pt>
                <c:pt idx="306">
                  <c:v>25.5</c:v>
                </c:pt>
                <c:pt idx="307">
                  <c:v>25.583333329999999</c:v>
                </c:pt>
                <c:pt idx="308">
                  <c:v>25.666666670000001</c:v>
                </c:pt>
                <c:pt idx="309">
                  <c:v>25.75</c:v>
                </c:pt>
                <c:pt idx="310">
                  <c:v>25.833333329999999</c:v>
                </c:pt>
                <c:pt idx="311">
                  <c:v>25.916666670000001</c:v>
                </c:pt>
                <c:pt idx="312">
                  <c:v>26</c:v>
                </c:pt>
                <c:pt idx="313">
                  <c:v>26.083333329999999</c:v>
                </c:pt>
                <c:pt idx="314">
                  <c:v>26.166666670000001</c:v>
                </c:pt>
                <c:pt idx="315">
                  <c:v>26.25</c:v>
                </c:pt>
                <c:pt idx="316">
                  <c:v>26.333333329999999</c:v>
                </c:pt>
                <c:pt idx="317">
                  <c:v>26.416666670000001</c:v>
                </c:pt>
                <c:pt idx="318">
                  <c:v>26.5</c:v>
                </c:pt>
                <c:pt idx="319">
                  <c:v>26.583333329999999</c:v>
                </c:pt>
                <c:pt idx="320">
                  <c:v>26.666666670000001</c:v>
                </c:pt>
                <c:pt idx="321">
                  <c:v>26.75</c:v>
                </c:pt>
                <c:pt idx="322">
                  <c:v>26.833333329999999</c:v>
                </c:pt>
                <c:pt idx="323">
                  <c:v>26.916666670000001</c:v>
                </c:pt>
                <c:pt idx="324">
                  <c:v>27</c:v>
                </c:pt>
                <c:pt idx="325">
                  <c:v>27.083333329999999</c:v>
                </c:pt>
                <c:pt idx="326">
                  <c:v>27.166666670000001</c:v>
                </c:pt>
                <c:pt idx="327">
                  <c:v>27.25</c:v>
                </c:pt>
                <c:pt idx="328">
                  <c:v>27.333333329999999</c:v>
                </c:pt>
                <c:pt idx="329">
                  <c:v>27.416666670000001</c:v>
                </c:pt>
                <c:pt idx="330">
                  <c:v>27.5</c:v>
                </c:pt>
                <c:pt idx="331">
                  <c:v>27.583333329999999</c:v>
                </c:pt>
                <c:pt idx="332">
                  <c:v>27.666666670000001</c:v>
                </c:pt>
                <c:pt idx="333">
                  <c:v>27.75</c:v>
                </c:pt>
                <c:pt idx="334">
                  <c:v>27.833333329999999</c:v>
                </c:pt>
                <c:pt idx="335">
                  <c:v>27.916666670000001</c:v>
                </c:pt>
                <c:pt idx="336">
                  <c:v>28</c:v>
                </c:pt>
                <c:pt idx="337">
                  <c:v>28.083333329999999</c:v>
                </c:pt>
                <c:pt idx="338">
                  <c:v>28.166666670000001</c:v>
                </c:pt>
                <c:pt idx="339">
                  <c:v>28.25</c:v>
                </c:pt>
                <c:pt idx="340">
                  <c:v>28.333333329999999</c:v>
                </c:pt>
                <c:pt idx="341">
                  <c:v>28.416666670000001</c:v>
                </c:pt>
                <c:pt idx="342">
                  <c:v>28.5</c:v>
                </c:pt>
                <c:pt idx="343">
                  <c:v>28.583333329999999</c:v>
                </c:pt>
                <c:pt idx="344">
                  <c:v>28.666666670000001</c:v>
                </c:pt>
                <c:pt idx="345">
                  <c:v>28.75</c:v>
                </c:pt>
                <c:pt idx="346">
                  <c:v>28.833333329999999</c:v>
                </c:pt>
                <c:pt idx="347">
                  <c:v>28.916666670000001</c:v>
                </c:pt>
                <c:pt idx="348">
                  <c:v>29</c:v>
                </c:pt>
                <c:pt idx="349">
                  <c:v>29.083333329999999</c:v>
                </c:pt>
                <c:pt idx="350">
                  <c:v>29.166666670000001</c:v>
                </c:pt>
                <c:pt idx="351">
                  <c:v>29.25</c:v>
                </c:pt>
                <c:pt idx="352">
                  <c:v>29.333333329999999</c:v>
                </c:pt>
                <c:pt idx="353">
                  <c:v>29.416666670000001</c:v>
                </c:pt>
                <c:pt idx="354">
                  <c:v>29.5</c:v>
                </c:pt>
                <c:pt idx="355">
                  <c:v>29.583333329999999</c:v>
                </c:pt>
                <c:pt idx="356">
                  <c:v>29.666666670000001</c:v>
                </c:pt>
                <c:pt idx="357">
                  <c:v>29.75</c:v>
                </c:pt>
                <c:pt idx="358">
                  <c:v>29.833333329999999</c:v>
                </c:pt>
                <c:pt idx="359">
                  <c:v>29.916666670000001</c:v>
                </c:pt>
                <c:pt idx="360">
                  <c:v>30</c:v>
                </c:pt>
                <c:pt idx="361">
                  <c:v>30.083333329999999</c:v>
                </c:pt>
                <c:pt idx="362">
                  <c:v>30.166666670000001</c:v>
                </c:pt>
                <c:pt idx="363">
                  <c:v>30.25</c:v>
                </c:pt>
                <c:pt idx="364">
                  <c:v>30.333333329999999</c:v>
                </c:pt>
                <c:pt idx="365">
                  <c:v>30.416666670000001</c:v>
                </c:pt>
                <c:pt idx="366">
                  <c:v>30.5</c:v>
                </c:pt>
                <c:pt idx="367">
                  <c:v>30.583333329999999</c:v>
                </c:pt>
                <c:pt idx="368">
                  <c:v>30.666666670000001</c:v>
                </c:pt>
                <c:pt idx="369">
                  <c:v>30.75</c:v>
                </c:pt>
                <c:pt idx="370">
                  <c:v>30.833333329999999</c:v>
                </c:pt>
                <c:pt idx="371">
                  <c:v>30.916666670000001</c:v>
                </c:pt>
                <c:pt idx="372">
                  <c:v>31</c:v>
                </c:pt>
                <c:pt idx="373">
                  <c:v>31.083333329999999</c:v>
                </c:pt>
                <c:pt idx="374">
                  <c:v>31.166666670000001</c:v>
                </c:pt>
                <c:pt idx="375">
                  <c:v>31.25</c:v>
                </c:pt>
                <c:pt idx="376">
                  <c:v>31.333333329999999</c:v>
                </c:pt>
                <c:pt idx="377">
                  <c:v>31.416666670000001</c:v>
                </c:pt>
                <c:pt idx="378">
                  <c:v>31.5</c:v>
                </c:pt>
                <c:pt idx="379">
                  <c:v>31.583333329999999</c:v>
                </c:pt>
                <c:pt idx="380">
                  <c:v>31.666666670000001</c:v>
                </c:pt>
                <c:pt idx="381">
                  <c:v>31.75</c:v>
                </c:pt>
                <c:pt idx="382">
                  <c:v>31.833333329999999</c:v>
                </c:pt>
                <c:pt idx="383">
                  <c:v>31.916666670000001</c:v>
                </c:pt>
                <c:pt idx="384">
                  <c:v>32</c:v>
                </c:pt>
                <c:pt idx="385">
                  <c:v>32.083333330000002</c:v>
                </c:pt>
                <c:pt idx="386">
                  <c:v>32.166666669999998</c:v>
                </c:pt>
                <c:pt idx="387">
                  <c:v>32.25</c:v>
                </c:pt>
                <c:pt idx="388">
                  <c:v>32.333333330000002</c:v>
                </c:pt>
                <c:pt idx="389">
                  <c:v>32.416666669999998</c:v>
                </c:pt>
                <c:pt idx="390">
                  <c:v>32.5</c:v>
                </c:pt>
                <c:pt idx="391">
                  <c:v>32.583333330000002</c:v>
                </c:pt>
                <c:pt idx="392">
                  <c:v>32.666666669999998</c:v>
                </c:pt>
                <c:pt idx="393">
                  <c:v>32.75</c:v>
                </c:pt>
                <c:pt idx="394">
                  <c:v>32.833333330000002</c:v>
                </c:pt>
                <c:pt idx="395">
                  <c:v>32.916666669999998</c:v>
                </c:pt>
                <c:pt idx="396">
                  <c:v>33</c:v>
                </c:pt>
                <c:pt idx="397">
                  <c:v>33.083333330000002</c:v>
                </c:pt>
                <c:pt idx="398">
                  <c:v>33.166666669999998</c:v>
                </c:pt>
                <c:pt idx="399">
                  <c:v>33.25</c:v>
                </c:pt>
                <c:pt idx="400">
                  <c:v>33.333333330000002</c:v>
                </c:pt>
                <c:pt idx="401">
                  <c:v>33.416666669999998</c:v>
                </c:pt>
                <c:pt idx="402">
                  <c:v>33.5</c:v>
                </c:pt>
                <c:pt idx="403">
                  <c:v>33.583333330000002</c:v>
                </c:pt>
                <c:pt idx="404">
                  <c:v>33.666666669999998</c:v>
                </c:pt>
                <c:pt idx="405">
                  <c:v>33.75</c:v>
                </c:pt>
                <c:pt idx="406">
                  <c:v>33.833333330000002</c:v>
                </c:pt>
                <c:pt idx="407">
                  <c:v>33.916666669999998</c:v>
                </c:pt>
                <c:pt idx="408">
                  <c:v>34</c:v>
                </c:pt>
                <c:pt idx="409">
                  <c:v>34.083333330000002</c:v>
                </c:pt>
                <c:pt idx="410">
                  <c:v>34.166666669999998</c:v>
                </c:pt>
                <c:pt idx="411">
                  <c:v>34.25</c:v>
                </c:pt>
                <c:pt idx="412">
                  <c:v>34.333333330000002</c:v>
                </c:pt>
                <c:pt idx="413">
                  <c:v>34.416666669999998</c:v>
                </c:pt>
                <c:pt idx="414">
                  <c:v>34.5</c:v>
                </c:pt>
                <c:pt idx="415">
                  <c:v>34.583333330000002</c:v>
                </c:pt>
                <c:pt idx="416">
                  <c:v>34.666666669999998</c:v>
                </c:pt>
                <c:pt idx="417">
                  <c:v>34.75</c:v>
                </c:pt>
                <c:pt idx="418">
                  <c:v>34.833333330000002</c:v>
                </c:pt>
                <c:pt idx="419">
                  <c:v>34.916666669999998</c:v>
                </c:pt>
                <c:pt idx="420">
                  <c:v>35</c:v>
                </c:pt>
                <c:pt idx="421">
                  <c:v>35.083333330000002</c:v>
                </c:pt>
                <c:pt idx="422">
                  <c:v>35.166666669999998</c:v>
                </c:pt>
                <c:pt idx="423">
                  <c:v>35.25</c:v>
                </c:pt>
                <c:pt idx="424">
                  <c:v>35.333333330000002</c:v>
                </c:pt>
                <c:pt idx="425">
                  <c:v>35.416666669999998</c:v>
                </c:pt>
                <c:pt idx="426">
                  <c:v>35.5</c:v>
                </c:pt>
                <c:pt idx="427">
                  <c:v>35.583333330000002</c:v>
                </c:pt>
                <c:pt idx="428">
                  <c:v>35.666666669999998</c:v>
                </c:pt>
                <c:pt idx="429">
                  <c:v>35.75</c:v>
                </c:pt>
                <c:pt idx="430">
                  <c:v>35.833333330000002</c:v>
                </c:pt>
                <c:pt idx="431">
                  <c:v>35.916666669999998</c:v>
                </c:pt>
                <c:pt idx="432">
                  <c:v>36</c:v>
                </c:pt>
                <c:pt idx="433">
                  <c:v>36.083333330000002</c:v>
                </c:pt>
                <c:pt idx="434">
                  <c:v>36.166666669999998</c:v>
                </c:pt>
                <c:pt idx="435">
                  <c:v>36.25</c:v>
                </c:pt>
                <c:pt idx="436">
                  <c:v>36.333333330000002</c:v>
                </c:pt>
                <c:pt idx="437">
                  <c:v>36.416666669999998</c:v>
                </c:pt>
                <c:pt idx="438">
                  <c:v>36.5</c:v>
                </c:pt>
                <c:pt idx="439">
                  <c:v>36.583333330000002</c:v>
                </c:pt>
                <c:pt idx="440">
                  <c:v>36.666666669999998</c:v>
                </c:pt>
                <c:pt idx="441">
                  <c:v>36.75</c:v>
                </c:pt>
                <c:pt idx="442">
                  <c:v>36.833333330000002</c:v>
                </c:pt>
                <c:pt idx="443">
                  <c:v>36.916666669999998</c:v>
                </c:pt>
                <c:pt idx="444">
                  <c:v>37</c:v>
                </c:pt>
                <c:pt idx="445">
                  <c:v>37.083333330000002</c:v>
                </c:pt>
                <c:pt idx="446">
                  <c:v>37.166666669999998</c:v>
                </c:pt>
                <c:pt idx="447">
                  <c:v>37.25</c:v>
                </c:pt>
                <c:pt idx="448">
                  <c:v>37.333333330000002</c:v>
                </c:pt>
                <c:pt idx="449">
                  <c:v>37.416666669999998</c:v>
                </c:pt>
                <c:pt idx="450">
                  <c:v>37.5</c:v>
                </c:pt>
                <c:pt idx="451">
                  <c:v>37.583333330000002</c:v>
                </c:pt>
                <c:pt idx="452">
                  <c:v>37.666666669999998</c:v>
                </c:pt>
                <c:pt idx="453">
                  <c:v>37.75</c:v>
                </c:pt>
                <c:pt idx="454">
                  <c:v>37.833333330000002</c:v>
                </c:pt>
                <c:pt idx="455">
                  <c:v>37.916666669999998</c:v>
                </c:pt>
                <c:pt idx="456">
                  <c:v>38</c:v>
                </c:pt>
                <c:pt idx="457">
                  <c:v>38.083333330000002</c:v>
                </c:pt>
                <c:pt idx="458">
                  <c:v>38.166666669999998</c:v>
                </c:pt>
                <c:pt idx="459">
                  <c:v>38.25</c:v>
                </c:pt>
                <c:pt idx="460">
                  <c:v>38.333333330000002</c:v>
                </c:pt>
                <c:pt idx="461">
                  <c:v>38.416666669999998</c:v>
                </c:pt>
                <c:pt idx="462">
                  <c:v>38.5</c:v>
                </c:pt>
                <c:pt idx="463">
                  <c:v>38.583333330000002</c:v>
                </c:pt>
                <c:pt idx="464">
                  <c:v>38.666666669999998</c:v>
                </c:pt>
                <c:pt idx="465">
                  <c:v>38.75</c:v>
                </c:pt>
                <c:pt idx="466">
                  <c:v>38.833333330000002</c:v>
                </c:pt>
                <c:pt idx="467">
                  <c:v>38.916666669999998</c:v>
                </c:pt>
                <c:pt idx="468">
                  <c:v>39</c:v>
                </c:pt>
                <c:pt idx="469">
                  <c:v>39.083333330000002</c:v>
                </c:pt>
                <c:pt idx="470">
                  <c:v>39.166666669999998</c:v>
                </c:pt>
                <c:pt idx="471">
                  <c:v>39.25</c:v>
                </c:pt>
                <c:pt idx="472">
                  <c:v>39.333333330000002</c:v>
                </c:pt>
                <c:pt idx="473">
                  <c:v>39.416666669999998</c:v>
                </c:pt>
                <c:pt idx="474">
                  <c:v>39.5</c:v>
                </c:pt>
                <c:pt idx="475">
                  <c:v>39.583333330000002</c:v>
                </c:pt>
                <c:pt idx="476">
                  <c:v>39.666666669999998</c:v>
                </c:pt>
                <c:pt idx="477">
                  <c:v>39.75</c:v>
                </c:pt>
                <c:pt idx="478">
                  <c:v>39.833333330000002</c:v>
                </c:pt>
                <c:pt idx="479">
                  <c:v>39.916666669999998</c:v>
                </c:pt>
                <c:pt idx="480">
                  <c:v>40</c:v>
                </c:pt>
                <c:pt idx="481">
                  <c:v>40.083333330000002</c:v>
                </c:pt>
                <c:pt idx="482">
                  <c:v>40.166666669999998</c:v>
                </c:pt>
                <c:pt idx="483">
                  <c:v>40.25</c:v>
                </c:pt>
                <c:pt idx="484">
                  <c:v>40.333333330000002</c:v>
                </c:pt>
                <c:pt idx="485">
                  <c:v>40.416666669999998</c:v>
                </c:pt>
                <c:pt idx="486">
                  <c:v>40.5</c:v>
                </c:pt>
                <c:pt idx="487">
                  <c:v>40.583333330000002</c:v>
                </c:pt>
                <c:pt idx="488">
                  <c:v>40.666666669999998</c:v>
                </c:pt>
                <c:pt idx="489">
                  <c:v>40.75</c:v>
                </c:pt>
                <c:pt idx="490">
                  <c:v>40.833333330000002</c:v>
                </c:pt>
                <c:pt idx="491">
                  <c:v>40.916666669999998</c:v>
                </c:pt>
                <c:pt idx="492">
                  <c:v>41</c:v>
                </c:pt>
                <c:pt idx="493">
                  <c:v>41.083333330000002</c:v>
                </c:pt>
                <c:pt idx="494">
                  <c:v>41.166666669999998</c:v>
                </c:pt>
                <c:pt idx="495">
                  <c:v>41.25</c:v>
                </c:pt>
                <c:pt idx="496">
                  <c:v>41.333333330000002</c:v>
                </c:pt>
                <c:pt idx="497">
                  <c:v>41.416666669999998</c:v>
                </c:pt>
                <c:pt idx="498">
                  <c:v>41.5</c:v>
                </c:pt>
                <c:pt idx="499">
                  <c:v>41.583333330000002</c:v>
                </c:pt>
                <c:pt idx="500">
                  <c:v>41.666666669999998</c:v>
                </c:pt>
                <c:pt idx="501">
                  <c:v>41.75</c:v>
                </c:pt>
                <c:pt idx="502">
                  <c:v>41.833333330000002</c:v>
                </c:pt>
                <c:pt idx="503">
                  <c:v>41.916666669999998</c:v>
                </c:pt>
                <c:pt idx="504">
                  <c:v>42</c:v>
                </c:pt>
                <c:pt idx="505">
                  <c:v>42.083333330000002</c:v>
                </c:pt>
                <c:pt idx="506">
                  <c:v>42.166666669999998</c:v>
                </c:pt>
                <c:pt idx="507">
                  <c:v>42.25</c:v>
                </c:pt>
                <c:pt idx="508">
                  <c:v>42.333333330000002</c:v>
                </c:pt>
                <c:pt idx="509">
                  <c:v>42.416666669999998</c:v>
                </c:pt>
                <c:pt idx="510">
                  <c:v>42.5</c:v>
                </c:pt>
                <c:pt idx="511">
                  <c:v>42.583333330000002</c:v>
                </c:pt>
                <c:pt idx="512">
                  <c:v>42.666666669999998</c:v>
                </c:pt>
                <c:pt idx="513">
                  <c:v>42.75</c:v>
                </c:pt>
                <c:pt idx="514">
                  <c:v>42.833333330000002</c:v>
                </c:pt>
                <c:pt idx="515">
                  <c:v>42.916666669999998</c:v>
                </c:pt>
                <c:pt idx="516">
                  <c:v>43</c:v>
                </c:pt>
                <c:pt idx="517">
                  <c:v>43.083333330000002</c:v>
                </c:pt>
                <c:pt idx="518">
                  <c:v>43.166666669999998</c:v>
                </c:pt>
                <c:pt idx="519">
                  <c:v>43.25</c:v>
                </c:pt>
                <c:pt idx="520">
                  <c:v>43.333333330000002</c:v>
                </c:pt>
                <c:pt idx="521">
                  <c:v>43.416666669999998</c:v>
                </c:pt>
                <c:pt idx="522">
                  <c:v>43.5</c:v>
                </c:pt>
                <c:pt idx="523">
                  <c:v>43.583333330000002</c:v>
                </c:pt>
                <c:pt idx="524">
                  <c:v>43.666666669999998</c:v>
                </c:pt>
                <c:pt idx="525">
                  <c:v>43.75</c:v>
                </c:pt>
                <c:pt idx="526">
                  <c:v>43.833333330000002</c:v>
                </c:pt>
                <c:pt idx="527">
                  <c:v>43.916666669999998</c:v>
                </c:pt>
                <c:pt idx="528">
                  <c:v>44</c:v>
                </c:pt>
                <c:pt idx="529">
                  <c:v>44.083333330000002</c:v>
                </c:pt>
                <c:pt idx="530">
                  <c:v>44.166666669999998</c:v>
                </c:pt>
                <c:pt idx="531">
                  <c:v>44.25</c:v>
                </c:pt>
                <c:pt idx="532">
                  <c:v>44.333333330000002</c:v>
                </c:pt>
                <c:pt idx="533">
                  <c:v>44.416666669999998</c:v>
                </c:pt>
                <c:pt idx="534">
                  <c:v>44.5</c:v>
                </c:pt>
                <c:pt idx="535">
                  <c:v>44.583333330000002</c:v>
                </c:pt>
                <c:pt idx="536">
                  <c:v>44.666666669999998</c:v>
                </c:pt>
                <c:pt idx="537">
                  <c:v>44.75</c:v>
                </c:pt>
                <c:pt idx="538">
                  <c:v>44.833333330000002</c:v>
                </c:pt>
                <c:pt idx="539">
                  <c:v>44.916666669999998</c:v>
                </c:pt>
                <c:pt idx="540">
                  <c:v>45</c:v>
                </c:pt>
                <c:pt idx="541">
                  <c:v>45.083333330000002</c:v>
                </c:pt>
                <c:pt idx="542">
                  <c:v>45.166666669999998</c:v>
                </c:pt>
                <c:pt idx="543">
                  <c:v>45.25</c:v>
                </c:pt>
                <c:pt idx="544">
                  <c:v>45.333333330000002</c:v>
                </c:pt>
                <c:pt idx="545">
                  <c:v>45.416666669999998</c:v>
                </c:pt>
                <c:pt idx="546">
                  <c:v>45.5</c:v>
                </c:pt>
                <c:pt idx="547">
                  <c:v>45.583333330000002</c:v>
                </c:pt>
                <c:pt idx="548">
                  <c:v>45.666666669999998</c:v>
                </c:pt>
                <c:pt idx="549">
                  <c:v>45.75</c:v>
                </c:pt>
                <c:pt idx="550">
                  <c:v>45.833333330000002</c:v>
                </c:pt>
                <c:pt idx="551">
                  <c:v>45.916666669999998</c:v>
                </c:pt>
                <c:pt idx="552">
                  <c:v>46</c:v>
                </c:pt>
                <c:pt idx="553">
                  <c:v>46.083333330000002</c:v>
                </c:pt>
                <c:pt idx="554">
                  <c:v>46.166666669999998</c:v>
                </c:pt>
                <c:pt idx="555">
                  <c:v>46.25</c:v>
                </c:pt>
                <c:pt idx="556">
                  <c:v>46.333333330000002</c:v>
                </c:pt>
                <c:pt idx="557">
                  <c:v>46.416666669999998</c:v>
                </c:pt>
                <c:pt idx="558">
                  <c:v>46.5</c:v>
                </c:pt>
                <c:pt idx="559">
                  <c:v>46.583333330000002</c:v>
                </c:pt>
                <c:pt idx="560">
                  <c:v>46.666666669999998</c:v>
                </c:pt>
                <c:pt idx="561">
                  <c:v>46.75</c:v>
                </c:pt>
                <c:pt idx="562">
                  <c:v>46.833333330000002</c:v>
                </c:pt>
                <c:pt idx="563">
                  <c:v>46.916666669999998</c:v>
                </c:pt>
                <c:pt idx="564">
                  <c:v>47</c:v>
                </c:pt>
                <c:pt idx="565">
                  <c:v>47.083333330000002</c:v>
                </c:pt>
                <c:pt idx="566">
                  <c:v>47.166666669999998</c:v>
                </c:pt>
                <c:pt idx="567">
                  <c:v>47.25</c:v>
                </c:pt>
                <c:pt idx="568">
                  <c:v>47.333333330000002</c:v>
                </c:pt>
                <c:pt idx="569">
                  <c:v>47.416666669999998</c:v>
                </c:pt>
                <c:pt idx="570">
                  <c:v>47.5</c:v>
                </c:pt>
                <c:pt idx="571">
                  <c:v>47.583333330000002</c:v>
                </c:pt>
                <c:pt idx="572">
                  <c:v>47.666666669999998</c:v>
                </c:pt>
                <c:pt idx="573">
                  <c:v>47.75</c:v>
                </c:pt>
                <c:pt idx="574">
                  <c:v>47.833333330000002</c:v>
                </c:pt>
                <c:pt idx="575">
                  <c:v>47.916666669999998</c:v>
                </c:pt>
                <c:pt idx="576">
                  <c:v>48</c:v>
                </c:pt>
                <c:pt idx="577">
                  <c:v>48.083333330000002</c:v>
                </c:pt>
                <c:pt idx="578">
                  <c:v>48.166666669999998</c:v>
                </c:pt>
              </c:numCache>
            </c:numRef>
          </c:cat>
          <c:val>
            <c:numRef>
              <c:f>Sheet1!$J$2:$J$581</c:f>
              <c:numCache>
                <c:formatCode>General</c:formatCode>
                <c:ptCount val="580"/>
                <c:pt idx="0">
                  <c:v>0</c:v>
                </c:pt>
                <c:pt idx="1">
                  <c:v>0</c:v>
                </c:pt>
                <c:pt idx="2">
                  <c:v>0.28573279451418437</c:v>
                </c:pt>
                <c:pt idx="3">
                  <c:v>0.32999107312083281</c:v>
                </c:pt>
                <c:pt idx="4">
                  <c:v>0.37022486278710737</c:v>
                </c:pt>
                <c:pt idx="5">
                  <c:v>0.35014015757928812</c:v>
                </c:pt>
                <c:pt idx="6">
                  <c:v>0.37850495514476368</c:v>
                </c:pt>
                <c:pt idx="7">
                  <c:v>0.38591818304242959</c:v>
                </c:pt>
                <c:pt idx="8">
                  <c:v>0.37511067339254023</c:v>
                </c:pt>
                <c:pt idx="9">
                  <c:v>0.39730872292871028</c:v>
                </c:pt>
                <c:pt idx="10">
                  <c:v>0.41124936290099001</c:v>
                </c:pt>
                <c:pt idx="11">
                  <c:v>0.40414730766002138</c:v>
                </c:pt>
                <c:pt idx="12">
                  <c:v>0.43957824140565344</c:v>
                </c:pt>
                <c:pt idx="13">
                  <c:v>0.45823198596840248</c:v>
                </c:pt>
                <c:pt idx="14">
                  <c:v>0.46271296434385661</c:v>
                </c:pt>
                <c:pt idx="15">
                  <c:v>0.47935079139776021</c:v>
                </c:pt>
                <c:pt idx="16">
                  <c:v>0.45373640830087547</c:v>
                </c:pt>
                <c:pt idx="17">
                  <c:v>0.48955027463786288</c:v>
                </c:pt>
                <c:pt idx="18">
                  <c:v>0.50315394467212371</c:v>
                </c:pt>
                <c:pt idx="19">
                  <c:v>0.51758312194801059</c:v>
                </c:pt>
                <c:pt idx="20">
                  <c:v>0.50394148698695651</c:v>
                </c:pt>
                <c:pt idx="21">
                  <c:v>0.54498138200853807</c:v>
                </c:pt>
                <c:pt idx="22">
                  <c:v>0.53557180686382122</c:v>
                </c:pt>
                <c:pt idx="23">
                  <c:v>0.53343780096684534</c:v>
                </c:pt>
                <c:pt idx="24">
                  <c:v>0.55904009159136026</c:v>
                </c:pt>
                <c:pt idx="25">
                  <c:v>0.54538536683657679</c:v>
                </c:pt>
                <c:pt idx="26">
                  <c:v>0.55335499641837849</c:v>
                </c:pt>
                <c:pt idx="27">
                  <c:v>0.59066894368656031</c:v>
                </c:pt>
                <c:pt idx="28">
                  <c:v>0.59155831082416133</c:v>
                </c:pt>
                <c:pt idx="29">
                  <c:v>0.5885741691216908</c:v>
                </c:pt>
                <c:pt idx="30">
                  <c:v>0.60441255724894194</c:v>
                </c:pt>
                <c:pt idx="31">
                  <c:v>0.60138694074920107</c:v>
                </c:pt>
                <c:pt idx="32">
                  <c:v>0.64597805637194727</c:v>
                </c:pt>
                <c:pt idx="33">
                  <c:v>0.65605722747726325</c:v>
                </c:pt>
                <c:pt idx="34">
                  <c:v>0.63045388038827421</c:v>
                </c:pt>
                <c:pt idx="35">
                  <c:v>0.65550831754669037</c:v>
                </c:pt>
                <c:pt idx="36">
                  <c:v>0.67667124715855065</c:v>
                </c:pt>
                <c:pt idx="37">
                  <c:v>0.68261860368039917</c:v>
                </c:pt>
                <c:pt idx="38">
                  <c:v>0.69104471543173784</c:v>
                </c:pt>
                <c:pt idx="39">
                  <c:v>0.72598339514018495</c:v>
                </c:pt>
                <c:pt idx="40">
                  <c:v>0.67094267757601822</c:v>
                </c:pt>
                <c:pt idx="41">
                  <c:v>0.68745934760944882</c:v>
                </c:pt>
                <c:pt idx="42">
                  <c:v>0.70018673835676071</c:v>
                </c:pt>
                <c:pt idx="43">
                  <c:v>0.73569067613617467</c:v>
                </c:pt>
                <c:pt idx="44">
                  <c:v>0.70652399627770257</c:v>
                </c:pt>
                <c:pt idx="45">
                  <c:v>0.7149404514349722</c:v>
                </c:pt>
                <c:pt idx="46">
                  <c:v>0.74561290845286687</c:v>
                </c:pt>
                <c:pt idx="47">
                  <c:v>0.75919011700370642</c:v>
                </c:pt>
                <c:pt idx="48">
                  <c:v>0.7658267605197896</c:v>
                </c:pt>
                <c:pt idx="49">
                  <c:v>0.74140575410200271</c:v>
                </c:pt>
                <c:pt idx="50">
                  <c:v>0.81369487419198783</c:v>
                </c:pt>
                <c:pt idx="51">
                  <c:v>0.80675281795537956</c:v>
                </c:pt>
                <c:pt idx="52">
                  <c:v>0.80443821742340993</c:v>
                </c:pt>
                <c:pt idx="53">
                  <c:v>0.8223640141324563</c:v>
                </c:pt>
                <c:pt idx="54">
                  <c:v>0.82840908817738657</c:v>
                </c:pt>
                <c:pt idx="55">
                  <c:v>0.80783775138146419</c:v>
                </c:pt>
                <c:pt idx="56">
                  <c:v>0.78708489447418761</c:v>
                </c:pt>
                <c:pt idx="57">
                  <c:v>0.79214439933231873</c:v>
                </c:pt>
                <c:pt idx="58">
                  <c:v>0.79842141622879836</c:v>
                </c:pt>
                <c:pt idx="59">
                  <c:v>0.83822700892975177</c:v>
                </c:pt>
                <c:pt idx="60">
                  <c:v>0.83559629824984338</c:v>
                </c:pt>
                <c:pt idx="61">
                  <c:v>0.82648869550809201</c:v>
                </c:pt>
                <c:pt idx="62">
                  <c:v>0.85763210415114</c:v>
                </c:pt>
                <c:pt idx="63">
                  <c:v>0.83368937705063983</c:v>
                </c:pt>
                <c:pt idx="64">
                  <c:v>0.86392442678412629</c:v>
                </c:pt>
                <c:pt idx="65">
                  <c:v>0.89339511702600194</c:v>
                </c:pt>
                <c:pt idx="66">
                  <c:v>0.83379465490424465</c:v>
                </c:pt>
                <c:pt idx="67">
                  <c:v>0.85070557970192606</c:v>
                </c:pt>
                <c:pt idx="68">
                  <c:v>0.86488563843348498</c:v>
                </c:pt>
                <c:pt idx="69">
                  <c:v>0.87852813304366983</c:v>
                </c:pt>
                <c:pt idx="70">
                  <c:v>0.84207971180842489</c:v>
                </c:pt>
                <c:pt idx="71">
                  <c:v>0.86252644952178847</c:v>
                </c:pt>
                <c:pt idx="72">
                  <c:v>0.8394276479605689</c:v>
                </c:pt>
                <c:pt idx="73">
                  <c:v>0.86556678952437782</c:v>
                </c:pt>
                <c:pt idx="74">
                  <c:v>0.85490115115291077</c:v>
                </c:pt>
                <c:pt idx="75">
                  <c:v>0.835863678280513</c:v>
                </c:pt>
                <c:pt idx="76">
                  <c:v>0.84474309382049584</c:v>
                </c:pt>
                <c:pt idx="77">
                  <c:v>0.85888420830787426</c:v>
                </c:pt>
                <c:pt idx="78">
                  <c:v>0.82861950551092833</c:v>
                </c:pt>
                <c:pt idx="79">
                  <c:v>0.88735718033821354</c:v>
                </c:pt>
                <c:pt idx="80">
                  <c:v>0.84400925699659612</c:v>
                </c:pt>
                <c:pt idx="81">
                  <c:v>0.90851558161360646</c:v>
                </c:pt>
                <c:pt idx="82">
                  <c:v>0.88354605343030623</c:v>
                </c:pt>
                <c:pt idx="83">
                  <c:v>0.90677773107665549</c:v>
                </c:pt>
                <c:pt idx="84">
                  <c:v>0.90288181873228424</c:v>
                </c:pt>
                <c:pt idx="85">
                  <c:v>0.88509909999231939</c:v>
                </c:pt>
                <c:pt idx="86">
                  <c:v>0.8380506832053386</c:v>
                </c:pt>
                <c:pt idx="87">
                  <c:v>0.83676067120509001</c:v>
                </c:pt>
                <c:pt idx="88">
                  <c:v>0.81506535612074393</c:v>
                </c:pt>
                <c:pt idx="89">
                  <c:v>0.89502593760529547</c:v>
                </c:pt>
                <c:pt idx="90">
                  <c:v>0.87488050993099697</c:v>
                </c:pt>
                <c:pt idx="91">
                  <c:v>0.86445694165730047</c:v>
                </c:pt>
                <c:pt idx="92">
                  <c:v>0.88269051926894704</c:v>
                </c:pt>
                <c:pt idx="93">
                  <c:v>0.83570034043781183</c:v>
                </c:pt>
                <c:pt idx="94">
                  <c:v>0.85967639077812297</c:v>
                </c:pt>
                <c:pt idx="95">
                  <c:v>0.83220277478599092</c:v>
                </c:pt>
                <c:pt idx="96">
                  <c:v>0.86160936514133535</c:v>
                </c:pt>
                <c:pt idx="97">
                  <c:v>0.83734129353076414</c:v>
                </c:pt>
                <c:pt idx="98">
                  <c:v>0.85174695484332719</c:v>
                </c:pt>
                <c:pt idx="99">
                  <c:v>0.81022905246456201</c:v>
                </c:pt>
                <c:pt idx="100">
                  <c:v>0.85499481101817132</c:v>
                </c:pt>
                <c:pt idx="101">
                  <c:v>0.84245989096178242</c:v>
                </c:pt>
                <c:pt idx="102">
                  <c:v>0.79616077292395049</c:v>
                </c:pt>
                <c:pt idx="103">
                  <c:v>0.76827906087407316</c:v>
                </c:pt>
                <c:pt idx="104">
                  <c:v>0.7687166492584171</c:v>
                </c:pt>
                <c:pt idx="105">
                  <c:v>0.76204145273106416</c:v>
                </c:pt>
                <c:pt idx="106">
                  <c:v>0.78413239555609304</c:v>
                </c:pt>
                <c:pt idx="107">
                  <c:v>0.80103028487280792</c:v>
                </c:pt>
                <c:pt idx="108">
                  <c:v>0.79404246530312195</c:v>
                </c:pt>
                <c:pt idx="109">
                  <c:v>0.7951258489495252</c:v>
                </c:pt>
                <c:pt idx="110">
                  <c:v>0.80787974880309621</c:v>
                </c:pt>
                <c:pt idx="111">
                  <c:v>0.79915403554605091</c:v>
                </c:pt>
                <c:pt idx="112">
                  <c:v>0.77254185616455773</c:v>
                </c:pt>
                <c:pt idx="113">
                  <c:v>0.79794808789290339</c:v>
                </c:pt>
                <c:pt idx="114">
                  <c:v>0.79587359197694474</c:v>
                </c:pt>
                <c:pt idx="115">
                  <c:v>0.76009842912295256</c:v>
                </c:pt>
                <c:pt idx="116">
                  <c:v>0.7417675062725736</c:v>
                </c:pt>
                <c:pt idx="117">
                  <c:v>0.75219828475969863</c:v>
                </c:pt>
                <c:pt idx="118">
                  <c:v>0.73735516297701098</c:v>
                </c:pt>
                <c:pt idx="119">
                  <c:v>0.74782254785610036</c:v>
                </c:pt>
                <c:pt idx="120">
                  <c:v>0.7400464471082262</c:v>
                </c:pt>
                <c:pt idx="121">
                  <c:v>0.77512805323161404</c:v>
                </c:pt>
                <c:pt idx="122">
                  <c:v>0.76337191399905668</c:v>
                </c:pt>
                <c:pt idx="123">
                  <c:v>0.71278749492703553</c:v>
                </c:pt>
                <c:pt idx="124">
                  <c:v>0.73319506668481771</c:v>
                </c:pt>
                <c:pt idx="125">
                  <c:v>0.72587761211529311</c:v>
                </c:pt>
                <c:pt idx="126">
                  <c:v>0.71286468944004922</c:v>
                </c:pt>
                <c:pt idx="127">
                  <c:v>0.75304069285107478</c:v>
                </c:pt>
                <c:pt idx="128">
                  <c:v>0.73661422453658332</c:v>
                </c:pt>
                <c:pt idx="129">
                  <c:v>0.74661056534896075</c:v>
                </c:pt>
                <c:pt idx="130">
                  <c:v>0.73227349401871245</c:v>
                </c:pt>
                <c:pt idx="131">
                  <c:v>0.75680482485750811</c:v>
                </c:pt>
                <c:pt idx="132">
                  <c:v>0.75252379815926551</c:v>
                </c:pt>
                <c:pt idx="133">
                  <c:v>0.74017600881600887</c:v>
                </c:pt>
                <c:pt idx="134">
                  <c:v>0.74396293396054802</c:v>
                </c:pt>
                <c:pt idx="135">
                  <c:v>0.70604512291741628</c:v>
                </c:pt>
                <c:pt idx="136">
                  <c:v>0.74970062067381449</c:v>
                </c:pt>
                <c:pt idx="137">
                  <c:v>0.7501745241526423</c:v>
                </c:pt>
                <c:pt idx="138">
                  <c:v>0.70909076104188062</c:v>
                </c:pt>
                <c:pt idx="139">
                  <c:v>0.76608339178756568</c:v>
                </c:pt>
                <c:pt idx="140">
                  <c:v>0.7150063489119185</c:v>
                </c:pt>
                <c:pt idx="141">
                  <c:v>0.75998968284130075</c:v>
                </c:pt>
                <c:pt idx="142">
                  <c:v>0.73205046284343311</c:v>
                </c:pt>
                <c:pt idx="143">
                  <c:v>0.73900513072459317</c:v>
                </c:pt>
                <c:pt idx="144">
                  <c:v>0.75503433260841413</c:v>
                </c:pt>
                <c:pt idx="145">
                  <c:v>0.75280673474980453</c:v>
                </c:pt>
                <c:pt idx="146">
                  <c:v>0.71911668431800613</c:v>
                </c:pt>
                <c:pt idx="147">
                  <c:v>0.77801116762129707</c:v>
                </c:pt>
                <c:pt idx="148">
                  <c:v>0.77877075792156314</c:v>
                </c:pt>
                <c:pt idx="149">
                  <c:v>0.78409755853869156</c:v>
                </c:pt>
                <c:pt idx="150">
                  <c:v>0.77868689262980373</c:v>
                </c:pt>
                <c:pt idx="151">
                  <c:v>0.74681778296800927</c:v>
                </c:pt>
                <c:pt idx="152">
                  <c:v>0.75560243668511873</c:v>
                </c:pt>
                <c:pt idx="153">
                  <c:v>0.77571254491535713</c:v>
                </c:pt>
                <c:pt idx="154">
                  <c:v>0.82078143335761944</c:v>
                </c:pt>
                <c:pt idx="155">
                  <c:v>0.79668511912851814</c:v>
                </c:pt>
                <c:pt idx="156">
                  <c:v>0.81349771647504798</c:v>
                </c:pt>
                <c:pt idx="157">
                  <c:v>0.79011437419368247</c:v>
                </c:pt>
                <c:pt idx="158">
                  <c:v>0.80104160161809301</c:v>
                </c:pt>
                <c:pt idx="159">
                  <c:v>0.8202840274347224</c:v>
                </c:pt>
                <c:pt idx="160">
                  <c:v>0.82309628172855365</c:v>
                </c:pt>
                <c:pt idx="161">
                  <c:v>0.84457885465176963</c:v>
                </c:pt>
                <c:pt idx="162">
                  <c:v>0.79849783877313685</c:v>
                </c:pt>
                <c:pt idx="163">
                  <c:v>0.86839539173724101</c:v>
                </c:pt>
                <c:pt idx="164">
                  <c:v>0.8810346848652475</c:v>
                </c:pt>
                <c:pt idx="165">
                  <c:v>0.87549698822760913</c:v>
                </c:pt>
                <c:pt idx="166">
                  <c:v>0.87159996890249958</c:v>
                </c:pt>
                <c:pt idx="167">
                  <c:v>0.8787761940814196</c:v>
                </c:pt>
                <c:pt idx="168">
                  <c:v>0.88592137334259369</c:v>
                </c:pt>
                <c:pt idx="169">
                  <c:v>0.86697185632473772</c:v>
                </c:pt>
                <c:pt idx="170">
                  <c:v>0.91351632979748554</c:v>
                </c:pt>
                <c:pt idx="171">
                  <c:v>0.89259899973792467</c:v>
                </c:pt>
                <c:pt idx="172">
                  <c:v>0.90275367328055023</c:v>
                </c:pt>
                <c:pt idx="173">
                  <c:v>0.90242085346581402</c:v>
                </c:pt>
                <c:pt idx="174">
                  <c:v>0.95446242851957352</c:v>
                </c:pt>
                <c:pt idx="175">
                  <c:v>0.9218136477085036</c:v>
                </c:pt>
                <c:pt idx="176">
                  <c:v>0.95242493896808278</c:v>
                </c:pt>
                <c:pt idx="177">
                  <c:v>0.9221044129638083</c:v>
                </c:pt>
                <c:pt idx="178">
                  <c:v>0.92951177824274245</c:v>
                </c:pt>
                <c:pt idx="179">
                  <c:v>1.0085716294958194</c:v>
                </c:pt>
                <c:pt idx="180">
                  <c:v>0.96133915010228654</c:v>
                </c:pt>
                <c:pt idx="181">
                  <c:v>0.98707822924593214</c:v>
                </c:pt>
                <c:pt idx="182">
                  <c:v>0.98847529979250714</c:v>
                </c:pt>
                <c:pt idx="183">
                  <c:v>0.98836659034813823</c:v>
                </c:pt>
                <c:pt idx="184">
                  <c:v>1.0561313302231718</c:v>
                </c:pt>
                <c:pt idx="185">
                  <c:v>0.97878920507214406</c:v>
                </c:pt>
                <c:pt idx="186">
                  <c:v>1.0057275712127487</c:v>
                </c:pt>
                <c:pt idx="187">
                  <c:v>1.0824923720590442</c:v>
                </c:pt>
                <c:pt idx="188">
                  <c:v>1.0281983068834575</c:v>
                </c:pt>
                <c:pt idx="189">
                  <c:v>1.0108891823302031</c:v>
                </c:pt>
                <c:pt idx="190">
                  <c:v>1.0836651592900339</c:v>
                </c:pt>
                <c:pt idx="191">
                  <c:v>1.1102304423214013</c:v>
                </c:pt>
                <c:pt idx="192">
                  <c:v>1.0353867605840708</c:v>
                </c:pt>
                <c:pt idx="193">
                  <c:v>1.0456683995480889</c:v>
                </c:pt>
                <c:pt idx="194">
                  <c:v>1.0955645020615377</c:v>
                </c:pt>
                <c:pt idx="195">
                  <c:v>1.1085826072352787</c:v>
                </c:pt>
                <c:pt idx="196">
                  <c:v>1.1368738198043624</c:v>
                </c:pt>
                <c:pt idx="197">
                  <c:v>1.1487868009393414</c:v>
                </c:pt>
                <c:pt idx="198">
                  <c:v>1.1751648260145795</c:v>
                </c:pt>
                <c:pt idx="199">
                  <c:v>1.0860145544500868</c:v>
                </c:pt>
                <c:pt idx="200">
                  <c:v>1.1052014690822782</c:v>
                </c:pt>
                <c:pt idx="201">
                  <c:v>1.1112499023288007</c:v>
                </c:pt>
                <c:pt idx="202">
                  <c:v>1.1559385213506765</c:v>
                </c:pt>
                <c:pt idx="203">
                  <c:v>1.1822518569543496</c:v>
                </c:pt>
                <c:pt idx="204">
                  <c:v>1.1887350417985736</c:v>
                </c:pt>
                <c:pt idx="205">
                  <c:v>1.1120403886519632</c:v>
                </c:pt>
                <c:pt idx="206">
                  <c:v>1.1428365239266685</c:v>
                </c:pt>
                <c:pt idx="207">
                  <c:v>1.2066828895537303</c:v>
                </c:pt>
                <c:pt idx="208">
                  <c:v>1.1622629935912177</c:v>
                </c:pt>
                <c:pt idx="209">
                  <c:v>1.1723762435154013</c:v>
                </c:pt>
                <c:pt idx="210">
                  <c:v>1.1500132214017138</c:v>
                </c:pt>
                <c:pt idx="211">
                  <c:v>1.2221007740548024</c:v>
                </c:pt>
                <c:pt idx="212">
                  <c:v>1.1879140585435177</c:v>
                </c:pt>
                <c:pt idx="213">
                  <c:v>1.1588409531138824</c:v>
                </c:pt>
                <c:pt idx="214">
                  <c:v>1.1433867597012899</c:v>
                </c:pt>
                <c:pt idx="215">
                  <c:v>1.1191248193726175</c:v>
                </c:pt>
                <c:pt idx="216">
                  <c:v>1.230425416877784</c:v>
                </c:pt>
                <c:pt idx="217">
                  <c:v>1.1758344738902651</c:v>
                </c:pt>
                <c:pt idx="218">
                  <c:v>1.1268724816961975</c:v>
                </c:pt>
                <c:pt idx="219">
                  <c:v>1.1898555958065014</c:v>
                </c:pt>
                <c:pt idx="220">
                  <c:v>1.1887462498921386</c:v>
                </c:pt>
                <c:pt idx="221">
                  <c:v>1.1585823450645272</c:v>
                </c:pt>
                <c:pt idx="222">
                  <c:v>1.1467699244325102</c:v>
                </c:pt>
                <c:pt idx="223">
                  <c:v>1.1749027745667384</c:v>
                </c:pt>
                <c:pt idx="224">
                  <c:v>1.1671398529049302</c:v>
                </c:pt>
                <c:pt idx="225">
                  <c:v>1.1366441504728226</c:v>
                </c:pt>
                <c:pt idx="226">
                  <c:v>1.2043321664563293</c:v>
                </c:pt>
                <c:pt idx="227">
                  <c:v>1.1530387048869193</c:v>
                </c:pt>
                <c:pt idx="228">
                  <c:v>1.1439164342885355</c:v>
                </c:pt>
                <c:pt idx="229">
                  <c:v>1.1702991540394707</c:v>
                </c:pt>
                <c:pt idx="230">
                  <c:v>1.1948507580759755</c:v>
                </c:pt>
                <c:pt idx="231">
                  <c:v>1.1340692228989246</c:v>
                </c:pt>
                <c:pt idx="232">
                  <c:v>1.1173276349314021</c:v>
                </c:pt>
                <c:pt idx="233">
                  <c:v>1.0911461366557085</c:v>
                </c:pt>
                <c:pt idx="234">
                  <c:v>1.1689352298992755</c:v>
                </c:pt>
                <c:pt idx="235">
                  <c:v>1.1054537375485891</c:v>
                </c:pt>
                <c:pt idx="236">
                  <c:v>1.0625937656392115</c:v>
                </c:pt>
                <c:pt idx="237">
                  <c:v>1.1341466032738976</c:v>
                </c:pt>
                <c:pt idx="238">
                  <c:v>1.0846523206451237</c:v>
                </c:pt>
                <c:pt idx="239">
                  <c:v>1.0963968877466084</c:v>
                </c:pt>
                <c:pt idx="240">
                  <c:v>1.0845610515751629</c:v>
                </c:pt>
                <c:pt idx="241">
                  <c:v>1.1179130615961781</c:v>
                </c:pt>
                <c:pt idx="242">
                  <c:v>1.019040004637916</c:v>
                </c:pt>
                <c:pt idx="243">
                  <c:v>1.0971610475749889</c:v>
                </c:pt>
                <c:pt idx="244">
                  <c:v>1.0597262480373855</c:v>
                </c:pt>
                <c:pt idx="245">
                  <c:v>1.0913614019200804</c:v>
                </c:pt>
                <c:pt idx="246">
                  <c:v>1.0562451799334533</c:v>
                </c:pt>
                <c:pt idx="247">
                  <c:v>1.0506348988442304</c:v>
                </c:pt>
                <c:pt idx="248">
                  <c:v>1.0531938696748584</c:v>
                </c:pt>
                <c:pt idx="249">
                  <c:v>1.0359756083545399</c:v>
                </c:pt>
                <c:pt idx="250">
                  <c:v>1.043087874413577</c:v>
                </c:pt>
                <c:pt idx="251">
                  <c:v>1.0258179352112886</c:v>
                </c:pt>
                <c:pt idx="252">
                  <c:v>0.96977451216658328</c:v>
                </c:pt>
                <c:pt idx="253">
                  <c:v>1.0057236721880662</c:v>
                </c:pt>
                <c:pt idx="254">
                  <c:v>0.92514362942969131</c:v>
                </c:pt>
                <c:pt idx="255">
                  <c:v>0.96893990922519946</c:v>
                </c:pt>
                <c:pt idx="256">
                  <c:v>0.92691180275279839</c:v>
                </c:pt>
                <c:pt idx="257">
                  <c:v>0.96053457528026642</c:v>
                </c:pt>
                <c:pt idx="258">
                  <c:v>0.89629780480888144</c:v>
                </c:pt>
                <c:pt idx="259">
                  <c:v>0.9428596602188577</c:v>
                </c:pt>
                <c:pt idx="260">
                  <c:v>0.88219160836073496</c:v>
                </c:pt>
                <c:pt idx="261">
                  <c:v>0.86190867708533769</c:v>
                </c:pt>
                <c:pt idx="262">
                  <c:v>0.9010997782347554</c:v>
                </c:pt>
                <c:pt idx="263">
                  <c:v>0.84419280545493347</c:v>
                </c:pt>
                <c:pt idx="264">
                  <c:v>0.82194760344316453</c:v>
                </c:pt>
                <c:pt idx="265">
                  <c:v>0.85041825696920914</c:v>
                </c:pt>
                <c:pt idx="266">
                  <c:v>0.86828934731698759</c:v>
                </c:pt>
                <c:pt idx="267">
                  <c:v>0.79816124923118259</c:v>
                </c:pt>
                <c:pt idx="268">
                  <c:v>0.86059545554512151</c:v>
                </c:pt>
                <c:pt idx="269">
                  <c:v>0.80962219736310992</c:v>
                </c:pt>
                <c:pt idx="270">
                  <c:v>0.79368494712444848</c:v>
                </c:pt>
                <c:pt idx="271">
                  <c:v>0.78279284202896315</c:v>
                </c:pt>
                <c:pt idx="272">
                  <c:v>0.74655420498838343</c:v>
                </c:pt>
                <c:pt idx="273">
                  <c:v>0.76757437414334351</c:v>
                </c:pt>
                <c:pt idx="274">
                  <c:v>0.76148878826204147</c:v>
                </c:pt>
                <c:pt idx="275">
                  <c:v>0.73874607516668545</c:v>
                </c:pt>
                <c:pt idx="276">
                  <c:v>0.72991076861920534</c:v>
                </c:pt>
                <c:pt idx="277">
                  <c:v>0.71931553894594191</c:v>
                </c:pt>
                <c:pt idx="278">
                  <c:v>0.72955096877849612</c:v>
                </c:pt>
                <c:pt idx="279">
                  <c:v>0.74783953106054257</c:v>
                </c:pt>
                <c:pt idx="280">
                  <c:v>0.73529088514933938</c:v>
                </c:pt>
                <c:pt idx="281">
                  <c:v>0.72987644274139507</c:v>
                </c:pt>
                <c:pt idx="282">
                  <c:v>0.69724412165564975</c:v>
                </c:pt>
                <c:pt idx="283">
                  <c:v>0.67323798864211326</c:v>
                </c:pt>
                <c:pt idx="284">
                  <c:v>0.67359139718458494</c:v>
                </c:pt>
                <c:pt idx="285">
                  <c:v>0.65848401851143323</c:v>
                </c:pt>
                <c:pt idx="286">
                  <c:v>0.66555504423072609</c:v>
                </c:pt>
                <c:pt idx="287">
                  <c:v>0.66898376439199148</c:v>
                </c:pt>
                <c:pt idx="288">
                  <c:v>0.6906214047824949</c:v>
                </c:pt>
                <c:pt idx="289">
                  <c:v>0.65036865465188987</c:v>
                </c:pt>
                <c:pt idx="290">
                  <c:v>0.6510865811764367</c:v>
                </c:pt>
                <c:pt idx="291">
                  <c:v>0.6674524402515194</c:v>
                </c:pt>
                <c:pt idx="292">
                  <c:v>0.6654495224328526</c:v>
                </c:pt>
                <c:pt idx="293">
                  <c:v>0.66569079745111903</c:v>
                </c:pt>
                <c:pt idx="294">
                  <c:v>0.6460658737436753</c:v>
                </c:pt>
                <c:pt idx="295">
                  <c:v>0.63615171905900525</c:v>
                </c:pt>
                <c:pt idx="296">
                  <c:v>0.59706311260642542</c:v>
                </c:pt>
                <c:pt idx="297">
                  <c:v>0.63091363530261513</c:v>
                </c:pt>
                <c:pt idx="298">
                  <c:v>0.64406739628809517</c:v>
                </c:pt>
                <c:pt idx="299">
                  <c:v>0.63881968369650166</c:v>
                </c:pt>
                <c:pt idx="300">
                  <c:v>0.62455862079131308</c:v>
                </c:pt>
                <c:pt idx="301">
                  <c:v>0.59165370374251602</c:v>
                </c:pt>
                <c:pt idx="302">
                  <c:v>0.60000993679351178</c:v>
                </c:pt>
                <c:pt idx="303">
                  <c:v>0.6312346343398858</c:v>
                </c:pt>
                <c:pt idx="304">
                  <c:v>0.62594371082075673</c:v>
                </c:pt>
                <c:pt idx="305">
                  <c:v>0.58016017243750684</c:v>
                </c:pt>
                <c:pt idx="306">
                  <c:v>0.61180242836807597</c:v>
                </c:pt>
                <c:pt idx="307">
                  <c:v>0.62111856981730384</c:v>
                </c:pt>
                <c:pt idx="308">
                  <c:v>0.60634419962295993</c:v>
                </c:pt>
                <c:pt idx="309">
                  <c:v>0.61758913090953327</c:v>
                </c:pt>
                <c:pt idx="310">
                  <c:v>0.5720826769482229</c:v>
                </c:pt>
                <c:pt idx="311">
                  <c:v>0.60612397645459848</c:v>
                </c:pt>
                <c:pt idx="312">
                  <c:v>0.60303298483240297</c:v>
                </c:pt>
                <c:pt idx="313">
                  <c:v>0.59550713843369762</c:v>
                </c:pt>
                <c:pt idx="314">
                  <c:v>0.5656574449052878</c:v>
                </c:pt>
                <c:pt idx="315">
                  <c:v>0.6170839731615545</c:v>
                </c:pt>
                <c:pt idx="316">
                  <c:v>0.57159529679640408</c:v>
                </c:pt>
                <c:pt idx="317">
                  <c:v>0.59960631460438163</c:v>
                </c:pt>
                <c:pt idx="318">
                  <c:v>0.59096864521810999</c:v>
                </c:pt>
                <c:pt idx="319">
                  <c:v>0.57414044373347939</c:v>
                </c:pt>
                <c:pt idx="320">
                  <c:v>0.61879493090298709</c:v>
                </c:pt>
                <c:pt idx="321">
                  <c:v>0.59546878452529639</c:v>
                </c:pt>
                <c:pt idx="322">
                  <c:v>0.59971066589694833</c:v>
                </c:pt>
                <c:pt idx="323">
                  <c:v>0.60110134262393045</c:v>
                </c:pt>
                <c:pt idx="324">
                  <c:v>0.5885908890154542</c:v>
                </c:pt>
                <c:pt idx="325">
                  <c:v>0.61908217634074825</c:v>
                </c:pt>
                <c:pt idx="326">
                  <c:v>0.62790539195959716</c:v>
                </c:pt>
                <c:pt idx="327">
                  <c:v>0.5879669576335611</c:v>
                </c:pt>
                <c:pt idx="328">
                  <c:v>0.57247990764386381</c:v>
                </c:pt>
                <c:pt idx="329">
                  <c:v>0.62018083369162269</c:v>
                </c:pt>
                <c:pt idx="330">
                  <c:v>0.63517210110536626</c:v>
                </c:pt>
                <c:pt idx="331">
                  <c:v>0.61086789388166096</c:v>
                </c:pt>
                <c:pt idx="332">
                  <c:v>0.58062120118116367</c:v>
                </c:pt>
                <c:pt idx="333">
                  <c:v>0.61021122009280382</c:v>
                </c:pt>
                <c:pt idx="334">
                  <c:v>0.60973452892331303</c:v>
                </c:pt>
                <c:pt idx="335">
                  <c:v>0.63455127128663968</c:v>
                </c:pt>
                <c:pt idx="336">
                  <c:v>0.6351711195408849</c:v>
                </c:pt>
                <c:pt idx="337">
                  <c:v>0.58803700639896583</c:v>
                </c:pt>
                <c:pt idx="338">
                  <c:v>0.59587220772269656</c:v>
                </c:pt>
                <c:pt idx="339">
                  <c:v>0.60366575675496614</c:v>
                </c:pt>
                <c:pt idx="340">
                  <c:v>0.61741237716076192</c:v>
                </c:pt>
                <c:pt idx="341">
                  <c:v>0.61160098870620583</c:v>
                </c:pt>
                <c:pt idx="342">
                  <c:v>0.62019866735824225</c:v>
                </c:pt>
                <c:pt idx="343">
                  <c:v>0.59952455272919514</c:v>
                </c:pt>
                <c:pt idx="344">
                  <c:v>0.63187946513143423</c:v>
                </c:pt>
                <c:pt idx="345">
                  <c:v>0.64315086774890429</c:v>
                </c:pt>
                <c:pt idx="346">
                  <c:v>0.62949346173202914</c:v>
                </c:pt>
                <c:pt idx="347">
                  <c:v>0.63403307324543245</c:v>
                </c:pt>
                <c:pt idx="348">
                  <c:v>0.63729520444392351</c:v>
                </c:pt>
                <c:pt idx="349">
                  <c:v>0.60715823950192449</c:v>
                </c:pt>
                <c:pt idx="350">
                  <c:v>0.65328682283984718</c:v>
                </c:pt>
                <c:pt idx="351">
                  <c:v>0.61916930716976315</c:v>
                </c:pt>
                <c:pt idx="352">
                  <c:v>0.61883023028378437</c:v>
                </c:pt>
                <c:pt idx="353">
                  <c:v>0.66709121404243343</c:v>
                </c:pt>
                <c:pt idx="354">
                  <c:v>0.65685203282716065</c:v>
                </c:pt>
                <c:pt idx="355">
                  <c:v>0.60685994908109653</c:v>
                </c:pt>
                <c:pt idx="356">
                  <c:v>0.63792421415766154</c:v>
                </c:pt>
                <c:pt idx="357">
                  <c:v>0.66353297111015241</c:v>
                </c:pt>
                <c:pt idx="358">
                  <c:v>0.62569815500551729</c:v>
                </c:pt>
                <c:pt idx="359">
                  <c:v>0.6361926587457345</c:v>
                </c:pt>
                <c:pt idx="360">
                  <c:v>0.63388423907571056</c:v>
                </c:pt>
                <c:pt idx="361">
                  <c:v>0.64608904928811706</c:v>
                </c:pt>
                <c:pt idx="362">
                  <c:v>0.65322749027416904</c:v>
                </c:pt>
                <c:pt idx="363">
                  <c:v>0.62012864038465987</c:v>
                </c:pt>
                <c:pt idx="364">
                  <c:v>0.65989856285745674</c:v>
                </c:pt>
                <c:pt idx="365">
                  <c:v>0.63356618695383615</c:v>
                </c:pt>
                <c:pt idx="366">
                  <c:v>0.61333549599511483</c:v>
                </c:pt>
                <c:pt idx="367">
                  <c:v>0.62777446049734875</c:v>
                </c:pt>
                <c:pt idx="368">
                  <c:v>0.64511806096664204</c:v>
                </c:pt>
                <c:pt idx="369">
                  <c:v>0.60891037299240036</c:v>
                </c:pt>
                <c:pt idx="370">
                  <c:v>0.60817946871564665</c:v>
                </c:pt>
                <c:pt idx="371">
                  <c:v>0.64325435793370067</c:v>
                </c:pt>
                <c:pt idx="372">
                  <c:v>0.62189594679041149</c:v>
                </c:pt>
                <c:pt idx="373">
                  <c:v>0.61702218341945336</c:v>
                </c:pt>
                <c:pt idx="374">
                  <c:v>0.63676324094318348</c:v>
                </c:pt>
                <c:pt idx="375">
                  <c:v>0.61014443240941119</c:v>
                </c:pt>
                <c:pt idx="376">
                  <c:v>0.59579021889339034</c:v>
                </c:pt>
                <c:pt idx="377">
                  <c:v>0.58634231941419623</c:v>
                </c:pt>
                <c:pt idx="378">
                  <c:v>0.61697555266467841</c:v>
                </c:pt>
                <c:pt idx="379">
                  <c:v>0.62110374526547596</c:v>
                </c:pt>
                <c:pt idx="380">
                  <c:v>0.62286187052932807</c:v>
                </c:pt>
                <c:pt idx="381">
                  <c:v>0.57456325841810441</c:v>
                </c:pt>
                <c:pt idx="382">
                  <c:v>0.57696184689998897</c:v>
                </c:pt>
                <c:pt idx="383">
                  <c:v>0.60965883509458185</c:v>
                </c:pt>
                <c:pt idx="384">
                  <c:v>0.56969482216989997</c:v>
                </c:pt>
                <c:pt idx="385">
                  <c:v>0.60139573915351208</c:v>
                </c:pt>
                <c:pt idx="386">
                  <c:v>0.55945008295528131</c:v>
                </c:pt>
                <c:pt idx="387">
                  <c:v>0.56857120345095014</c:v>
                </c:pt>
                <c:pt idx="388">
                  <c:v>0.58108122713738231</c:v>
                </c:pt>
                <c:pt idx="389">
                  <c:v>0.56788767607256019</c:v>
                </c:pt>
                <c:pt idx="390">
                  <c:v>0.55175312726358505</c:v>
                </c:pt>
                <c:pt idx="391">
                  <c:v>0.55412164538561026</c:v>
                </c:pt>
                <c:pt idx="392">
                  <c:v>0.55144281301371512</c:v>
                </c:pt>
                <c:pt idx="393">
                  <c:v>0.5345738451052533</c:v>
                </c:pt>
                <c:pt idx="394">
                  <c:v>0.56675734291345414</c:v>
                </c:pt>
                <c:pt idx="395">
                  <c:v>0.52473449286939233</c:v>
                </c:pt>
                <c:pt idx="396">
                  <c:v>0.56250810722252964</c:v>
                </c:pt>
                <c:pt idx="397">
                  <c:v>0.52509069787001861</c:v>
                </c:pt>
                <c:pt idx="398">
                  <c:v>0.50221246156760668</c:v>
                </c:pt>
                <c:pt idx="399">
                  <c:v>0.52976663278217784</c:v>
                </c:pt>
                <c:pt idx="400">
                  <c:v>0.49762738810385143</c:v>
                </c:pt>
                <c:pt idx="401">
                  <c:v>0.5035070285070572</c:v>
                </c:pt>
                <c:pt idx="402">
                  <c:v>0.50281777810701689</c:v>
                </c:pt>
                <c:pt idx="403">
                  <c:v>0.50736885780130658</c:v>
                </c:pt>
                <c:pt idx="404">
                  <c:v>0.52261398629071376</c:v>
                </c:pt>
                <c:pt idx="405">
                  <c:v>0.52181954367149586</c:v>
                </c:pt>
                <c:pt idx="406">
                  <c:v>0.49753191069072122</c:v>
                </c:pt>
                <c:pt idx="407">
                  <c:v>0.48192111360721201</c:v>
                </c:pt>
                <c:pt idx="408">
                  <c:v>0.5052577249205229</c:v>
                </c:pt>
                <c:pt idx="409">
                  <c:v>0.46393501269152948</c:v>
                </c:pt>
                <c:pt idx="410">
                  <c:v>0.48413140950681249</c:v>
                </c:pt>
                <c:pt idx="411">
                  <c:v>0.44913709766062226</c:v>
                </c:pt>
                <c:pt idx="412">
                  <c:v>0.44941606314803756</c:v>
                </c:pt>
                <c:pt idx="413">
                  <c:v>0.4545664072004012</c:v>
                </c:pt>
                <c:pt idx="414">
                  <c:v>0.47102230563769648</c:v>
                </c:pt>
                <c:pt idx="415">
                  <c:v>0.4369131397760132</c:v>
                </c:pt>
                <c:pt idx="416">
                  <c:v>0.44700565199336106</c:v>
                </c:pt>
                <c:pt idx="417">
                  <c:v>0.46837167496366028</c:v>
                </c:pt>
                <c:pt idx="418">
                  <c:v>0.43422526727953509</c:v>
                </c:pt>
                <c:pt idx="419">
                  <c:v>0.42721600313127972</c:v>
                </c:pt>
                <c:pt idx="420">
                  <c:v>0.45114958374097697</c:v>
                </c:pt>
                <c:pt idx="421">
                  <c:v>0.42270228831207463</c:v>
                </c:pt>
                <c:pt idx="422">
                  <c:v>0.43776920728207336</c:v>
                </c:pt>
                <c:pt idx="423">
                  <c:v>0.44742508074653703</c:v>
                </c:pt>
                <c:pt idx="424">
                  <c:v>0.41969875407323198</c:v>
                </c:pt>
                <c:pt idx="425">
                  <c:v>0.40466878322707794</c:v>
                </c:pt>
                <c:pt idx="426">
                  <c:v>0.42228189862908039</c:v>
                </c:pt>
                <c:pt idx="427">
                  <c:v>0.40414809499625165</c:v>
                </c:pt>
                <c:pt idx="428">
                  <c:v>0.42621934069344519</c:v>
                </c:pt>
                <c:pt idx="429">
                  <c:v>0.40496556476179363</c:v>
                </c:pt>
                <c:pt idx="430">
                  <c:v>0.43250906927210964</c:v>
                </c:pt>
                <c:pt idx="431">
                  <c:v>0.40390044900547206</c:v>
                </c:pt>
                <c:pt idx="432">
                  <c:v>0.42629750895551544</c:v>
                </c:pt>
                <c:pt idx="433">
                  <c:v>0.41666432320046159</c:v>
                </c:pt>
                <c:pt idx="434">
                  <c:v>0.39297148041619295</c:v>
                </c:pt>
                <c:pt idx="435">
                  <c:v>0.41621529439977478</c:v>
                </c:pt>
                <c:pt idx="436">
                  <c:v>0.42302585206441901</c:v>
                </c:pt>
                <c:pt idx="437">
                  <c:v>0.4169652878638192</c:v>
                </c:pt>
                <c:pt idx="438">
                  <c:v>0.40520295875406542</c:v>
                </c:pt>
                <c:pt idx="439">
                  <c:v>0.39481372270276904</c:v>
                </c:pt>
                <c:pt idx="440">
                  <c:v>0.38256307854725285</c:v>
                </c:pt>
                <c:pt idx="441">
                  <c:v>0.39689114755219618</c:v>
                </c:pt>
                <c:pt idx="442">
                  <c:v>0.41230597562156923</c:v>
                </c:pt>
                <c:pt idx="443">
                  <c:v>0.38375374817815655</c:v>
                </c:pt>
                <c:pt idx="444">
                  <c:v>0.40811861929813148</c:v>
                </c:pt>
                <c:pt idx="445">
                  <c:v>0.40161721732589223</c:v>
                </c:pt>
                <c:pt idx="446">
                  <c:v>0.41142282267954106</c:v>
                </c:pt>
                <c:pt idx="447">
                  <c:v>0.40025942557602107</c:v>
                </c:pt>
                <c:pt idx="448">
                  <c:v>0.40471867833548386</c:v>
                </c:pt>
                <c:pt idx="449">
                  <c:v>0.39861758896032162</c:v>
                </c:pt>
                <c:pt idx="450">
                  <c:v>0.39590583137085861</c:v>
                </c:pt>
                <c:pt idx="451">
                  <c:v>0.41618756987531874</c:v>
                </c:pt>
                <c:pt idx="452">
                  <c:v>0.40642688195458698</c:v>
                </c:pt>
                <c:pt idx="453">
                  <c:v>0.42260579135372706</c:v>
                </c:pt>
                <c:pt idx="454">
                  <c:v>0.40853086085983509</c:v>
                </c:pt>
                <c:pt idx="455">
                  <c:v>0.42565560226611371</c:v>
                </c:pt>
                <c:pt idx="456">
                  <c:v>0.39436844536658844</c:v>
                </c:pt>
                <c:pt idx="457">
                  <c:v>0.40679002829916983</c:v>
                </c:pt>
                <c:pt idx="458">
                  <c:v>0.40317522029652003</c:v>
                </c:pt>
                <c:pt idx="459">
                  <c:v>0.41056196075878026</c:v>
                </c:pt>
                <c:pt idx="460">
                  <c:v>0.4107359445082579</c:v>
                </c:pt>
                <c:pt idx="461">
                  <c:v>0.4261749785640036</c:v>
                </c:pt>
                <c:pt idx="462">
                  <c:v>0.44291424862303486</c:v>
                </c:pt>
                <c:pt idx="463">
                  <c:v>0.40529530605820385</c:v>
                </c:pt>
                <c:pt idx="464">
                  <c:v>0.43692607250893822</c:v>
                </c:pt>
                <c:pt idx="465">
                  <c:v>0.42297301878636595</c:v>
                </c:pt>
                <c:pt idx="466">
                  <c:v>0.44288337418420848</c:v>
                </c:pt>
                <c:pt idx="467">
                  <c:v>0.43116611084581424</c:v>
                </c:pt>
                <c:pt idx="468">
                  <c:v>0.41743267262987932</c:v>
                </c:pt>
                <c:pt idx="469">
                  <c:v>0.4424125357762077</c:v>
                </c:pt>
                <c:pt idx="470">
                  <c:v>0.44577291125769364</c:v>
                </c:pt>
                <c:pt idx="471">
                  <c:v>0.42736592892694097</c:v>
                </c:pt>
                <c:pt idx="472">
                  <c:v>0.43554066807979319</c:v>
                </c:pt>
                <c:pt idx="473">
                  <c:v>0.42903413539134388</c:v>
                </c:pt>
                <c:pt idx="474">
                  <c:v>0.4510182358159876</c:v>
                </c:pt>
                <c:pt idx="475">
                  <c:v>0.46531696783227466</c:v>
                </c:pt>
                <c:pt idx="476">
                  <c:v>0.46784984924961387</c:v>
                </c:pt>
                <c:pt idx="477">
                  <c:v>0.48071183260325018</c:v>
                </c:pt>
                <c:pt idx="478">
                  <c:v>0.44355618623716603</c:v>
                </c:pt>
                <c:pt idx="479">
                  <c:v>0.47872409515782438</c:v>
                </c:pt>
                <c:pt idx="480">
                  <c:v>0.46962946836092739</c:v>
                </c:pt>
                <c:pt idx="481">
                  <c:v>0.48349310869744794</c:v>
                </c:pt>
                <c:pt idx="482">
                  <c:v>0.48028479006772312</c:v>
                </c:pt>
                <c:pt idx="483">
                  <c:v>0.45914599288075753</c:v>
                </c:pt>
                <c:pt idx="484">
                  <c:v>0.46740731203798419</c:v>
                </c:pt>
                <c:pt idx="485">
                  <c:v>0.4981718035346458</c:v>
                </c:pt>
                <c:pt idx="486">
                  <c:v>0.49886524597644399</c:v>
                </c:pt>
                <c:pt idx="487">
                  <c:v>0.49301505694382047</c:v>
                </c:pt>
                <c:pt idx="488">
                  <c:v>0.48857259460308156</c:v>
                </c:pt>
                <c:pt idx="489">
                  <c:v>0.46779840556798358</c:v>
                </c:pt>
                <c:pt idx="490">
                  <c:v>0.50812988490259525</c:v>
                </c:pt>
                <c:pt idx="491">
                  <c:v>0.46935894543975393</c:v>
                </c:pt>
                <c:pt idx="492">
                  <c:v>0.49364950322525242</c:v>
                </c:pt>
                <c:pt idx="493">
                  <c:v>0.4968732906730331</c:v>
                </c:pt>
                <c:pt idx="494">
                  <c:v>0.49574142279453992</c:v>
                </c:pt>
                <c:pt idx="495">
                  <c:v>0.50540233290449932</c:v>
                </c:pt>
                <c:pt idx="496">
                  <c:v>0.48986555474585808</c:v>
                </c:pt>
                <c:pt idx="497">
                  <c:v>0.4844671255911594</c:v>
                </c:pt>
                <c:pt idx="498">
                  <c:v>0.51305184698481376</c:v>
                </c:pt>
                <c:pt idx="499">
                  <c:v>0.47190078039037842</c:v>
                </c:pt>
                <c:pt idx="500">
                  <c:v>0.49649757556265245</c:v>
                </c:pt>
                <c:pt idx="501">
                  <c:v>0.487344545917275</c:v>
                </c:pt>
                <c:pt idx="502">
                  <c:v>0.50132484504914643</c:v>
                </c:pt>
                <c:pt idx="503">
                  <c:v>0.5005145662793804</c:v>
                </c:pt>
                <c:pt idx="504">
                  <c:v>0.51183378583577721</c:v>
                </c:pt>
                <c:pt idx="505">
                  <c:v>0.51920419865142009</c:v>
                </c:pt>
                <c:pt idx="506">
                  <c:v>0.49971941342447979</c:v>
                </c:pt>
                <c:pt idx="507">
                  <c:v>0.49851427978925672</c:v>
                </c:pt>
                <c:pt idx="508">
                  <c:v>0.47722131998677891</c:v>
                </c:pt>
                <c:pt idx="509">
                  <c:v>0.47151595690770653</c:v>
                </c:pt>
                <c:pt idx="510">
                  <c:v>0.4860527709021627</c:v>
                </c:pt>
                <c:pt idx="511">
                  <c:v>0.50778882116265778</c:v>
                </c:pt>
                <c:pt idx="512">
                  <c:v>0.47153438468225245</c:v>
                </c:pt>
                <c:pt idx="513">
                  <c:v>0.51087107985258473</c:v>
                </c:pt>
                <c:pt idx="514">
                  <c:v>0.48929212142873973</c:v>
                </c:pt>
                <c:pt idx="515">
                  <c:v>0.48465217003884253</c:v>
                </c:pt>
                <c:pt idx="516">
                  <c:v>0.47932586895837326</c:v>
                </c:pt>
                <c:pt idx="517">
                  <c:v>0.49129780536788176</c:v>
                </c:pt>
                <c:pt idx="518">
                  <c:v>0.48747874535543617</c:v>
                </c:pt>
                <c:pt idx="519">
                  <c:v>0.46970223221375651</c:v>
                </c:pt>
                <c:pt idx="520">
                  <c:v>0.4865011256729101</c:v>
                </c:pt>
                <c:pt idx="521">
                  <c:v>0.48219818406092613</c:v>
                </c:pt>
                <c:pt idx="522">
                  <c:v>0.48744515014655571</c:v>
                </c:pt>
                <c:pt idx="523">
                  <c:v>0.44314378115918218</c:v>
                </c:pt>
                <c:pt idx="524">
                  <c:v>0.44713374229022629</c:v>
                </c:pt>
                <c:pt idx="525">
                  <c:v>0.43775359529325558</c:v>
                </c:pt>
                <c:pt idx="526">
                  <c:v>0.47033076740870028</c:v>
                </c:pt>
                <c:pt idx="527">
                  <c:v>0.42984692252026752</c:v>
                </c:pt>
                <c:pt idx="528">
                  <c:v>0.46713346433247943</c:v>
                </c:pt>
                <c:pt idx="529">
                  <c:v>0.45432757268458013</c:v>
                </c:pt>
                <c:pt idx="530">
                  <c:v>0.43226901367734533</c:v>
                </c:pt>
                <c:pt idx="531">
                  <c:v>0.42430022149520136</c:v>
                </c:pt>
                <c:pt idx="532">
                  <c:v>0.4252970075258331</c:v>
                </c:pt>
                <c:pt idx="533">
                  <c:v>0.44529407648670605</c:v>
                </c:pt>
                <c:pt idx="534">
                  <c:v>0.40617409123899401</c:v>
                </c:pt>
                <c:pt idx="535">
                  <c:v>0.42295958620681579</c:v>
                </c:pt>
                <c:pt idx="536">
                  <c:v>0.41559239265893261</c:v>
                </c:pt>
                <c:pt idx="537">
                  <c:v>0.40888514145502919</c:v>
                </c:pt>
                <c:pt idx="538">
                  <c:v>0.41258321502678297</c:v>
                </c:pt>
                <c:pt idx="539">
                  <c:v>0.40553742760043288</c:v>
                </c:pt>
                <c:pt idx="540">
                  <c:v>0.38601656153924302</c:v>
                </c:pt>
                <c:pt idx="541">
                  <c:v>0.39898927472816148</c:v>
                </c:pt>
                <c:pt idx="542">
                  <c:v>0.3698548768696388</c:v>
                </c:pt>
                <c:pt idx="543">
                  <c:v>0.37316043618504041</c:v>
                </c:pt>
                <c:pt idx="544">
                  <c:v>0.39361686369624038</c:v>
                </c:pt>
                <c:pt idx="545">
                  <c:v>0.36991881220991907</c:v>
                </c:pt>
                <c:pt idx="546">
                  <c:v>0.36992507488691068</c:v>
                </c:pt>
                <c:pt idx="547">
                  <c:v>0.36060583128485446</c:v>
                </c:pt>
                <c:pt idx="548">
                  <c:v>0.35813191119789795</c:v>
                </c:pt>
                <c:pt idx="549">
                  <c:v>0.35404923584112696</c:v>
                </c:pt>
                <c:pt idx="550">
                  <c:v>0.34291368646494769</c:v>
                </c:pt>
                <c:pt idx="551">
                  <c:v>0.32744638564003176</c:v>
                </c:pt>
                <c:pt idx="552">
                  <c:v>0.3313039030617082</c:v>
                </c:pt>
                <c:pt idx="553">
                  <c:v>0.31570006825062363</c:v>
                </c:pt>
                <c:pt idx="554">
                  <c:v>0.33378486266807916</c:v>
                </c:pt>
                <c:pt idx="555">
                  <c:v>0.30933565477691455</c:v>
                </c:pt>
                <c:pt idx="556">
                  <c:v>0.29351091365898196</c:v>
                </c:pt>
                <c:pt idx="557">
                  <c:v>0.31704477907520218</c:v>
                </c:pt>
                <c:pt idx="558">
                  <c:v>0.28431075758583152</c:v>
                </c:pt>
                <c:pt idx="559">
                  <c:v>0.2881714048577384</c:v>
                </c:pt>
                <c:pt idx="560">
                  <c:v>0.27731023581433001</c:v>
                </c:pt>
                <c:pt idx="561">
                  <c:v>0.29366250178255959</c:v>
                </c:pt>
                <c:pt idx="562">
                  <c:v>0.26579684286556576</c:v>
                </c:pt>
                <c:pt idx="563">
                  <c:v>0.27609657313102237</c:v>
                </c:pt>
                <c:pt idx="564">
                  <c:v>0.27027975201568749</c:v>
                </c:pt>
                <c:pt idx="565">
                  <c:v>0.26449401549308604</c:v>
                </c:pt>
                <c:pt idx="566">
                  <c:v>0.25179053071421736</c:v>
                </c:pt>
                <c:pt idx="567">
                  <c:v>0.24393076665839544</c:v>
                </c:pt>
                <c:pt idx="568">
                  <c:v>0.2288016794236192</c:v>
                </c:pt>
                <c:pt idx="569">
                  <c:v>0.23445116980346259</c:v>
                </c:pt>
                <c:pt idx="570">
                  <c:v>0.23588823064987283</c:v>
                </c:pt>
                <c:pt idx="571">
                  <c:v>0.21512354900143632</c:v>
                </c:pt>
                <c:pt idx="572">
                  <c:v>0.21834602195787864</c:v>
                </c:pt>
                <c:pt idx="573">
                  <c:v>0.20692684118916818</c:v>
                </c:pt>
                <c:pt idx="574">
                  <c:v>0.20730485268076765</c:v>
                </c:pt>
                <c:pt idx="575">
                  <c:v>0.20436595571273158</c:v>
                </c:pt>
                <c:pt idx="576">
                  <c:v>0.20637363372224293</c:v>
                </c:pt>
                <c:pt idx="577">
                  <c:v>0.18636203448775154</c:v>
                </c:pt>
                <c:pt idx="578">
                  <c:v>0.19229480860863807</c:v>
                </c:pt>
                <c:pt idx="579">
                  <c:v>0.18114351004516266</c:v>
                </c:pt>
              </c:numCache>
            </c:numRef>
          </c:val>
          <c:smooth val="0"/>
          <c:extLst>
            <c:ext xmlns:c16="http://schemas.microsoft.com/office/drawing/2014/chart" uri="{C3380CC4-5D6E-409C-BE32-E72D297353CC}">
              <c16:uniqueId val="{00000008-46A6-46E3-BA95-D6E51753886A}"/>
            </c:ext>
          </c:extLst>
        </c:ser>
        <c:dLbls>
          <c:showLegendKey val="0"/>
          <c:showVal val="0"/>
          <c:showCatName val="0"/>
          <c:showSerName val="0"/>
          <c:showPercent val="0"/>
          <c:showBubbleSize val="0"/>
        </c:dLbls>
        <c:smooth val="0"/>
        <c:axId val="1675417055"/>
        <c:axId val="1675417535"/>
      </c:lineChart>
      <c:catAx>
        <c:axId val="1675417055"/>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 (h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accent3">
                <a:lumMod val="60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5417535"/>
        <c:crosses val="autoZero"/>
        <c:auto val="1"/>
        <c:lblAlgn val="ctr"/>
        <c:lblOffset val="100"/>
        <c:tickLblSkip val="23"/>
        <c:noMultiLvlLbl val="0"/>
      </c:catAx>
      <c:valAx>
        <c:axId val="16754175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ischarge (CM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solidFill>
              <a:schemeClr val="accent3">
                <a:lumMod val="60000"/>
              </a:schemeClr>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5417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4C7D6-94BD-4021-AF77-0A95A550C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6</TotalTime>
  <Pages>12</Pages>
  <Words>9967</Words>
  <Characters>56814</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Movahhed</dc:creator>
  <cp:keywords/>
  <dc:description/>
  <cp:lastModifiedBy>Mohammad Movahhed</cp:lastModifiedBy>
  <cp:revision>147</cp:revision>
  <dcterms:created xsi:type="dcterms:W3CDTF">2025-05-12T13:05:00Z</dcterms:created>
  <dcterms:modified xsi:type="dcterms:W3CDTF">2025-05-15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p4qAy2EY"/&gt;&lt;style id="http://www.zotero.org/styles/american-society-of-civil-engineers" hasBibliography="1" bibliographyStyleHasBeenSet="1"/&gt;&lt;prefs&gt;&lt;pref name="fieldType" value="Field"/&gt;&lt;/prefs&gt;&lt;</vt:lpwstr>
  </property>
  <property fmtid="{D5CDD505-2E9C-101B-9397-08002B2CF9AE}" pid="3" name="ZOTERO_PREF_2">
    <vt:lpwstr>/data&gt;</vt:lpwstr>
  </property>
</Properties>
</file>